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0873C76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8DA68EF"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commented-out code, inside English Pros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r w:rsidR="004E5433">
        <w:t>Introduction</w:t>
      </w:r>
      <w:bookmarkEnd w:id="0"/>
      <w:bookmarkEnd w:id="1"/>
    </w:p>
    <w:p w14:paraId="598802E4" w14:textId="16F70AD3"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commentRangeStart w:id="2"/>
      <w:r w:rsidR="00A46C90">
        <w:rPr>
          <w:rFonts w:cs="Times New Roman"/>
          <w:szCs w:val="24"/>
        </w:rPr>
        <w:t>[]</w:t>
      </w:r>
      <w:commentRangeEnd w:id="2"/>
      <w:r w:rsidR="00A46C90">
        <w:rPr>
          <w:rStyle w:val="CommentReference"/>
        </w:rPr>
        <w:commentReference w:id="2"/>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commentRangeStart w:id="3"/>
      <w:r w:rsidR="00D147BB">
        <w:rPr>
          <w:rFonts w:cs="Times New Roman"/>
          <w:szCs w:val="24"/>
        </w:rPr>
        <w:t>[]</w:t>
      </w:r>
      <w:commentRangeEnd w:id="3"/>
      <w:r w:rsidR="00D147BB">
        <w:rPr>
          <w:rStyle w:val="CommentReference"/>
        </w:rPr>
        <w:commentReference w:id="3"/>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commentRangeStart w:id="4"/>
      <w:r w:rsidR="00571957">
        <w:rPr>
          <w:rFonts w:cs="Times New Roman"/>
          <w:szCs w:val="24"/>
        </w:rPr>
        <w:t>[].</w:t>
      </w:r>
      <w:commentRangeEnd w:id="4"/>
      <w:r w:rsidR="00D710AD">
        <w:rPr>
          <w:rStyle w:val="CommentReference"/>
        </w:rPr>
        <w:commentReference w:id="4"/>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Détienn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Maletic and Kagdi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Storey 2005] [Détienn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4FA9F08C"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del w:id="5" w:author="Michael Decker" w:date="2020-04-18T16:55:00Z">
        <w:r w:rsidR="00483E00" w:rsidDel="00C57429">
          <w:rPr>
            <w:rFonts w:cs="Times New Roman"/>
            <w:szCs w:val="24"/>
          </w:rPr>
          <w:delText xml:space="preserve"> </w:delText>
        </w:r>
      </w:del>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p>
    <w:p w14:paraId="7A6DD7F1" w14:textId="03C69374"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example, </w:t>
      </w:r>
      <w:commentRangeStart w:id="6"/>
      <w:r w:rsidRPr="000E69C1">
        <w:rPr>
          <w:rStyle w:val="Code"/>
        </w:rPr>
        <w:t>word2vec</w:t>
      </w:r>
      <w:r>
        <w:rPr>
          <w:rFonts w:cs="Times New Roman"/>
          <w:szCs w:val="24"/>
        </w:rPr>
        <w:t xml:space="preserve"> is an </w:t>
      </w:r>
      <w:commentRangeEnd w:id="6"/>
      <w:r w:rsidR="000744E4">
        <w:rPr>
          <w:rStyle w:val="CommentReference"/>
        </w:rPr>
        <w:commentReference w:id="6"/>
      </w:r>
      <w:r>
        <w:rPr>
          <w:rFonts w:cs="Times New Roman"/>
          <w:szCs w:val="24"/>
        </w:rPr>
        <w:t xml:space="preserve">approach which relies on creating vector data based on the terms found in comments.  In this case, </w:t>
      </w:r>
      <w:ins w:id="7" w:author="Michael Decker" w:date="2020-04-18T16:42:00Z">
        <w:r w:rsidR="004F72B3">
          <w:rPr>
            <w:rFonts w:cs="Times New Roman"/>
            <w:szCs w:val="24"/>
          </w:rPr>
          <w:t>having commented-out code included in the process</w:t>
        </w:r>
      </w:ins>
      <w:del w:id="8" w:author="Michael Decker" w:date="2020-04-18T16:43:00Z">
        <w:r w:rsidDel="004F72B3">
          <w:rPr>
            <w:rFonts w:cs="Times New Roman"/>
            <w:szCs w:val="24"/>
          </w:rPr>
          <w:delText>it</w:delText>
        </w:r>
      </w:del>
      <w:r>
        <w:rPr>
          <w:rFonts w:cs="Times New Roman"/>
          <w:szCs w:val="24"/>
        </w:rPr>
        <w:t xml:space="preserve"> will create vectors which are not relevant to the source code.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Flexra]</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which</w:t>
      </w:r>
      <w:r w:rsidR="00CF64B0">
        <w:rPr>
          <w:rFonts w:cs="Times New Roman"/>
          <w:szCs w:val="24"/>
        </w:rPr>
        <w:t xml:space="preserve">  </w:t>
      </w:r>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r w:rsidR="00516A40">
        <w:rPr>
          <w:rFonts w:cs="Times New Roman"/>
          <w:szCs w:val="24"/>
        </w:rPr>
        <w:t xml:space="preserve">difficutly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r w:rsidR="00463529">
        <w:rPr>
          <w:rFonts w:cs="Times New Roman"/>
          <w:szCs w:val="24"/>
        </w:rPr>
        <w:t>h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69DF0452"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1B061A">
        <w:rPr>
          <w:rFonts w:cs="Times New Roman"/>
          <w:szCs w:val="24"/>
        </w:rPr>
        <w:t xml:space="preserve">English </w:t>
      </w:r>
      <w:r w:rsidR="00A0655D">
        <w:rPr>
          <w:rFonts w:cs="Times New Roman"/>
          <w:szCs w:val="24"/>
        </w:rPr>
        <w:t>P</w:t>
      </w:r>
      <w:r w:rsidR="001B061A">
        <w:rPr>
          <w:rFonts w:cs="Times New Roman"/>
          <w:szCs w:val="24"/>
        </w:rPr>
        <w:t>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parsing tool srcML</w:t>
      </w:r>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9" w:name="_Toc37725980"/>
      <w:r w:rsidR="00B00EC7">
        <w:t>Related Work</w:t>
      </w:r>
      <w:bookmarkEnd w:id="9"/>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ork </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10" w:name="_Ref35456368"/>
      <w:bookmarkStart w:id="11" w:name="_Toc37725981"/>
      <w:r>
        <w:t>Taxonomy</w:t>
      </w:r>
      <w:bookmarkEnd w:id="10"/>
      <w:bookmarkEnd w:id="11"/>
    </w:p>
    <w:p w14:paraId="42A7E2ED" w14:textId="1C00BBB2"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IDE comments, which are special comments designed to communicate to the IDE directly</w:t>
      </w:r>
      <w:r w:rsidR="00E70CEF">
        <w:rPr>
          <w:rFonts w:cs="Times New Roman"/>
          <w:szCs w:val="24"/>
        </w:rPr>
        <w:t xml:space="preserve">, </w:t>
      </w:r>
      <w:r>
        <w:rPr>
          <w:rFonts w:cs="Times New Roman"/>
          <w:szCs w:val="24"/>
        </w:rPr>
        <w:t xml:space="preserve"> and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0161F8E9" w:rsidR="007C4EAF" w:rsidRDefault="007C4EAF" w:rsidP="00177283">
      <w:pPr>
        <w:rPr>
          <w:rFonts w:cs="Times New Roman"/>
          <w:szCs w:val="24"/>
        </w:rPr>
      </w:pPr>
      <w:r>
        <w:rPr>
          <w:rFonts w:cs="Times New Roman"/>
          <w:szCs w:val="24"/>
        </w:rPr>
        <w:t>Haouari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Haouari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Haouari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is related.</w:t>
      </w:r>
      <w:r w:rsidR="00345FEF">
        <w:rPr>
          <w:rFonts w:cs="Times New Roman"/>
          <w:szCs w:val="24"/>
        </w:rPr>
        <w:t xml:space="preserve"> </w:t>
      </w:r>
      <w:r w:rsidR="00346E46">
        <w:rPr>
          <w:rFonts w:cs="Times New Roman"/>
          <w:szCs w:val="24"/>
        </w:rPr>
        <w:t xml:space="preserve"> </w:t>
      </w:r>
      <w:r w:rsidR="00E92405">
        <w:rPr>
          <w:rFonts w:cs="Times New Roman"/>
          <w:szCs w:val="24"/>
        </w:rPr>
        <w:t>Haouari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Haouari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Haouari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12" w:name="_Ref34208077"/>
      <w:bookmarkStart w:id="13" w:name="_Toc37725982"/>
      <w:r>
        <w:t>Detecting Code in Unstructured Text</w:t>
      </w:r>
      <w:bookmarkEnd w:id="12"/>
      <w:bookmarkEnd w:id="13"/>
    </w:p>
    <w:p w14:paraId="7F9AA12B" w14:textId="64999DEA" w:rsidR="00F904A4"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Bacchelli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This is where our research and the work of Bacchelli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unlike Bacchelli et al.,</w:t>
      </w:r>
      <w:r w:rsidR="00D8059E">
        <w:t xml:space="preserve"> </w:t>
      </w:r>
      <w:r w:rsidR="00A03545">
        <w:t>we</w:t>
      </w:r>
      <w:r w:rsidR="00D8059E">
        <w:t xml:space="preserve"> utilize decision trees</w:t>
      </w:r>
      <w:r w:rsidR="0018719A">
        <w:t>.</w:t>
      </w:r>
      <w:r w:rsidR="00CF64B0">
        <w:t xml:space="preserve"> </w:t>
      </w:r>
    </w:p>
    <w:p w14:paraId="52A1817B" w14:textId="542634A2" w:rsidR="00BD2F36" w:rsidRDefault="00345FEF" w:rsidP="00F83F5A">
      <w:r>
        <w:t>Another example of the detection of code is provided by Abdalkareem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from StackOverflow</w:t>
      </w:r>
      <w:r w:rsidR="00387A5A">
        <w:t xml:space="preserve"> for part of a gold set</w:t>
      </w:r>
      <w:r w:rsidR="00CF64B0">
        <w:t xml:space="preserve">.  </w:t>
      </w:r>
      <w:r w:rsidR="00387A5A">
        <w:t xml:space="preserve">The </w:t>
      </w:r>
      <w:r w:rsidR="002136EF">
        <w:t>heuristic</w:t>
      </w:r>
      <w:r w:rsidR="00387A5A">
        <w:t xml:space="preserve"> Abdalkareem et al</w:t>
      </w:r>
      <w:r w:rsidR="00CF64B0">
        <w:t xml:space="preserve">. </w:t>
      </w:r>
      <w:r w:rsidR="00387A5A">
        <w:t>employ is simple</w:t>
      </w:r>
      <w:r w:rsidR="00CF64B0">
        <w:t xml:space="preserve">.  </w:t>
      </w:r>
      <w:r w:rsidR="00387A5A">
        <w:t>Since StackOverflow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Abdalkareem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StackOverflow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is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4" w:name="_Ref35456517"/>
      <w:bookmarkStart w:id="15" w:name="_Toc37725984"/>
      <w:r>
        <w:t>Comment Quality</w:t>
      </w:r>
      <w:bookmarkEnd w:id="14"/>
      <w:bookmarkEnd w:id="15"/>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CF64B0">
        <w:rPr>
          <w:rFonts w:cs="Times New Roman"/>
          <w:szCs w:val="24"/>
        </w:rPr>
        <w:t xml:space="preserve">.  </w:t>
      </w:r>
    </w:p>
    <w:p w14:paraId="1B299377" w14:textId="43D0DC9D"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5949542C" w:rsidR="002A06D3" w:rsidRDefault="002A06D3" w:rsidP="00D82116">
      <w:pPr>
        <w:rPr>
          <w:rFonts w:cs="Times New Roman"/>
          <w:szCs w:val="24"/>
        </w:rPr>
      </w:pPr>
      <w:r>
        <w:rPr>
          <w:rFonts w:cs="Times New Roman"/>
          <w:szCs w:val="24"/>
        </w:rPr>
        <w:lastRenderedPageBreak/>
        <w:t>Another example of comment quality is given by Fluri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Fluri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Fluri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r w:rsidR="002B3EAC">
        <w:rPr>
          <w:rFonts w:cs="Times New Roman"/>
          <w:szCs w:val="24"/>
        </w:rPr>
        <w:t>Fluri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Fluri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16" w:name="_Toc37725986"/>
      <w:bookmarkStart w:id="17" w:name="_Ref38051571"/>
      <w:r w:rsidR="00432E70">
        <w:t>Background</w:t>
      </w:r>
      <w:bookmarkEnd w:id="16"/>
      <w:bookmarkEnd w:id="17"/>
    </w:p>
    <w:p w14:paraId="40C3A5E3" w14:textId="6D92FA3B" w:rsidR="004360A8" w:rsidRDefault="004360A8" w:rsidP="004F72B3">
      <w:bookmarkStart w:id="18" w:name="_Toc37725987"/>
      <w:r>
        <w:t xml:space="preserve">In this chapter, we provide </w:t>
      </w:r>
      <w:r w:rsidR="00952506">
        <w:t xml:space="preserve">background information on both decision trees and on srcML.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srcML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19" w:name="_Ref38103799"/>
      <w:r>
        <w:t>Decision Trees</w:t>
      </w:r>
      <w:bookmarkEnd w:id="18"/>
      <w:bookmarkEnd w:id="19"/>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sciki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In sciki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SKLearn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setosa, purple = virgincia)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r w:rsidR="005A5E82">
        <w:rPr>
          <w:rFonts w:cs="Times New Roman"/>
          <w:szCs w:val="24"/>
        </w:rPr>
        <w:t>g</w:t>
      </w:r>
      <w:r>
        <w:rPr>
          <w:rFonts w:cs="Times New Roman"/>
          <w:szCs w:val="24"/>
        </w:rPr>
        <w:t xml:space="preserve">ini, a measure of statistical dispersion, is the value that shows how effective a decision node is.  The farther down a decision tree you go the lower the </w:t>
      </w:r>
      <w:r w:rsidR="005A5E82">
        <w:rPr>
          <w:rFonts w:cs="Times New Roman"/>
          <w:szCs w:val="24"/>
        </w:rPr>
        <w:t>g</w:t>
      </w:r>
      <w:r>
        <w:rPr>
          <w:rFonts w:cs="Times New Roman"/>
          <w:szCs w:val="24"/>
        </w:rPr>
        <w:t xml:space="preserve">ini will generally become with leaf nodes always having a </w:t>
      </w:r>
      <w:r w:rsidR="005A5E82">
        <w:rPr>
          <w:rFonts w:cs="Times New Roman"/>
          <w:szCs w:val="24"/>
        </w:rPr>
        <w:t>g</w:t>
      </w:r>
      <w:r>
        <w:rPr>
          <w:rFonts w:cs="Times New Roman"/>
          <w:szCs w:val="24"/>
        </w:rPr>
        <w:t>ini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virgincia class.</w:t>
      </w:r>
    </w:p>
    <w:p w14:paraId="34550BEB" w14:textId="4FE372FE" w:rsidR="008045AB" w:rsidRDefault="008045AB" w:rsidP="008045AB">
      <w:pPr>
        <w:pStyle w:val="TableCaption"/>
      </w:pPr>
      <w:r>
        <w:lastRenderedPageBreak/>
        <w:t xml:space="preserve"> </w:t>
      </w:r>
      <w:bookmarkStart w:id="20" w:name="_Ref37725399"/>
      <w:bookmarkStart w:id="21"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20"/>
      <w:r>
        <w:rPr>
          <w:noProof/>
        </w:rPr>
        <w:t xml:space="preserve">.  </w:t>
      </w:r>
      <w:r w:rsidRPr="00D142C1">
        <w:t xml:space="preserve">The table shows the frequencies of each symbol in a </w:t>
      </w:r>
      <w:del w:id="22" w:author="Michael Decker" w:date="2020-04-18T17:00:00Z">
        <w:r w:rsidRPr="00D142C1" w:rsidDel="00CC6280">
          <w:delText xml:space="preserve">sample </w:delText>
        </w:r>
      </w:del>
      <w:ins w:id="23" w:author="Michael Decker" w:date="2020-04-18T17:00:00Z">
        <w:r w:rsidR="00CC6280">
          <w:t>random comment line</w:t>
        </w:r>
        <w:r w:rsidR="00CC6280" w:rsidRPr="00D142C1">
          <w:t xml:space="preserve"> </w:t>
        </w:r>
      </w:ins>
      <w:r w:rsidRPr="00D142C1">
        <w:t>line</w:t>
      </w:r>
      <w:r>
        <w:t xml:space="preserve">.  </w:t>
      </w:r>
      <w:r w:rsidR="00CC1A6B">
        <w:t>The majority of characters are blank (0)</w:t>
      </w:r>
      <w:r w:rsidRPr="00D142C1">
        <w:t>.</w:t>
      </w:r>
      <w:bookmarkEnd w:id="21"/>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r w:rsidRPr="002248ED">
              <w:rPr>
                <w:rFonts w:cs="Times New Roman"/>
                <w:b/>
                <w:bCs/>
                <w:szCs w:val="24"/>
              </w:rPr>
              <w:t>i</w:t>
            </w:r>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r w:rsidRPr="002248ED">
              <w:rPr>
                <w:rFonts w:cs="Times New Roman"/>
                <w:b/>
                <w:bCs/>
                <w:szCs w:val="24"/>
              </w:rPr>
              <w:t>unk</w:t>
            </w:r>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24" w:name="_Ref37725412"/>
      <w:bookmarkStart w:id="25"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24"/>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gini shows how major of a deciding factor a particular variable </w:t>
      </w:r>
      <w:r w:rsidR="00833F63">
        <w:t>is</w:t>
      </w:r>
      <w:r w:rsidRPr="00A76343">
        <w:t xml:space="preserve">.  The top </w:t>
      </w:r>
      <w:r w:rsidR="00064050">
        <w:t xml:space="preserve">of each node </w:t>
      </w:r>
      <w:r w:rsidRPr="00A76343">
        <w:t>(on non-leafs) is the decision itself.</w:t>
      </w:r>
      <w:bookmarkEnd w:id="25"/>
    </w:p>
    <w:p w14:paraId="65822B42" w14:textId="77777777" w:rsidR="00FA7684" w:rsidRDefault="00FA7684" w:rsidP="004F72B3">
      <w:bookmarkStart w:id="26" w:name="_Toc37725988"/>
      <w:bookmarkStart w:id="27" w:name="_Ref38103802"/>
    </w:p>
    <w:p w14:paraId="36E18BA8" w14:textId="02E9FC56" w:rsidR="008045AB" w:rsidRDefault="00453016" w:rsidP="004F72B3">
      <w:pPr>
        <w:pStyle w:val="Heading2"/>
        <w:numPr>
          <w:ilvl w:val="0"/>
          <w:numId w:val="0"/>
        </w:numPr>
      </w:pPr>
      <w:r>
        <w:t>srcML</w:t>
      </w:r>
      <w:bookmarkEnd w:id="26"/>
      <w:bookmarkEnd w:id="27"/>
    </w:p>
    <w:p w14:paraId="2874A8D2" w14:textId="6BE3E5DB" w:rsidR="008045AB" w:rsidRDefault="008045AB" w:rsidP="008045AB">
      <w:pPr>
        <w:rPr>
          <w:rFonts w:cs="Times New Roman"/>
          <w:szCs w:val="24"/>
        </w:rPr>
      </w:pPr>
      <w:r w:rsidRPr="002248ED">
        <w:rPr>
          <w:rFonts w:cs="Times New Roman"/>
          <w:szCs w:val="24"/>
        </w:rPr>
        <w:t xml:space="preserve">srcML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srcML is a tool designed to take source code and automatically convert it into an XML representation</w:t>
      </w:r>
      <w:r w:rsidR="00E432CE">
        <w:rPr>
          <w:rFonts w:cs="Times New Roman"/>
          <w:szCs w:val="24"/>
        </w:rPr>
        <w:t xml:space="preserve"> (also known as srcML</w:t>
      </w:r>
      <w:r w:rsidR="00E450BA">
        <w:rPr>
          <w:rFonts w:cs="Times New Roman"/>
          <w:szCs w:val="24"/>
        </w:rPr>
        <w:t>)</w:t>
      </w:r>
      <w:r>
        <w:rPr>
          <w:rFonts w:cs="Times New Roman"/>
          <w:szCs w:val="24"/>
        </w:rPr>
        <w:t xml:space="preserve">.  </w:t>
      </w:r>
      <w:r w:rsidRPr="002248ED">
        <w:rPr>
          <w:rFonts w:cs="Times New Roman"/>
          <w:szCs w:val="24"/>
        </w:rPr>
        <w:t xml:space="preserve">srcML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srcML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r w:rsidR="003D79B1">
        <w:rPr>
          <w:rFonts w:cs="Times New Roman"/>
          <w:szCs w:val="24"/>
        </w:rPr>
        <w:t>statemetns</w:t>
      </w:r>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we provide a sample of the input and output of srcML.  A simple C++ file was fed into srcML using the command:</w:t>
      </w:r>
    </w:p>
    <w:p w14:paraId="1E7D5808" w14:textId="77777777" w:rsidR="008045AB" w:rsidRDefault="008045AB" w:rsidP="008045AB">
      <w:pPr>
        <w:ind w:firstLine="0"/>
        <w:jc w:val="center"/>
        <w:rPr>
          <w:rFonts w:cs="Times New Roman"/>
          <w:szCs w:val="24"/>
        </w:rPr>
      </w:pPr>
      <w:r w:rsidRPr="000E69C1">
        <w:rPr>
          <w:rStyle w:val="Code"/>
        </w:rPr>
        <w:t>srcml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srcML from the </w:t>
      </w:r>
      <w:r w:rsidRPr="000E69C1">
        <w:rPr>
          <w:rStyle w:val="Code"/>
        </w:rPr>
        <w:t>srcMLsample.xml</w:t>
      </w:r>
      <w:r w:rsidDel="006C3172">
        <w:t xml:space="preserve"> </w:t>
      </w:r>
      <w:r>
        <w:t xml:space="preserve">.  The first line of the srcML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srcML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lt;</w:t>
      </w:r>
      <w:r>
        <w:t>.</w:t>
      </w:r>
      <w:r w:rsidR="0028018A">
        <w:t xml:space="preserve">  </w:t>
      </w:r>
      <w:r>
        <w:t xml:space="preserve">Included </w:t>
      </w:r>
      <w:r w:rsidR="00730A00">
        <w:t xml:space="preserve">in the </w:t>
      </w:r>
      <w:r w:rsidR="004A7DD8">
        <w:t>srcML example</w:t>
      </w:r>
      <w:r w:rsidR="00730A00">
        <w:t xml:space="preserve"> is </w:t>
      </w:r>
      <w:r w:rsidR="004A7DD8">
        <w:t xml:space="preserve">a comment.  The comment </w:t>
      </w:r>
      <w:r>
        <w:t>is a sample of a doxygen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doxygen style comment</w:t>
      </w:r>
      <w:r>
        <w:t xml:space="preserve"> </w:t>
      </w:r>
      <w:r w:rsidR="004A7DD8">
        <w:t>(</w:t>
      </w:r>
      <w:r w:rsidRPr="00A00C36">
        <w:rPr>
          <w:rStyle w:val="Code"/>
        </w:rPr>
        <w:t>format=</w:t>
      </w:r>
      <w:r w:rsidR="00351713">
        <w:rPr>
          <w:rStyle w:val="Code"/>
        </w:rPr>
        <w:t>"</w:t>
      </w:r>
      <w:r w:rsidRPr="00A00C36">
        <w:rPr>
          <w:rStyle w:val="Code"/>
        </w:rPr>
        <w:t>doxygen</w:t>
      </w:r>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srcML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a single file.  When we perform this sort of batch operation using srcML</w:t>
      </w:r>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r w:rsidR="00F80078">
        <w:rPr>
          <w:rFonts w:cs="Times New Roman"/>
          <w:szCs w:val="24"/>
        </w:rPr>
        <w:t xml:space="preserve">srcML </w:t>
      </w:r>
      <w:r>
        <w:rPr>
          <w:rFonts w:cs="Times New Roman"/>
          <w:szCs w:val="24"/>
        </w:rPr>
        <w:t>file</w:t>
      </w:r>
      <w:r w:rsidR="00F80078">
        <w:rPr>
          <w:rFonts w:cs="Times New Roman"/>
          <w:szCs w:val="24"/>
        </w:rPr>
        <w:t>,</w:t>
      </w:r>
      <w:r>
        <w:rPr>
          <w:rFonts w:cs="Times New Roman"/>
          <w:szCs w:val="24"/>
        </w:rPr>
        <w:t xml:space="preserve"> it generates a unique type of XML file known as a srcML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srcML with the command:</w:t>
      </w:r>
    </w:p>
    <w:p w14:paraId="25B618D9" w14:textId="77777777" w:rsidR="008045AB" w:rsidRDefault="008045AB" w:rsidP="008045AB">
      <w:pPr>
        <w:jc w:val="center"/>
        <w:rPr>
          <w:rStyle w:val="Code"/>
        </w:rPr>
      </w:pPr>
      <w:r w:rsidRPr="000E69C1">
        <w:rPr>
          <w:rStyle w:val="Code"/>
        </w:rPr>
        <w:t>srcml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srcML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srcML</w:t>
      </w:r>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28" w:name="_Ref37725439"/>
      <w:bookmarkStart w:id="29"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28"/>
      <w:r>
        <w:t xml:space="preserve">.  </w:t>
      </w:r>
      <w:r w:rsidRPr="000E69C1">
        <w:t>The top block of the table provides a small sample function written in C++</w:t>
      </w:r>
      <w:r>
        <w:t xml:space="preserve">.  </w:t>
      </w:r>
      <w:r w:rsidRPr="000E69C1">
        <w:t>The bottom block of the table provides the same code after it has been translated to XML using srcML</w:t>
      </w:r>
      <w:r>
        <w:t xml:space="preserve">.  </w:t>
      </w:r>
      <w:r w:rsidRPr="000E69C1">
        <w:t>Each line of the function has been broken down and each piece is then tagged</w:t>
      </w:r>
      <w:r>
        <w:t xml:space="preserve">.  </w:t>
      </w:r>
      <w:bookmarkEnd w:id="29"/>
      <w:r w:rsidR="004B1039">
        <w:t>The sample contains a comment as marked up in srcML.</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i = 0; i &lt; 15; ++i){</w:t>
            </w:r>
          </w:p>
          <w:p w14:paraId="000EE66B" w14:textId="77777777" w:rsidR="008045AB" w:rsidRPr="000E69C1" w:rsidRDefault="008045AB" w:rsidP="00453016">
            <w:pPr>
              <w:spacing w:line="276" w:lineRule="auto"/>
              <w:ind w:firstLine="0"/>
              <w:rPr>
                <w:rStyle w:val="Code"/>
              </w:rPr>
            </w:pPr>
            <w:r w:rsidRPr="000E69C1">
              <w:rPr>
                <w:rStyle w:val="Code"/>
              </w:rPr>
              <w:t xml:space="preserve">        a += i;</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lt;unit xmlns="http://www.srcML.org/srcML/src" xmlns:cpp="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parameter_list&gt;()&lt;/parameter_lis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doxygen"&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decl_stmt&gt;&lt;decl&gt;&lt;type&gt;&lt;name&gt;int&lt;/name&gt;&lt;/type&gt; &lt;name&gt;a&lt;/name&gt; &lt;init&gt;= &lt;expr&gt;&lt;literal type="number"&gt;0&lt;/literal&gt;&lt;/expr&gt;&lt;/init&gt;&lt;/decl&gt;;&lt;/decl_stm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init&gt;&lt;decl&gt;&lt;type&gt;&lt;name&gt;int&lt;/name&gt;&lt;/type&gt; &lt;name&gt;i&lt;/name&gt; &lt;init&gt;= &lt;expr&gt;&lt;literal type="number"&gt;0&lt;/literal&gt;&lt;/expr&gt;&lt;/init&gt;&lt;/decl&gt;;&lt;/init&gt; &lt;condition&gt;&lt;expr&gt;&lt;name&gt;i&lt;/name&gt; &lt;operator&gt;&amp;l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expr_stmt&gt;&lt;expr&gt;&lt;name&gt;a&lt;/name&gt; &lt;operator&gt;+=&lt;/operator&gt; &lt;name&gt;i&lt;/name&gt;&lt;/expr&gt;;&lt;/expr_stm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30" w:name="_Ref37725448"/>
      <w:bookmarkStart w:id="31"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30"/>
      <w:r>
        <w:t xml:space="preserve">.  </w:t>
      </w:r>
      <w:r w:rsidRPr="000E69C1">
        <w:t>This is a sample of an XML archive file generated using srcML on a directory</w:t>
      </w:r>
      <w:r>
        <w:t xml:space="preserve">.  </w:t>
      </w:r>
      <w:r w:rsidRPr="000E69C1">
        <w:t xml:space="preserve">The primary difference between this and a standard </w:t>
      </w:r>
      <w:r w:rsidR="00466BBC">
        <w:t>srcML</w:t>
      </w:r>
      <w:r w:rsidR="00466BBC" w:rsidRPr="000E69C1">
        <w:t xml:space="preserve"> </w:t>
      </w:r>
      <w:r w:rsidRPr="000E69C1">
        <w:t xml:space="preserve">file is that </w:t>
      </w:r>
      <w:bookmarkEnd w:id="31"/>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unit xmlns="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lt;unit xmlns:cpp="http://www.srcML.org/srcML/cpp" revision="0.9.5" language="C" filename="ClassHierarchyJob.h"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Once source code has been converted to XML using srcML</w:t>
      </w:r>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srcML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srcML archive is: </w:t>
      </w:r>
    </w:p>
    <w:p w14:paraId="2FDD2EC6" w14:textId="77777777" w:rsidR="008045AB" w:rsidRDefault="008045AB" w:rsidP="008045AB">
      <w:pPr>
        <w:rPr>
          <w:rFonts w:cs="Times New Roman"/>
          <w:szCs w:val="24"/>
        </w:rPr>
      </w:pPr>
      <w:r w:rsidRPr="00AD169E">
        <w:rPr>
          <w:rStyle w:val="Code"/>
        </w:rPr>
        <w:t>srcml --xpath “//src:</w:t>
      </w:r>
      <w:r>
        <w:rPr>
          <w:rStyle w:val="Code"/>
        </w:rPr>
        <w:t>comment</w:t>
      </w:r>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srcML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a standard srcML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32" w:name="_Ref37725475"/>
      <w:bookmarkStart w:id="33"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32"/>
      <w:r>
        <w:t xml:space="preserve">.  </w:t>
      </w:r>
      <w:r w:rsidR="00E8041B">
        <w:t xml:space="preserve">Results of applying an XPath command to a srcML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33"/>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8cc.h" item="1"&gt;&lt;comment type="line"&gt;// Copyright 2014 Rui Ueyama</w:t>
            </w:r>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lt;unit xmlns:cpp="http://www.srcML.org/srcML/cpp" revision="0.9.5" language="C++" filename="C:\Users\blake\OneDrive\Desktop\school\ThesisProject\ThesisCorpus\~ready\AABB.h" item="1"&gt;&lt;comment type="line"&gt;// This file is part of libigl, a simple c++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lt;unit xmlns:cpp="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34" w:name="_Ref37689411"/>
      <w:bookmarkStart w:id="35" w:name="_Ref37691098"/>
      <w:bookmarkStart w:id="36" w:name="_Ref37691376"/>
      <w:bookmarkStart w:id="37" w:name="_Ref37723498"/>
      <w:bookmarkStart w:id="38" w:name="_Ref37723547"/>
      <w:bookmarkStart w:id="39" w:name="_Toc37725989"/>
      <w:r w:rsidR="00F91EAC" w:rsidRPr="002D3BDD">
        <w:t>Taxonomy of Comments</w:t>
      </w:r>
      <w:bookmarkEnd w:id="34"/>
      <w:bookmarkEnd w:id="35"/>
      <w:bookmarkEnd w:id="36"/>
      <w:bookmarkEnd w:id="37"/>
      <w:bookmarkEnd w:id="38"/>
      <w:bookmarkEnd w:id="39"/>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2C4FAE4D"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2E7A34">
        <w:rPr>
          <w:szCs w:val="24"/>
        </w:rPr>
        <w:t>,</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r w:rsidR="00317019">
        <w:rPr>
          <w:szCs w:val="24"/>
        </w:rPr>
        <w:t xml:space="preserve">Doxygen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is Javadoc comments which function similarly to Doxygen comments</w:t>
      </w:r>
      <w:r w:rsidR="00085EEE">
        <w:rPr>
          <w:szCs w:val="24"/>
        </w:rPr>
        <w:t xml:space="preserve">.  The main difference being </w:t>
      </w:r>
      <w:r w:rsidR="006E7777">
        <w:rPr>
          <w:szCs w:val="24"/>
        </w:rPr>
        <w:t xml:space="preserve">Doxygen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40" w:name="_Ref35367705"/>
      <w:bookmarkStart w:id="41"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40"/>
      <w:r w:rsidR="00CF64B0">
        <w:t xml:space="preserve">.  </w:t>
      </w:r>
      <w:r w:rsidR="004373FA">
        <w:t>Provides a detailed description of each of the six types of comments, line, block, #IF 0, IF(0), Doxygen, Javadoc</w:t>
      </w:r>
      <w:r w:rsidR="00A54E7C" w:rsidRPr="0007121B">
        <w:t>.</w:t>
      </w:r>
      <w:bookmarkEnd w:id="41"/>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line.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Same as Doxygen,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orrectly.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42" w:name="_Ref35393024"/>
      <w:bookmarkStart w:id="43"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42"/>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43"/>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m_depth(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P.rows();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void Print(int res[20][20], int i,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i==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i][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i&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cout&lt;&lt;i&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i);</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i][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i][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44" w:name="_Ref35393704"/>
      <w:bookmarkStart w:id="45"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44"/>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45"/>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findInternal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ret.second to value found and ret.index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ret.index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Tests are based on the examples in the pandoc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var cour = EntityManager&lt;Courier&gt;.Entities.FirstOrDefaul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UpdateManager.Subscribe(()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cour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cour.Inventory.Items;</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Console.WriteLine("-----------------------");</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Console.WriteLine($"{item.Nam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OldOwner?.Name} | {item.Owner?.Name}");</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void AbstractASTMatcherRule::setUp()</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r>
        <w:rPr>
          <w:szCs w:val="24"/>
        </w:rPr>
        <w:lastRenderedPageBreak/>
        <w:t xml:space="preserve">Doxygen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Doxygen/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Doxygen/Javadoc are covered here</w:t>
      </w:r>
      <w:r w:rsidR="00CF64B0">
        <w:rPr>
          <w:szCs w:val="24"/>
        </w:rPr>
        <w:t xml:space="preserve">.  </w:t>
      </w:r>
      <w:r w:rsidR="00BE3D3A">
        <w:rPr>
          <w:szCs w:val="24"/>
        </w:rPr>
        <w:t xml:space="preserve">The first comment is a standard Doxygen/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Doxygen/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rose being commented out using single line commenting from Doxygen/Javadoc</w:t>
      </w:r>
      <w:r w:rsidR="00CF64B0">
        <w:rPr>
          <w:szCs w:val="24"/>
        </w:rPr>
        <w:t xml:space="preserve">.  </w:t>
      </w:r>
      <w:r w:rsidR="00BE3D3A">
        <w:rPr>
          <w:szCs w:val="24"/>
        </w:rPr>
        <w:t>The fourth comment is a sample of an alternative commenting method of doing block comments when using Doxygen/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which has been commented out using the Doxygen/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6" w:name="_Ref35393818"/>
      <w:bookmarkStart w:id="47"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46"/>
      <w:r w:rsidR="00CF64B0">
        <w:t xml:space="preserve">.  </w:t>
      </w:r>
      <w:r w:rsidRPr="00F3698E">
        <w:t>5 examples of Javadoc/Doxygen comments</w:t>
      </w:r>
      <w:r w:rsidR="00CF64B0">
        <w:t xml:space="preserve">.  </w:t>
      </w:r>
      <w:r w:rsidR="00451BCC">
        <w:t xml:space="preserve">Comments </w:t>
      </w:r>
      <w:r w:rsidR="0007121B">
        <w:t>3 and 4 are in the alternative methods for commenting when using Doxygen/Javadoc</w:t>
      </w:r>
      <w:r w:rsidR="00CF64B0">
        <w:t xml:space="preserve">.  </w:t>
      </w:r>
      <w:r w:rsidRPr="00F3698E">
        <w:t xml:space="preserve">The last comment contain </w:t>
      </w:r>
      <w:r w:rsidR="00AF19A8">
        <w:t>commented-out code</w:t>
      </w:r>
      <w:r w:rsidRPr="00F3698E">
        <w:t>.</w:t>
      </w:r>
      <w:bookmarkEnd w:id="47"/>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len </w:t>
            </w:r>
            <w:r>
              <w:rPr>
                <w:szCs w:val="24"/>
              </w:rPr>
              <w:t xml:space="preserve">&lt;= </w:t>
            </w:r>
            <w:r w:rsidRPr="00FC1765">
              <w:rPr>
                <w:szCs w:val="24"/>
              </w:rPr>
              <w:t xml:space="preserve"> 31 and 0 </w:t>
            </w:r>
            <w:r>
              <w:rPr>
                <w:szCs w:val="24"/>
              </w:rPr>
              <w:t>&lt;=</w:t>
            </w:r>
            <w:r w:rsidRPr="00FC1765">
              <w:rPr>
                <w:szCs w:val="24"/>
              </w:rPr>
              <w:t xml:space="preserve"> val </w:t>
            </w:r>
            <w:r>
              <w:rPr>
                <w:szCs w:val="24"/>
              </w:rPr>
              <w:t>&gt;</w:t>
            </w:r>
            <w:r w:rsidRPr="00FC1765">
              <w:rPr>
                <w:szCs w:val="24"/>
              </w:rPr>
              <w:t>2&lt;sup&gt;len&lt;/sup&gt;.</w:t>
            </w:r>
          </w:p>
          <w:p w14:paraId="145359B8" w14:textId="77777777" w:rsidR="00E912B6" w:rsidRPr="00FC1765" w:rsidRDefault="00E912B6" w:rsidP="00E912B6">
            <w:pPr>
              <w:spacing w:line="259" w:lineRule="auto"/>
              <w:ind w:firstLine="0"/>
              <w:rPr>
                <w:szCs w:val="24"/>
              </w:rPr>
            </w:pPr>
            <w:r w:rsidRPr="00FC1765">
              <w:rPr>
                <w:szCs w:val="24"/>
              </w:rPr>
              <w:t xml:space="preserve">         * @param val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len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IllegalStateException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bitLength exceed Integer.MAX_VALUE</w:t>
            </w:r>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Doxygen/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Sadruddin Rejeb</w:t>
            </w:r>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Ametrano</w:t>
            </w:r>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StatPro Italia srl</w:t>
            </w:r>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QuantLib,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QuantLib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QuantLib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insertVectorBegin,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v.reserve(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i, 0, n) {</w:t>
            </w:r>
          </w:p>
          <w:p w14:paraId="4416D1E5" w14:textId="77777777" w:rsidR="00E912B6" w:rsidRPr="00451BCC" w:rsidRDefault="00E912B6" w:rsidP="00E912B6">
            <w:pPr>
              <w:spacing w:line="259" w:lineRule="auto"/>
              <w:ind w:firstLine="0"/>
              <w:rPr>
                <w:szCs w:val="24"/>
              </w:rPr>
            </w:pPr>
            <w:r w:rsidRPr="00451BCC">
              <w:rPr>
                <w:szCs w:val="24"/>
              </w:rPr>
              <w:t xml:space="preserve"> *     v.insert(v.begin(),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48" w:name="_Ref35472861"/>
      <w:bookmarkStart w:id="49"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48"/>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49"/>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406A3FD5" w14:textId="77777777" w:rsidR="00403C1E" w:rsidRDefault="00403C1E" w:rsidP="004F72B3">
            <w:pPr>
              <w:spacing w:line="240" w:lineRule="auto"/>
              <w:ind w:firstLine="0"/>
              <w:jc w:val="both"/>
              <w:rPr>
                <w:rStyle w:val="Code"/>
              </w:rPr>
            </w:pPr>
            <w:r>
              <w:rPr>
                <w:rStyle w:val="Code"/>
              </w:rPr>
              <w:t xml:space="preserve">        a += i;</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or(int i = 0; i &lt; 10; ++i){</w:t>
            </w:r>
          </w:p>
          <w:p w14:paraId="600A679F" w14:textId="77777777" w:rsidR="00403C1E" w:rsidRDefault="00403C1E" w:rsidP="004F72B3">
            <w:pPr>
              <w:spacing w:line="240" w:lineRule="auto"/>
              <w:ind w:firstLine="0"/>
              <w:jc w:val="both"/>
              <w:rPr>
                <w:rStyle w:val="Code"/>
              </w:rPr>
            </w:pPr>
            <w:r>
              <w:rPr>
                <w:rStyle w:val="Code"/>
              </w:rPr>
              <w:t xml:space="preserve">        a += i;</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50" w:name="_Ref37690467"/>
      <w:bookmarkStart w:id="51" w:name="_Ref37691160"/>
      <w:bookmarkStart w:id="52" w:name="_Toc37725990"/>
      <w:r w:rsidR="004E5433" w:rsidRPr="00347B64">
        <w:t xml:space="preserve">Data </w:t>
      </w:r>
      <w:r w:rsidR="004E5433" w:rsidRPr="00B216D8">
        <w:t>Collection</w:t>
      </w:r>
      <w:bookmarkEnd w:id="50"/>
      <w:bookmarkEnd w:id="51"/>
      <w:bookmarkEnd w:id="52"/>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r w:rsidR="00996DA6">
        <w:rPr>
          <w:b w:val="0"/>
          <w:bCs w:val="0"/>
          <w:sz w:val="24"/>
          <w:szCs w:val="24"/>
        </w:rPr>
        <w:t>.</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53" w:name="_Ref34248657"/>
      <w:bookmarkStart w:id="54" w:name="_Toc37725991"/>
      <w:r>
        <w:t>Corpus Selection</w:t>
      </w:r>
      <w:bookmarkEnd w:id="53"/>
      <w:bookmarkEnd w:id="54"/>
    </w:p>
    <w:p w14:paraId="47A2D197" w14:textId="516BFBDF"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s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r w:rsidR="0035517F" w:rsidRPr="002248ED">
        <w:rPr>
          <w:rFonts w:cs="Times New Roman"/>
          <w:szCs w:val="24"/>
        </w:rPr>
        <w:t>srcML</w:t>
      </w:r>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5" w:name="_Ref34248720"/>
      <w:bookmarkStart w:id="56" w:name="_Toc37725992"/>
      <w:r>
        <w:t>Comment Extraction</w:t>
      </w:r>
      <w:bookmarkEnd w:id="55"/>
      <w:bookmarkEnd w:id="56"/>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making sure that all of the projects for our corpus were being held within the same directory for ease of use with srcML</w:t>
      </w:r>
      <w:r w:rsidR="00CF64B0">
        <w:rPr>
          <w:rFonts w:cs="Times New Roman"/>
          <w:szCs w:val="24"/>
        </w:rPr>
        <w:t xml:space="preserve">.  </w:t>
      </w:r>
      <w:r>
        <w:rPr>
          <w:rFonts w:cs="Times New Roman"/>
          <w:szCs w:val="24"/>
        </w:rPr>
        <w:t xml:space="preserve">Once all of the projects are in a centralized location, we run srcML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The extracted comments are placed in a new archive by srcML</w:t>
      </w:r>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63DEC2E0" w14:textId="2875741E"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r w:rsidR="009B44D2">
        <w:rPr>
          <w:rFonts w:cs="Times New Roman"/>
          <w:szCs w:val="24"/>
        </w:rPr>
        <w:t>srcML</w:t>
      </w:r>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The reason for this is because it is very possible to have a mutli-line comment which contain</w:t>
      </w:r>
      <w:r w:rsidR="003F48C8">
        <w:rPr>
          <w:rFonts w:cs="Times New Roman"/>
          <w:szCs w:val="24"/>
        </w:rPr>
        <w:t>s</w:t>
      </w:r>
      <w:r w:rsidR="001207B0">
        <w:rPr>
          <w:rFonts w:cs="Times New Roman"/>
          <w:szCs w:val="24"/>
        </w:rPr>
        <w:t xml:space="preserve"> lines of both English Pros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commentRangeStart w:id="57"/>
      <w:r w:rsidR="00430476">
        <w:rPr>
          <w:rFonts w:cs="Times New Roman"/>
          <w:szCs w:val="24"/>
        </w:rPr>
        <w:t>X</w:t>
      </w:r>
      <w:commentRangeEnd w:id="57"/>
      <w:r w:rsidR="00367D3C">
        <w:rPr>
          <w:rStyle w:val="CommentReference"/>
        </w:rPr>
        <w:commentReference w:id="57"/>
      </w:r>
      <w:r w:rsidR="00430476">
        <w:rPr>
          <w:rFonts w:cs="Times New Roman"/>
          <w:szCs w:val="24"/>
        </w:rPr>
        <w:t xml:space="preserve"> </w:t>
      </w:r>
      <w:r w:rsidR="0024487D">
        <w:rPr>
          <w:rFonts w:cs="Times New Roman"/>
          <w:szCs w:val="24"/>
        </w:rPr>
        <w:t>random source code files is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the </w:t>
      </w:r>
      <w:r w:rsidR="00E77DAA">
        <w:rPr>
          <w:rFonts w:cs="Times New Roman"/>
          <w:szCs w:val="24"/>
        </w:rPr>
        <w:lastRenderedPageBreak/>
        <w:t>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58" w:name="_Ref34248768"/>
      <w:bookmarkStart w:id="59" w:name="_Toc37725993"/>
      <w:r>
        <w:t>Manual Classification</w:t>
      </w:r>
      <w:bookmarkEnd w:id="58"/>
      <w:bookmarkEnd w:id="59"/>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w:t>
      </w:r>
      <w:r w:rsidR="00DE397A">
        <w:t>L</w:t>
      </w:r>
      <w:r w:rsidR="00DE397A">
        <w:t>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Doxygen/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63A35CD4" w:rsidR="00A46103" w:rsidRDefault="00A46103" w:rsidP="003D080F">
      <w:pPr>
        <w:pStyle w:val="TableCaption"/>
      </w:pPr>
      <w:bookmarkStart w:id="60" w:name="_Ref36729448"/>
      <w:bookmarkStart w:id="61"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60"/>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The second column gives all of the languages that were used in the project that srcML is capable of parsing</w:t>
      </w:r>
      <w:r w:rsidR="00CF64B0">
        <w:t xml:space="preserve">.  </w:t>
      </w:r>
      <w:r w:rsidRPr="00A00C36">
        <w:t>The third column gives the total number of lines of code of each project capable of being parsed by srcML</w:t>
      </w:r>
      <w:r w:rsidR="00CF64B0">
        <w:t xml:space="preserve">.  </w:t>
      </w:r>
      <w:r w:rsidRPr="00A00C36">
        <w:t>The</w:t>
      </w:r>
      <w:r w:rsidR="00EA2A9D" w:rsidRPr="00A00C36">
        <w:t xml:space="preserve"> fourth</w:t>
      </w:r>
      <w:r w:rsidRPr="00A00C36">
        <w:t xml:space="preserve"> </w:t>
      </w:r>
      <w:r w:rsidR="00EA2A9D" w:rsidRPr="00A00C36">
        <w:t>column provides a total count of the number of comments present in the source code that srcML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61"/>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Abseil cpp</w:t>
            </w:r>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r>
              <w:rPr>
                <w:color w:val="000000"/>
                <w:sz w:val="20"/>
                <w:szCs w:val="20"/>
              </w:rPr>
              <w:t>aleth</w:t>
            </w:r>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r>
              <w:rPr>
                <w:color w:val="000000"/>
                <w:sz w:val="20"/>
                <w:szCs w:val="20"/>
              </w:rPr>
              <w:t>asio</w:t>
            </w:r>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atom gpp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r>
              <w:rPr>
                <w:color w:val="000000"/>
                <w:sz w:val="20"/>
                <w:szCs w:val="20"/>
              </w:rPr>
              <w:t>aws sdk cpp</w:t>
            </w:r>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r>
              <w:rPr>
                <w:color w:val="000000"/>
                <w:sz w:val="20"/>
                <w:szCs w:val="20"/>
              </w:rPr>
              <w:t>BansheeEngine</w:t>
            </w:r>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r>
              <w:rPr>
                <w:color w:val="000000"/>
                <w:sz w:val="20"/>
                <w:szCs w:val="20"/>
              </w:rPr>
              <w:t>BridJ</w:t>
            </w:r>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r>
              <w:rPr>
                <w:color w:val="000000"/>
                <w:sz w:val="20"/>
                <w:szCs w:val="20"/>
              </w:rPr>
              <w:t>cbc</w:t>
            </w:r>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r>
              <w:rPr>
                <w:color w:val="000000"/>
                <w:sz w:val="20"/>
                <w:szCs w:val="20"/>
              </w:rPr>
              <w:t>cdt</w:t>
            </w:r>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r>
              <w:rPr>
                <w:color w:val="000000"/>
                <w:sz w:val="20"/>
                <w:szCs w:val="20"/>
              </w:rPr>
              <w:t>cgeo</w:t>
            </w:r>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r>
              <w:rPr>
                <w:color w:val="000000"/>
                <w:sz w:val="20"/>
                <w:szCs w:val="20"/>
              </w:rPr>
              <w:t>civetweb</w:t>
            </w:r>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r>
              <w:rPr>
                <w:color w:val="000000"/>
                <w:sz w:val="20"/>
                <w:szCs w:val="20"/>
              </w:rPr>
              <w:t>codelite</w:t>
            </w:r>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C Plus Plus</w:t>
            </w:r>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r>
              <w:rPr>
                <w:color w:val="000000"/>
                <w:sz w:val="20"/>
                <w:szCs w:val="20"/>
              </w:rPr>
              <w:t>cpp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r>
              <w:rPr>
                <w:color w:val="000000"/>
                <w:sz w:val="20"/>
                <w:szCs w:val="20"/>
              </w:rPr>
              <w:t>DeepLearning</w:t>
            </w:r>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r>
              <w:rPr>
                <w:color w:val="000000"/>
                <w:sz w:val="20"/>
                <w:szCs w:val="20"/>
              </w:rPr>
              <w:t>distcc</w:t>
            </w:r>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r>
              <w:rPr>
                <w:color w:val="000000"/>
                <w:sz w:val="20"/>
                <w:szCs w:val="20"/>
              </w:rPr>
              <w:t>Duckuino</w:t>
            </w:r>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r>
              <w:rPr>
                <w:color w:val="000000"/>
                <w:sz w:val="20"/>
                <w:szCs w:val="20"/>
              </w:rPr>
              <w:t>DynamicExpresso</w:t>
            </w:r>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r>
              <w:rPr>
                <w:color w:val="000000"/>
                <w:sz w:val="20"/>
                <w:szCs w:val="20"/>
              </w:rPr>
              <w:t>EasyHttp</w:t>
            </w:r>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r>
              <w:rPr>
                <w:color w:val="000000"/>
                <w:sz w:val="20"/>
                <w:szCs w:val="20"/>
              </w:rPr>
              <w:t>EnsageSharp</w:t>
            </w:r>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r>
              <w:rPr>
                <w:color w:val="000000"/>
                <w:sz w:val="20"/>
                <w:szCs w:val="20"/>
              </w:rPr>
              <w:t>EnyimMemcached</w:t>
            </w:r>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r>
              <w:rPr>
                <w:color w:val="000000"/>
                <w:sz w:val="20"/>
                <w:szCs w:val="20"/>
              </w:rPr>
              <w:t>gdbgui</w:t>
            </w:r>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r>
              <w:rPr>
                <w:color w:val="000000"/>
                <w:sz w:val="20"/>
                <w:szCs w:val="20"/>
              </w:rPr>
              <w:t>glog</w:t>
            </w:r>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r>
              <w:rPr>
                <w:color w:val="000000"/>
                <w:sz w:val="20"/>
                <w:szCs w:val="20"/>
              </w:rPr>
              <w:t>HackerRank</w:t>
            </w:r>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r>
              <w:rPr>
                <w:color w:val="000000"/>
                <w:sz w:val="20"/>
                <w:szCs w:val="20"/>
              </w:rPr>
              <w:t>hiredis</w:t>
            </w:r>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r>
              <w:rPr>
                <w:color w:val="000000"/>
                <w:sz w:val="20"/>
                <w:szCs w:val="20"/>
              </w:rPr>
              <w:t>HttpTwo</w:t>
            </w:r>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r>
              <w:rPr>
                <w:color w:val="000000"/>
                <w:sz w:val="20"/>
                <w:szCs w:val="20"/>
              </w:rPr>
              <w:t>javacpp</w:t>
            </w:r>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r>
              <w:rPr>
                <w:color w:val="000000"/>
                <w:sz w:val="20"/>
                <w:szCs w:val="20"/>
              </w:rPr>
              <w:t>javacpp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r>
              <w:rPr>
                <w:color w:val="000000"/>
                <w:sz w:val="20"/>
                <w:szCs w:val="20"/>
              </w:rPr>
              <w:t>jsoncpp</w:t>
            </w:r>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r>
              <w:rPr>
                <w:color w:val="000000"/>
                <w:sz w:val="20"/>
                <w:szCs w:val="20"/>
              </w:rPr>
              <w:t>leetcode</w:t>
            </w:r>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r>
              <w:rPr>
                <w:color w:val="000000"/>
                <w:sz w:val="20"/>
                <w:szCs w:val="20"/>
              </w:rPr>
              <w:t>libco</w:t>
            </w:r>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r>
              <w:rPr>
                <w:color w:val="000000"/>
                <w:sz w:val="20"/>
                <w:szCs w:val="20"/>
              </w:rPr>
              <w:t>libconfig</w:t>
            </w:r>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r>
              <w:rPr>
                <w:color w:val="000000"/>
                <w:sz w:val="20"/>
                <w:szCs w:val="20"/>
              </w:rPr>
              <w:t>libigl</w:t>
            </w:r>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r>
              <w:rPr>
                <w:color w:val="000000"/>
                <w:sz w:val="20"/>
                <w:szCs w:val="20"/>
              </w:rPr>
              <w:lastRenderedPageBreak/>
              <w:t>librdkafka</w:t>
            </w:r>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r>
              <w:rPr>
                <w:color w:val="000000"/>
                <w:sz w:val="20"/>
                <w:szCs w:val="20"/>
              </w:rPr>
              <w:t>markdowndeep</w:t>
            </w:r>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r>
              <w:rPr>
                <w:color w:val="000000"/>
                <w:sz w:val="20"/>
                <w:szCs w:val="20"/>
              </w:rPr>
              <w:t>MessagePack Csharp</w:t>
            </w:r>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r>
              <w:rPr>
                <w:color w:val="000000"/>
                <w:sz w:val="20"/>
                <w:szCs w:val="20"/>
              </w:rPr>
              <w:t>MissionPlanner</w:t>
            </w:r>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r>
              <w:rPr>
                <w:color w:val="000000"/>
                <w:sz w:val="20"/>
                <w:szCs w:val="20"/>
              </w:rPr>
              <w:t>msgpack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r>
              <w:rPr>
                <w:color w:val="000000"/>
                <w:sz w:val="20"/>
                <w:szCs w:val="20"/>
              </w:rPr>
              <w:t>nativejson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node pg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r>
              <w:rPr>
                <w:color w:val="000000"/>
                <w:sz w:val="20"/>
                <w:szCs w:val="20"/>
              </w:rPr>
              <w:t>NodObjC</w:t>
            </w:r>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r>
              <w:rPr>
                <w:color w:val="000000"/>
                <w:sz w:val="20"/>
                <w:szCs w:val="20"/>
              </w:rPr>
              <w:t>nuklear</w:t>
            </w:r>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r>
              <w:rPr>
                <w:color w:val="000000"/>
                <w:sz w:val="20"/>
                <w:szCs w:val="20"/>
              </w:rPr>
              <w:t>oclint</w:t>
            </w:r>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r>
              <w:rPr>
                <w:color w:val="000000"/>
                <w:sz w:val="20"/>
                <w:szCs w:val="20"/>
              </w:rPr>
              <w:t>Openwrt NetKeeper</w:t>
            </w:r>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r>
              <w:rPr>
                <w:color w:val="000000"/>
                <w:sz w:val="20"/>
                <w:szCs w:val="20"/>
              </w:rPr>
              <w:t>osrm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r>
              <w:rPr>
                <w:color w:val="000000"/>
                <w:sz w:val="20"/>
                <w:szCs w:val="20"/>
              </w:rPr>
              <w:t>QuantLib</w:t>
            </w:r>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r>
              <w:rPr>
                <w:color w:val="000000"/>
                <w:sz w:val="20"/>
                <w:szCs w:val="20"/>
              </w:rPr>
              <w:lastRenderedPageBreak/>
              <w:t>rtags</w:t>
            </w:r>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r>
              <w:rPr>
                <w:color w:val="000000"/>
                <w:sz w:val="20"/>
                <w:szCs w:val="20"/>
              </w:rPr>
              <w:t>ServiceStack.Redis</w:t>
            </w:r>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r>
              <w:rPr>
                <w:color w:val="000000"/>
                <w:sz w:val="20"/>
                <w:szCs w:val="20"/>
              </w:rPr>
              <w:t>SharpSCADA</w:t>
            </w:r>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r>
              <w:rPr>
                <w:color w:val="000000"/>
                <w:sz w:val="20"/>
                <w:szCs w:val="20"/>
              </w:rPr>
              <w:t>stb</w:t>
            </w:r>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r>
              <w:rPr>
                <w:color w:val="000000"/>
                <w:sz w:val="20"/>
                <w:szCs w:val="20"/>
              </w:rPr>
              <w:t>stratisBitcoinFullNode</w:t>
            </w:r>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r>
              <w:rPr>
                <w:color w:val="000000"/>
                <w:sz w:val="20"/>
                <w:szCs w:val="20"/>
              </w:rPr>
              <w:t>UnityCsReference</w:t>
            </w:r>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r>
              <w:rPr>
                <w:color w:val="000000"/>
                <w:sz w:val="20"/>
                <w:szCs w:val="20"/>
              </w:rPr>
              <w:t>websocketpp</w:t>
            </w:r>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r>
              <w:rPr>
                <w:color w:val="000000"/>
                <w:sz w:val="20"/>
                <w:szCs w:val="20"/>
              </w:rPr>
              <w:t>XobotOS</w:t>
            </w:r>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srcML in the </w:t>
      </w:r>
      <w:r w:rsidR="007E57BB">
        <w:rPr>
          <w:rFonts w:cs="Times New Roman"/>
          <w:szCs w:val="24"/>
        </w:rPr>
        <w:t>srcML</w:t>
      </w:r>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62" w:name="_Ref34252126"/>
      <w:bookmarkStart w:id="63" w:name="_Ref34252119"/>
      <w:bookmarkStart w:id="64"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65" w:name="_Ref34252123"/>
      <w:bookmarkEnd w:id="62"/>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63"/>
      <w:bookmarkEnd w:id="64"/>
      <w:bookmarkEnd w:id="65"/>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totalCost = price + salesTax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66" w:name="_Ref38114948"/>
      <w:r>
        <w:lastRenderedPageBreak/>
        <w:t>Analysis of the Gold Set</w:t>
      </w:r>
      <w:bookmarkEnd w:id="66"/>
    </w:p>
    <w:p w14:paraId="4B9DC8B4" w14:textId="22ACC00F"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r w:rsidR="00CF64B0">
        <w:t xml:space="preserve">.  </w:t>
      </w:r>
      <w:r w:rsidR="0032657B" w:rsidRPr="0032657B">
        <w:t>The number of sample lines is the total number of lines of comments for the particular language</w:t>
      </w:r>
      <w:r w:rsidR="002B0A2D">
        <w:t xml:space="preserve">. </w:t>
      </w:r>
      <w:r w:rsidR="0032657B" w:rsidRPr="0032657B">
        <w:t xml:space="preserve"> </w:t>
      </w:r>
      <w:r w:rsidR="002B0A2D">
        <w:t>T</w:t>
      </w:r>
      <w:r w:rsidR="0032657B" w:rsidRPr="0032657B">
        <w:t>hese are largely C/C++</w:t>
      </w:r>
      <w:r w:rsidR="00CF64B0">
        <w:t xml:space="preserve">.  </w:t>
      </w:r>
      <w:r w:rsidR="0032657B" w:rsidRPr="0032657B">
        <w:t>The number of Block comments is the number of non-Doxygen/Javadoc block comments</w:t>
      </w:r>
      <w:r w:rsidR="00CF64B0">
        <w:t xml:space="preserve">.  </w:t>
      </w:r>
      <w:r w:rsidR="0032657B" w:rsidRPr="0032657B">
        <w:t>The number of line comments is the number of single line comments</w:t>
      </w:r>
      <w:r w:rsidR="00CF64B0">
        <w:t xml:space="preserve">.  </w:t>
      </w:r>
      <w:r w:rsidR="0032657B" w:rsidRPr="0032657B">
        <w:t>The number of Doxygen/Javadoc comments is the count of block comments made in the Doxygen/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r w:rsidR="00354EA9">
        <w:t>.</w:t>
      </w:r>
      <w:r w:rsidR="00C23F8F">
        <w:t xml:space="preserve">  </w:t>
      </w:r>
      <w:r w:rsidR="00BA40F8">
        <w:t>This is exemplified by looking at the percentage of coverage each language has across all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Doxygen/Javadoc comments make up approximately 30% of the comment types </w:t>
      </w:r>
      <w:del w:id="67" w:author="Michael Decker" w:date="2020-04-18T18:03:00Z">
        <w:r w:rsidR="00872B3F" w:rsidDel="00335051">
          <w:delText xml:space="preserve">with </w:delText>
        </w:r>
      </w:del>
      <w:ins w:id="68" w:author="Michael Decker" w:date="2020-04-18T18:03:00Z">
        <w:r w:rsidR="00335051">
          <w:t>and</w:t>
        </w:r>
        <w:r w:rsidR="00335051">
          <w:t xml:space="preserve"> </w:t>
        </w:r>
      </w:ins>
      <w:r w:rsidR="00872B3F">
        <w:t>Block comments mak</w:t>
      </w:r>
      <w:ins w:id="69" w:author="Michael Decker" w:date="2020-04-18T18:03:00Z">
        <w:r w:rsidR="000B0579">
          <w:t>e</w:t>
        </w:r>
      </w:ins>
      <w:del w:id="70" w:author="Michael Decker" w:date="2020-04-18T18:03:00Z">
        <w:r w:rsidR="00872B3F" w:rsidDel="000B0579">
          <w:delText>ing</w:delText>
        </w:r>
      </w:del>
      <w:r w:rsidR="00872B3F">
        <w:t xml:space="preserve"> </w:t>
      </w:r>
      <w:r w:rsidR="009F1154">
        <w:t xml:space="preserve">up </w:t>
      </w:r>
      <w:r w:rsidR="00872B3F">
        <w:t>the remainder.  This shows the data set contains a good variety of comment types.  Interestingly amongst block style comments</w:t>
      </w:r>
      <w:ins w:id="71" w:author="Michael Decker" w:date="2020-04-18T18:03:00Z">
        <w:r w:rsidR="009D6A3B">
          <w:t>,</w:t>
        </w:r>
      </w:ins>
      <w:r w:rsidR="00872B3F">
        <w:t xml:space="preserve"> Doxygen/Javadoc style comments seem to dominate. This is likely because Doxygen/Javadoc comments offer much more utility than just a standard block comment</w:t>
      </w:r>
      <w:del w:id="72" w:author="Michael Decker" w:date="2020-04-18T18:04:00Z">
        <w:r w:rsidR="00872B3F" w:rsidDel="009D6A3B">
          <w:delText xml:space="preserve"> has to offer</w:delText>
        </w:r>
      </w:del>
      <w:r w:rsidR="00872B3F">
        <w:t>.  Looking more at individual language, a</w:t>
      </w:r>
      <w:r w:rsidR="00BA40F8">
        <w:t>nother interesting detail that we found in</w:t>
      </w:r>
    </w:p>
    <w:p w14:paraId="6E320851" w14:textId="381DA1DA" w:rsidR="00A215CA" w:rsidRPr="00962E78" w:rsidRDefault="00A215CA" w:rsidP="00A215CA">
      <w:pPr>
        <w:pStyle w:val="TableCaption"/>
      </w:pPr>
      <w:bookmarkStart w:id="73" w:name="_Ref36051781"/>
      <w:bookmarkStart w:id="74" w:name="_Toc37726021"/>
      <w:r w:rsidRPr="00962E78">
        <w:lastRenderedPageBreak/>
        <w:t xml:space="preserve">TABLE </w:t>
      </w:r>
      <w:r>
        <w:fldChar w:fldCharType="begin"/>
      </w:r>
      <w:r>
        <w:instrText xml:space="preserve"> SEQ Table \* ARABIC </w:instrText>
      </w:r>
      <w:r>
        <w:fldChar w:fldCharType="separate"/>
      </w:r>
      <w:r>
        <w:rPr>
          <w:noProof/>
        </w:rPr>
        <w:t>12</w:t>
      </w:r>
      <w:r>
        <w:rPr>
          <w:noProof/>
        </w:rPr>
        <w:fldChar w:fldCharType="end"/>
      </w:r>
      <w:bookmarkStart w:id="75" w:name="_Hlk36051824"/>
      <w:bookmarkEnd w:id="73"/>
      <w:r>
        <w:t xml:space="preserve">.  </w:t>
      </w:r>
      <w:r w:rsidRPr="00962E78">
        <w:t>Breakdown of the gold set by</w:t>
      </w:r>
      <w:r>
        <w:t xml:space="preserve"> comment type and</w:t>
      </w:r>
      <w:r w:rsidRPr="00962E78">
        <w:t xml:space="preserve"> language</w:t>
      </w:r>
      <w:r>
        <w:t xml:space="preserve">.  </w:t>
      </w:r>
      <w:r w:rsidRPr="00962E78">
        <w:t>The first column contains the language</w:t>
      </w:r>
      <w:ins w:id="76" w:author="Michael Decker" w:date="2020-04-18T18:22:00Z">
        <w:r w:rsidR="002E0CB6">
          <w:t xml:space="preserve"> </w:t>
        </w:r>
      </w:ins>
      <w:del w:id="77" w:author="Michael Decker" w:date="2020-04-18T18:22:00Z">
        <w:r w:rsidRPr="00962E78" w:rsidDel="002E0CB6">
          <w:delText>,</w:delText>
        </w:r>
      </w:del>
      <w:r w:rsidRPr="00962E78">
        <w:t xml:space="preserve"> </w:t>
      </w:r>
      <w:del w:id="78" w:author="Michael Decker" w:date="2020-04-18T18:22:00Z">
        <w:r w:rsidRPr="00962E78" w:rsidDel="000F323C">
          <w:delText xml:space="preserve">due to issues </w:delText>
        </w:r>
      </w:del>
      <w:r w:rsidRPr="00962E78">
        <w:t xml:space="preserve">with </w:t>
      </w:r>
      <w:del w:id="79" w:author="Michael Decker" w:date="2020-04-18T18:22:00Z">
        <w:r w:rsidRPr="00962E78" w:rsidDel="00797E36">
          <w:delText xml:space="preserve">detection </w:delText>
        </w:r>
      </w:del>
      <w:r w:rsidRPr="00962E78">
        <w:t>C and C++ hav</w:t>
      </w:r>
      <w:ins w:id="80" w:author="Michael Decker" w:date="2020-04-18T18:22:00Z">
        <w:r w:rsidR="006A1C14">
          <w:t>ing</w:t>
        </w:r>
      </w:ins>
      <w:del w:id="81" w:author="Michael Decker" w:date="2020-04-18T18:22:00Z">
        <w:r w:rsidRPr="00962E78" w:rsidDel="006A1C14">
          <w:delText>e</w:delText>
        </w:r>
      </w:del>
      <w:r w:rsidRPr="00962E78">
        <w:t xml:space="preserve"> been combined</w:t>
      </w:r>
      <w:del w:id="82" w:author="Michael Decker" w:date="2020-04-18T18:20:00Z">
        <w:r w:rsidRPr="00962E78" w:rsidDel="00FA6A59">
          <w:delText xml:space="preserve"> as .h files detected by srcML are labeled as C++ files</w:delText>
        </w:r>
      </w:del>
      <w:r>
        <w:t xml:space="preserve">.  </w:t>
      </w:r>
      <w:r w:rsidRPr="00962E78">
        <w:t>The number of sample lines is the total number of lines of comments for th</w:t>
      </w:r>
      <w:ins w:id="83" w:author="Michael Decker" w:date="2020-04-18T18:20:00Z">
        <w:r w:rsidR="00FA6A59">
          <w:t>at</w:t>
        </w:r>
      </w:ins>
      <w:del w:id="84" w:author="Michael Decker" w:date="2020-04-18T18:20:00Z">
        <w:r w:rsidRPr="00962E78" w:rsidDel="00FA6A59">
          <w:delText>e</w:delText>
        </w:r>
      </w:del>
      <w:r w:rsidRPr="00962E78">
        <w:t xml:space="preserve"> particular language,</w:t>
      </w:r>
      <w:ins w:id="85" w:author="Michael Decker" w:date="2020-04-18T18:21:00Z">
        <w:r w:rsidR="00E06284">
          <w:t xml:space="preserve">. </w:t>
        </w:r>
      </w:ins>
      <w:del w:id="86" w:author="Michael Decker" w:date="2020-04-18T18:21:00Z">
        <w:r w:rsidRPr="00962E78" w:rsidDel="00E06284">
          <w:delText xml:space="preserve"> </w:delText>
        </w:r>
      </w:del>
      <w:r w:rsidRPr="00962E78">
        <w:t>these are largely C/C++</w:t>
      </w:r>
      <w:r>
        <w:t xml:space="preserve">.  </w:t>
      </w:r>
      <w:r w:rsidRPr="00962E78">
        <w:t>The number of Block comments is the number of non-Doxygen/Javadoc block comments</w:t>
      </w:r>
      <w:r>
        <w:t xml:space="preserve">.  </w:t>
      </w:r>
      <w:r w:rsidRPr="00962E78">
        <w:t>The number of line comments is the number of single line comments</w:t>
      </w:r>
      <w:r>
        <w:t xml:space="preserve">.  </w:t>
      </w:r>
      <w:r w:rsidRPr="00962E78">
        <w:t>The number of Doxygen/Javadoc comments is the count of block comments made in the Doxygen/Javadoc style only</w:t>
      </w:r>
      <w:r>
        <w:t>.  Total number of comments is the total of block, line, and Doxygen/Javadoc comments.  The average lengths of Doxygen/Javadoc/Block comments contains the average length of non-line comments</w:t>
      </w:r>
      <w:bookmarkEnd w:id="75"/>
      <w:r>
        <w:t>.</w:t>
      </w:r>
      <w:bookmarkEnd w:id="74"/>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8501DC">
        <w:tc>
          <w:tcPr>
            <w:tcW w:w="1230" w:type="dxa"/>
          </w:tcPr>
          <w:p w14:paraId="1075F1A2" w14:textId="77777777" w:rsidR="00A215CA" w:rsidRPr="00962E78" w:rsidRDefault="00A215CA" w:rsidP="008501DC">
            <w:pPr>
              <w:ind w:firstLine="0"/>
              <w:jc w:val="center"/>
              <w:rPr>
                <w:rFonts w:cs="Times New Roman"/>
                <w:b/>
                <w:bCs/>
                <w:szCs w:val="24"/>
              </w:rPr>
            </w:pPr>
            <w:r>
              <w:rPr>
                <w:rFonts w:cs="Times New Roman"/>
                <w:b/>
                <w:bCs/>
                <w:szCs w:val="24"/>
              </w:rPr>
              <w:t>Language</w:t>
            </w:r>
          </w:p>
        </w:tc>
        <w:tc>
          <w:tcPr>
            <w:tcW w:w="1120" w:type="dxa"/>
          </w:tcPr>
          <w:p w14:paraId="17C37E0A" w14:textId="77777777" w:rsidR="00A215CA" w:rsidRPr="00962E78" w:rsidRDefault="00A215CA" w:rsidP="008501DC">
            <w:pPr>
              <w:ind w:firstLine="0"/>
              <w:jc w:val="center"/>
              <w:rPr>
                <w:rFonts w:cs="Times New Roman"/>
                <w:b/>
                <w:bCs/>
                <w:szCs w:val="24"/>
              </w:rPr>
            </w:pPr>
            <w:r>
              <w:rPr>
                <w:rFonts w:cs="Times New Roman"/>
                <w:b/>
                <w:bCs/>
                <w:szCs w:val="24"/>
              </w:rPr>
              <w:t>Number of Sample Lines</w:t>
            </w:r>
          </w:p>
        </w:tc>
        <w:tc>
          <w:tcPr>
            <w:tcW w:w="1605" w:type="dxa"/>
          </w:tcPr>
          <w:p w14:paraId="41C70339" w14:textId="77777777" w:rsidR="00A215CA" w:rsidRPr="00962E78" w:rsidRDefault="00A215CA" w:rsidP="008501DC">
            <w:pPr>
              <w:ind w:firstLine="0"/>
              <w:jc w:val="center"/>
              <w:rPr>
                <w:rFonts w:cs="Times New Roman"/>
                <w:b/>
                <w:bCs/>
                <w:szCs w:val="24"/>
              </w:rPr>
            </w:pPr>
            <w:r>
              <w:rPr>
                <w:rFonts w:cs="Times New Roman"/>
                <w:b/>
                <w:bCs/>
                <w:szCs w:val="24"/>
              </w:rPr>
              <w:t xml:space="preserve">Number of Block Comments </w:t>
            </w:r>
          </w:p>
        </w:tc>
        <w:tc>
          <w:tcPr>
            <w:tcW w:w="1710" w:type="dxa"/>
          </w:tcPr>
          <w:p w14:paraId="0AD38763" w14:textId="77777777" w:rsidR="00A215CA" w:rsidRPr="00962E78" w:rsidRDefault="00A215CA" w:rsidP="008501DC">
            <w:pPr>
              <w:ind w:firstLine="0"/>
              <w:jc w:val="center"/>
              <w:rPr>
                <w:rFonts w:cs="Times New Roman"/>
                <w:b/>
                <w:bCs/>
                <w:szCs w:val="24"/>
              </w:rPr>
            </w:pPr>
            <w:r>
              <w:rPr>
                <w:rFonts w:cs="Times New Roman"/>
                <w:b/>
                <w:bCs/>
                <w:szCs w:val="24"/>
              </w:rPr>
              <w:t xml:space="preserve">Number of Line Comments </w:t>
            </w:r>
          </w:p>
        </w:tc>
        <w:tc>
          <w:tcPr>
            <w:tcW w:w="1980" w:type="dxa"/>
          </w:tcPr>
          <w:p w14:paraId="6FFDA718" w14:textId="77777777" w:rsidR="00A215CA" w:rsidRDefault="00A215CA" w:rsidP="008501DC">
            <w:pPr>
              <w:ind w:firstLine="0"/>
              <w:jc w:val="center"/>
              <w:rPr>
                <w:rFonts w:cs="Times New Roman"/>
                <w:b/>
                <w:bCs/>
                <w:szCs w:val="24"/>
              </w:rPr>
            </w:pPr>
            <w:r>
              <w:rPr>
                <w:rFonts w:cs="Times New Roman"/>
                <w:b/>
                <w:bCs/>
                <w:szCs w:val="24"/>
              </w:rPr>
              <w:t>Number of Doxygen/Javadoc</w:t>
            </w:r>
          </w:p>
          <w:p w14:paraId="71004485" w14:textId="77777777" w:rsidR="00A215CA" w:rsidRPr="00962E78" w:rsidRDefault="00A215CA" w:rsidP="008501DC">
            <w:pPr>
              <w:ind w:firstLine="0"/>
              <w:jc w:val="center"/>
              <w:rPr>
                <w:rFonts w:cs="Times New Roman"/>
                <w:b/>
                <w:bCs/>
                <w:szCs w:val="24"/>
              </w:rPr>
            </w:pPr>
            <w:r>
              <w:rPr>
                <w:rFonts w:cs="Times New Roman"/>
                <w:b/>
                <w:bCs/>
                <w:szCs w:val="24"/>
              </w:rPr>
              <w:t>Comments</w:t>
            </w:r>
          </w:p>
        </w:tc>
        <w:tc>
          <w:tcPr>
            <w:tcW w:w="1980" w:type="dxa"/>
          </w:tcPr>
          <w:p w14:paraId="32518573" w14:textId="77777777" w:rsidR="00A215CA" w:rsidRPr="00083FC8" w:rsidRDefault="00A215CA" w:rsidP="008501DC">
            <w:pPr>
              <w:ind w:firstLine="0"/>
              <w:jc w:val="center"/>
              <w:rPr>
                <w:rFonts w:cs="Times New Roman"/>
                <w:b/>
                <w:bCs/>
                <w:szCs w:val="24"/>
              </w:rPr>
            </w:pPr>
            <w:r w:rsidRPr="009B1DF7">
              <w:rPr>
                <w:rFonts w:cs="Times New Roman"/>
                <w:b/>
                <w:bCs/>
                <w:szCs w:val="24"/>
              </w:rPr>
              <w:t>Total Number of Comments</w:t>
            </w:r>
          </w:p>
        </w:tc>
        <w:tc>
          <w:tcPr>
            <w:tcW w:w="3134" w:type="dxa"/>
          </w:tcPr>
          <w:p w14:paraId="7C794C3D" w14:textId="77777777" w:rsidR="00A215CA" w:rsidRPr="00962E78" w:rsidRDefault="00A215CA" w:rsidP="008501DC">
            <w:pPr>
              <w:ind w:firstLine="0"/>
              <w:jc w:val="center"/>
              <w:rPr>
                <w:rFonts w:cs="Times New Roman"/>
                <w:b/>
                <w:bCs/>
                <w:szCs w:val="24"/>
              </w:rPr>
            </w:pPr>
            <w:r>
              <w:rPr>
                <w:rFonts w:cs="Times New Roman"/>
                <w:b/>
                <w:bCs/>
                <w:szCs w:val="24"/>
              </w:rPr>
              <w:t>Average Lines of Doxygen/Javadoc/Block Comments</w:t>
            </w:r>
          </w:p>
        </w:tc>
      </w:tr>
      <w:tr w:rsidR="00A215CA" w14:paraId="5F893224" w14:textId="77777777" w:rsidTr="008501DC">
        <w:tc>
          <w:tcPr>
            <w:tcW w:w="1230" w:type="dxa"/>
          </w:tcPr>
          <w:p w14:paraId="36F92B91" w14:textId="77777777" w:rsidR="00A215CA" w:rsidRDefault="00A215CA" w:rsidP="008501DC">
            <w:pPr>
              <w:ind w:firstLine="0"/>
              <w:rPr>
                <w:rFonts w:cs="Times New Roman"/>
                <w:szCs w:val="24"/>
              </w:rPr>
            </w:pPr>
            <w:r>
              <w:rPr>
                <w:rFonts w:cs="Times New Roman"/>
                <w:szCs w:val="24"/>
              </w:rPr>
              <w:t>C#</w:t>
            </w:r>
          </w:p>
        </w:tc>
        <w:tc>
          <w:tcPr>
            <w:tcW w:w="1120" w:type="dxa"/>
          </w:tcPr>
          <w:p w14:paraId="1009250F" w14:textId="77777777" w:rsidR="00A215CA" w:rsidRDefault="00A215CA" w:rsidP="008501DC">
            <w:pPr>
              <w:ind w:firstLine="0"/>
              <w:rPr>
                <w:rFonts w:cs="Times New Roman"/>
                <w:szCs w:val="24"/>
              </w:rPr>
            </w:pPr>
            <w:r>
              <w:rPr>
                <w:rFonts w:cs="Times New Roman"/>
                <w:szCs w:val="24"/>
              </w:rPr>
              <w:t>287</w:t>
            </w:r>
          </w:p>
        </w:tc>
        <w:tc>
          <w:tcPr>
            <w:tcW w:w="1605" w:type="dxa"/>
          </w:tcPr>
          <w:p w14:paraId="49DF5996" w14:textId="77777777" w:rsidR="00A215CA" w:rsidRDefault="00A215CA" w:rsidP="008501DC">
            <w:pPr>
              <w:ind w:firstLine="0"/>
              <w:rPr>
                <w:rFonts w:cs="Times New Roman"/>
                <w:szCs w:val="24"/>
              </w:rPr>
            </w:pPr>
            <w:r>
              <w:rPr>
                <w:rFonts w:cs="Times New Roman"/>
                <w:szCs w:val="24"/>
              </w:rPr>
              <w:t>4 (2.25%)</w:t>
            </w:r>
          </w:p>
        </w:tc>
        <w:tc>
          <w:tcPr>
            <w:tcW w:w="1710" w:type="dxa"/>
          </w:tcPr>
          <w:p w14:paraId="187C9E9F" w14:textId="77777777" w:rsidR="00A215CA" w:rsidRDefault="00A215CA" w:rsidP="008501DC">
            <w:pPr>
              <w:ind w:firstLine="0"/>
              <w:rPr>
                <w:rFonts w:cs="Times New Roman"/>
                <w:szCs w:val="24"/>
              </w:rPr>
            </w:pPr>
            <w:r>
              <w:rPr>
                <w:rFonts w:cs="Times New Roman"/>
                <w:szCs w:val="24"/>
              </w:rPr>
              <w:t>98 (55.06%)</w:t>
            </w:r>
          </w:p>
        </w:tc>
        <w:tc>
          <w:tcPr>
            <w:tcW w:w="1980" w:type="dxa"/>
          </w:tcPr>
          <w:p w14:paraId="7FDDE60A" w14:textId="77777777" w:rsidR="00A215CA" w:rsidRDefault="00A215CA" w:rsidP="008501DC">
            <w:pPr>
              <w:ind w:firstLine="0"/>
              <w:rPr>
                <w:rFonts w:cs="Times New Roman"/>
                <w:szCs w:val="24"/>
              </w:rPr>
            </w:pPr>
            <w:r>
              <w:rPr>
                <w:rFonts w:cs="Times New Roman"/>
                <w:szCs w:val="24"/>
              </w:rPr>
              <w:t>76 (42.70%)</w:t>
            </w:r>
          </w:p>
        </w:tc>
        <w:tc>
          <w:tcPr>
            <w:tcW w:w="1980" w:type="dxa"/>
          </w:tcPr>
          <w:p w14:paraId="7ECF1B3E" w14:textId="77777777" w:rsidR="00A215CA" w:rsidRDefault="00A215CA" w:rsidP="008501DC">
            <w:pPr>
              <w:ind w:firstLine="0"/>
              <w:rPr>
                <w:rFonts w:cs="Times New Roman"/>
                <w:szCs w:val="24"/>
              </w:rPr>
            </w:pPr>
            <w:r>
              <w:rPr>
                <w:rFonts w:cs="Times New Roman"/>
                <w:szCs w:val="24"/>
              </w:rPr>
              <w:t>178</w:t>
            </w:r>
          </w:p>
        </w:tc>
        <w:tc>
          <w:tcPr>
            <w:tcW w:w="3134" w:type="dxa"/>
          </w:tcPr>
          <w:p w14:paraId="6A55256A" w14:textId="77777777" w:rsidR="00A215CA" w:rsidRDefault="00A215CA" w:rsidP="008501DC">
            <w:pPr>
              <w:ind w:firstLine="0"/>
              <w:rPr>
                <w:rFonts w:cs="Times New Roman"/>
                <w:szCs w:val="24"/>
              </w:rPr>
            </w:pPr>
            <w:r>
              <w:rPr>
                <w:rFonts w:cs="Times New Roman"/>
                <w:szCs w:val="24"/>
              </w:rPr>
              <w:t>2.36</w:t>
            </w:r>
          </w:p>
        </w:tc>
      </w:tr>
      <w:tr w:rsidR="00A215CA" w14:paraId="63BDD475" w14:textId="77777777" w:rsidTr="008501DC">
        <w:tc>
          <w:tcPr>
            <w:tcW w:w="1230" w:type="dxa"/>
          </w:tcPr>
          <w:p w14:paraId="2D5578BA" w14:textId="77777777" w:rsidR="00A215CA" w:rsidRDefault="00A215CA" w:rsidP="008501DC">
            <w:pPr>
              <w:ind w:firstLine="0"/>
              <w:rPr>
                <w:rFonts w:cs="Times New Roman"/>
                <w:szCs w:val="24"/>
              </w:rPr>
            </w:pPr>
            <w:r>
              <w:rPr>
                <w:rFonts w:cs="Times New Roman"/>
                <w:szCs w:val="24"/>
              </w:rPr>
              <w:t>C/C++</w:t>
            </w:r>
          </w:p>
        </w:tc>
        <w:tc>
          <w:tcPr>
            <w:tcW w:w="1120" w:type="dxa"/>
          </w:tcPr>
          <w:p w14:paraId="430555C1" w14:textId="77777777" w:rsidR="00A215CA" w:rsidRDefault="00A215CA" w:rsidP="008501DC">
            <w:pPr>
              <w:ind w:firstLine="0"/>
              <w:rPr>
                <w:rFonts w:cs="Times New Roman"/>
                <w:szCs w:val="24"/>
              </w:rPr>
            </w:pPr>
            <w:r>
              <w:rPr>
                <w:rFonts w:cs="Times New Roman"/>
                <w:szCs w:val="24"/>
              </w:rPr>
              <w:t>2408</w:t>
            </w:r>
          </w:p>
        </w:tc>
        <w:tc>
          <w:tcPr>
            <w:tcW w:w="1605" w:type="dxa"/>
          </w:tcPr>
          <w:p w14:paraId="3EB7B351" w14:textId="77777777" w:rsidR="00A215CA" w:rsidRDefault="00A215CA" w:rsidP="008501DC">
            <w:pPr>
              <w:ind w:firstLine="0"/>
              <w:rPr>
                <w:rFonts w:cs="Times New Roman"/>
                <w:szCs w:val="24"/>
              </w:rPr>
            </w:pPr>
            <w:r>
              <w:rPr>
                <w:rFonts w:cs="Times New Roman"/>
                <w:szCs w:val="24"/>
              </w:rPr>
              <w:t>168 (17.20%)</w:t>
            </w:r>
          </w:p>
        </w:tc>
        <w:tc>
          <w:tcPr>
            <w:tcW w:w="1710" w:type="dxa"/>
          </w:tcPr>
          <w:p w14:paraId="2866FAFA" w14:textId="77777777" w:rsidR="00A215CA" w:rsidRDefault="00A215CA" w:rsidP="008501DC">
            <w:pPr>
              <w:ind w:firstLine="0"/>
              <w:rPr>
                <w:rFonts w:cs="Times New Roman"/>
                <w:szCs w:val="24"/>
              </w:rPr>
            </w:pPr>
            <w:r>
              <w:rPr>
                <w:rFonts w:cs="Times New Roman"/>
                <w:szCs w:val="24"/>
              </w:rPr>
              <w:t>505 (51.69%)</w:t>
            </w:r>
          </w:p>
        </w:tc>
        <w:tc>
          <w:tcPr>
            <w:tcW w:w="1980" w:type="dxa"/>
          </w:tcPr>
          <w:p w14:paraId="11B7066A" w14:textId="77777777" w:rsidR="00A215CA" w:rsidRDefault="00A215CA" w:rsidP="008501DC">
            <w:pPr>
              <w:ind w:firstLine="0"/>
              <w:rPr>
                <w:rFonts w:cs="Times New Roman"/>
                <w:szCs w:val="24"/>
              </w:rPr>
            </w:pPr>
            <w:r>
              <w:rPr>
                <w:rFonts w:cs="Times New Roman"/>
                <w:szCs w:val="24"/>
              </w:rPr>
              <w:t>304 (31.12%)</w:t>
            </w:r>
          </w:p>
        </w:tc>
        <w:tc>
          <w:tcPr>
            <w:tcW w:w="1980" w:type="dxa"/>
          </w:tcPr>
          <w:p w14:paraId="357DCFD3" w14:textId="77777777" w:rsidR="00A215CA" w:rsidRDefault="00A215CA" w:rsidP="008501DC">
            <w:pPr>
              <w:ind w:firstLine="0"/>
              <w:rPr>
                <w:rFonts w:cs="Times New Roman"/>
                <w:szCs w:val="24"/>
              </w:rPr>
            </w:pPr>
            <w:r>
              <w:rPr>
                <w:rFonts w:cs="Times New Roman"/>
                <w:szCs w:val="24"/>
              </w:rPr>
              <w:t>977</w:t>
            </w:r>
          </w:p>
        </w:tc>
        <w:tc>
          <w:tcPr>
            <w:tcW w:w="3134" w:type="dxa"/>
          </w:tcPr>
          <w:p w14:paraId="369A97C9" w14:textId="77777777" w:rsidR="00A215CA" w:rsidRDefault="00A215CA" w:rsidP="008501DC">
            <w:pPr>
              <w:ind w:firstLine="0"/>
              <w:rPr>
                <w:rFonts w:cs="Times New Roman"/>
                <w:szCs w:val="24"/>
              </w:rPr>
            </w:pPr>
            <w:r>
              <w:rPr>
                <w:rFonts w:cs="Times New Roman"/>
                <w:szCs w:val="24"/>
              </w:rPr>
              <w:t>4.03</w:t>
            </w:r>
          </w:p>
        </w:tc>
      </w:tr>
      <w:tr w:rsidR="00A215CA" w14:paraId="6191D02A" w14:textId="77777777" w:rsidTr="008501DC">
        <w:tc>
          <w:tcPr>
            <w:tcW w:w="1230" w:type="dxa"/>
          </w:tcPr>
          <w:p w14:paraId="048C6F90" w14:textId="77777777" w:rsidR="00A215CA" w:rsidRDefault="00A215CA" w:rsidP="008501DC">
            <w:pPr>
              <w:ind w:firstLine="0"/>
              <w:rPr>
                <w:rFonts w:cs="Times New Roman"/>
                <w:szCs w:val="24"/>
              </w:rPr>
            </w:pPr>
            <w:r>
              <w:rPr>
                <w:rFonts w:cs="Times New Roman"/>
                <w:szCs w:val="24"/>
              </w:rPr>
              <w:t>Java</w:t>
            </w:r>
          </w:p>
        </w:tc>
        <w:tc>
          <w:tcPr>
            <w:tcW w:w="1120" w:type="dxa"/>
          </w:tcPr>
          <w:p w14:paraId="1AA09FBC" w14:textId="77777777" w:rsidR="00A215CA" w:rsidRDefault="00A215CA" w:rsidP="008501DC">
            <w:pPr>
              <w:ind w:firstLine="0"/>
              <w:rPr>
                <w:rFonts w:cs="Times New Roman"/>
                <w:szCs w:val="24"/>
              </w:rPr>
            </w:pPr>
            <w:r>
              <w:rPr>
                <w:rFonts w:cs="Times New Roman"/>
                <w:szCs w:val="24"/>
              </w:rPr>
              <w:t>239</w:t>
            </w:r>
          </w:p>
        </w:tc>
        <w:tc>
          <w:tcPr>
            <w:tcW w:w="1605" w:type="dxa"/>
          </w:tcPr>
          <w:p w14:paraId="1F1CC085" w14:textId="77777777" w:rsidR="00A215CA" w:rsidRDefault="00A215CA" w:rsidP="008501DC">
            <w:pPr>
              <w:ind w:firstLine="0"/>
              <w:rPr>
                <w:rFonts w:cs="Times New Roman"/>
                <w:szCs w:val="24"/>
              </w:rPr>
            </w:pPr>
            <w:r>
              <w:rPr>
                <w:rFonts w:cs="Times New Roman"/>
                <w:szCs w:val="24"/>
              </w:rPr>
              <w:t>5 (5.75%)</w:t>
            </w:r>
          </w:p>
        </w:tc>
        <w:tc>
          <w:tcPr>
            <w:tcW w:w="1710" w:type="dxa"/>
          </w:tcPr>
          <w:p w14:paraId="2D128443" w14:textId="77777777" w:rsidR="00A215CA" w:rsidRDefault="00A215CA" w:rsidP="008501DC">
            <w:pPr>
              <w:ind w:firstLine="0"/>
              <w:rPr>
                <w:rFonts w:cs="Times New Roman"/>
                <w:szCs w:val="24"/>
              </w:rPr>
            </w:pPr>
            <w:r>
              <w:rPr>
                <w:rFonts w:cs="Times New Roman"/>
                <w:szCs w:val="24"/>
              </w:rPr>
              <w:t>22 (25.29%)</w:t>
            </w:r>
          </w:p>
        </w:tc>
        <w:tc>
          <w:tcPr>
            <w:tcW w:w="1980" w:type="dxa"/>
          </w:tcPr>
          <w:p w14:paraId="3A68BEEE" w14:textId="77777777" w:rsidR="00A215CA" w:rsidRDefault="00A215CA" w:rsidP="008501DC">
            <w:pPr>
              <w:ind w:firstLine="0"/>
              <w:rPr>
                <w:rFonts w:cs="Times New Roman"/>
                <w:szCs w:val="24"/>
              </w:rPr>
            </w:pPr>
            <w:r>
              <w:rPr>
                <w:rFonts w:cs="Times New Roman"/>
                <w:szCs w:val="24"/>
              </w:rPr>
              <w:t>60 (68.97%)</w:t>
            </w:r>
          </w:p>
        </w:tc>
        <w:tc>
          <w:tcPr>
            <w:tcW w:w="1980" w:type="dxa"/>
          </w:tcPr>
          <w:p w14:paraId="5F7179F7" w14:textId="77777777" w:rsidR="00A215CA" w:rsidRDefault="00A215CA" w:rsidP="008501DC">
            <w:pPr>
              <w:ind w:firstLine="0"/>
              <w:rPr>
                <w:rFonts w:cs="Times New Roman"/>
                <w:szCs w:val="24"/>
              </w:rPr>
            </w:pPr>
            <w:r>
              <w:rPr>
                <w:rFonts w:cs="Times New Roman"/>
                <w:szCs w:val="24"/>
              </w:rPr>
              <w:t>87</w:t>
            </w:r>
          </w:p>
        </w:tc>
        <w:tc>
          <w:tcPr>
            <w:tcW w:w="3134" w:type="dxa"/>
          </w:tcPr>
          <w:p w14:paraId="1F60D9D7" w14:textId="77777777" w:rsidR="00A215CA" w:rsidRDefault="00A215CA" w:rsidP="008501DC">
            <w:pPr>
              <w:ind w:firstLine="0"/>
              <w:rPr>
                <w:rFonts w:cs="Times New Roman"/>
                <w:szCs w:val="24"/>
              </w:rPr>
            </w:pPr>
            <w:r>
              <w:rPr>
                <w:rFonts w:cs="Times New Roman"/>
                <w:szCs w:val="24"/>
              </w:rPr>
              <w:t>3.34</w:t>
            </w:r>
          </w:p>
        </w:tc>
      </w:tr>
      <w:tr w:rsidR="00A215CA" w14:paraId="2EB43E3C" w14:textId="77777777" w:rsidTr="008501DC">
        <w:tc>
          <w:tcPr>
            <w:tcW w:w="1230" w:type="dxa"/>
          </w:tcPr>
          <w:p w14:paraId="31EBCAE7" w14:textId="77777777" w:rsidR="00A215CA" w:rsidRDefault="00A215CA" w:rsidP="008501DC">
            <w:pPr>
              <w:ind w:firstLine="0"/>
              <w:rPr>
                <w:rFonts w:cs="Times New Roman"/>
                <w:szCs w:val="24"/>
              </w:rPr>
            </w:pPr>
            <w:r>
              <w:rPr>
                <w:rFonts w:cs="Times New Roman"/>
                <w:szCs w:val="24"/>
              </w:rPr>
              <w:t>Total</w:t>
            </w:r>
          </w:p>
        </w:tc>
        <w:tc>
          <w:tcPr>
            <w:tcW w:w="1120" w:type="dxa"/>
          </w:tcPr>
          <w:p w14:paraId="3DD3CC1F" w14:textId="77777777" w:rsidR="00A215CA" w:rsidRDefault="00A215CA" w:rsidP="008501DC">
            <w:pPr>
              <w:ind w:firstLine="0"/>
              <w:rPr>
                <w:rFonts w:cs="Times New Roman"/>
                <w:szCs w:val="24"/>
              </w:rPr>
            </w:pPr>
            <w:r>
              <w:rPr>
                <w:rFonts w:cs="Times New Roman"/>
                <w:szCs w:val="24"/>
              </w:rPr>
              <w:t>2934</w:t>
            </w:r>
          </w:p>
        </w:tc>
        <w:tc>
          <w:tcPr>
            <w:tcW w:w="1605" w:type="dxa"/>
          </w:tcPr>
          <w:p w14:paraId="014A90B1" w14:textId="77777777" w:rsidR="00A215CA" w:rsidRDefault="00A215CA" w:rsidP="008501DC">
            <w:pPr>
              <w:ind w:firstLine="0"/>
              <w:rPr>
                <w:rFonts w:cs="Times New Roman"/>
                <w:szCs w:val="24"/>
              </w:rPr>
            </w:pPr>
            <w:r>
              <w:rPr>
                <w:rFonts w:cs="Times New Roman"/>
                <w:szCs w:val="24"/>
              </w:rPr>
              <w:t>177 (14.25%)</w:t>
            </w:r>
          </w:p>
        </w:tc>
        <w:tc>
          <w:tcPr>
            <w:tcW w:w="1710" w:type="dxa"/>
          </w:tcPr>
          <w:p w14:paraId="249D7818" w14:textId="77777777" w:rsidR="00A215CA" w:rsidRDefault="00A215CA" w:rsidP="008501DC">
            <w:pPr>
              <w:ind w:firstLine="0"/>
              <w:rPr>
                <w:rFonts w:cs="Times New Roman"/>
                <w:szCs w:val="24"/>
              </w:rPr>
            </w:pPr>
            <w:r>
              <w:rPr>
                <w:rFonts w:cs="Times New Roman"/>
                <w:szCs w:val="24"/>
              </w:rPr>
              <w:t>625 (50.32%)</w:t>
            </w:r>
          </w:p>
        </w:tc>
        <w:tc>
          <w:tcPr>
            <w:tcW w:w="1980" w:type="dxa"/>
          </w:tcPr>
          <w:p w14:paraId="4815077D" w14:textId="77777777" w:rsidR="00A215CA" w:rsidRDefault="00A215CA" w:rsidP="008501DC">
            <w:pPr>
              <w:ind w:firstLine="0"/>
              <w:rPr>
                <w:rFonts w:cs="Times New Roman"/>
                <w:szCs w:val="24"/>
              </w:rPr>
            </w:pPr>
            <w:r>
              <w:rPr>
                <w:rFonts w:cs="Times New Roman"/>
                <w:szCs w:val="24"/>
              </w:rPr>
              <w:t>440 (35.43%)</w:t>
            </w:r>
          </w:p>
        </w:tc>
        <w:tc>
          <w:tcPr>
            <w:tcW w:w="1980" w:type="dxa"/>
          </w:tcPr>
          <w:p w14:paraId="69CD126C" w14:textId="77777777" w:rsidR="00A215CA" w:rsidRDefault="00A215CA" w:rsidP="008501DC">
            <w:pPr>
              <w:ind w:firstLine="0"/>
              <w:rPr>
                <w:rFonts w:cs="Times New Roman"/>
                <w:szCs w:val="24"/>
              </w:rPr>
            </w:pPr>
            <w:r>
              <w:rPr>
                <w:rFonts w:cs="Times New Roman"/>
                <w:szCs w:val="24"/>
              </w:rPr>
              <w:t>1242</w:t>
            </w:r>
          </w:p>
        </w:tc>
        <w:tc>
          <w:tcPr>
            <w:tcW w:w="3134" w:type="dxa"/>
          </w:tcPr>
          <w:p w14:paraId="7B48B0D1" w14:textId="77777777" w:rsidR="00A215CA" w:rsidRDefault="00A215CA" w:rsidP="008501D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45F2DB40" w:rsidR="0046337F" w:rsidRDefault="00BA40F8" w:rsidP="009D6A3B">
      <w:pPr>
        <w:ind w:firstLine="0"/>
        <w:pPrChange w:id="87" w:author="Michael Decker" w:date="2020-04-18T18:04:00Z">
          <w:pPr/>
        </w:pPrChange>
      </w:pPr>
      <w:del w:id="88" w:author="Michael Decker" w:date="2020-04-18T18:04:00Z">
        <w:r w:rsidDel="009D6A3B">
          <w:lastRenderedPageBreak/>
          <w:delText xml:space="preserve"> </w:delText>
        </w:r>
      </w:del>
      <w:r w:rsidR="00B23BE7">
        <w:fldChar w:fldCharType="begin"/>
      </w:r>
      <w:r w:rsidR="00B23BE7">
        <w:instrText xml:space="preserve"> REF _Ref36051781 \h </w:instrText>
      </w:r>
      <w:r w:rsidR="00B23BE7">
        <w:fldChar w:fldCharType="separate"/>
      </w:r>
      <w:r w:rsidR="00DE397A" w:rsidRPr="00962E78">
        <w:t xml:space="preserve">TABLE </w:t>
      </w:r>
      <w:r w:rsidR="00DE397A">
        <w:rPr>
          <w:noProof/>
        </w:rPr>
        <w:t>12</w:t>
      </w:r>
      <w:r w:rsidR="00B23BE7">
        <w:fldChar w:fldCharType="end"/>
      </w:r>
      <w:r>
        <w:t xml:space="preserve"> is that Java and C# use regular block comments very rarely, preferring to use Doxygen and Javadoc for block commenting.  </w:t>
      </w:r>
      <w:r w:rsidR="00114577">
        <w:t>Equally interesting</w:t>
      </w:r>
      <w:r w:rsidR="009B76D6">
        <w:t xml:space="preserve">, based off of the data we gathered, </w:t>
      </w:r>
      <w:del w:id="89" w:author="Michael Decker" w:date="2020-04-18T18:04:00Z">
        <w:r w:rsidR="00114577" w:rsidDel="0055097B">
          <w:delText xml:space="preserve"> </w:delText>
        </w:r>
      </w:del>
      <w:r w:rsidR="0081342E">
        <w:t xml:space="preserve">it </w:t>
      </w:r>
      <w:r w:rsidR="00114577">
        <w:t>is</w:t>
      </w:r>
      <w:r w:rsidR="00A55890">
        <w:t xml:space="preserve"> </w:t>
      </w:r>
      <w:r w:rsidR="00114577">
        <w:t xml:space="preserve">less likely to use Doxygen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ins w:id="90" w:author="Michael Decker" w:date="2020-04-18T18:05:00Z">
        <w:r w:rsidR="0055097B">
          <w:t>a</w:t>
        </w:r>
      </w:ins>
      <w:del w:id="91" w:author="Michael Decker" w:date="2020-04-18T18:05:00Z">
        <w:r w:rsidR="00114577" w:rsidDel="0055097B">
          <w:delText>e</w:delText>
        </w:r>
      </w:del>
      <w:r w:rsidR="00114577">
        <w:t>n both Java and C#.</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w:t>
      </w:r>
      <w:del w:id="92" w:author="Michael Decker" w:date="2020-04-18T18:06:00Z">
        <w:r w:rsidR="00646A59" w:rsidDel="00872B22">
          <w:delText xml:space="preserve"> </w:delText>
        </w:r>
        <w:r w:rsidR="003A409B" w:rsidDel="00872B22">
          <w:delText xml:space="preserve">is </w:delText>
        </w:r>
        <w:r w:rsidR="00646A59" w:rsidDel="00872B22">
          <w:delText>also one reason</w:delText>
        </w:r>
      </w:del>
      <w:ins w:id="93" w:author="Michael Decker" w:date="2020-04-18T18:06:00Z">
        <w:r w:rsidR="00872B22">
          <w:t xml:space="preserve"> most likely contributed to</w:t>
        </w:r>
      </w:ins>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70F7652C" w:rsidR="001816ED" w:rsidRPr="00E1440C" w:rsidRDefault="001816ED" w:rsidP="001816ED">
      <w:pPr>
        <w:pStyle w:val="FigureCaption"/>
      </w:pPr>
      <w:bookmarkStart w:id="94" w:name="_Ref37410144"/>
      <w:bookmarkStart w:id="95"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94"/>
      <w:r w:rsidRPr="00E1440C">
        <w:t xml:space="preserve">.  This figure provides a breakdown of the comments in the gold set by type.  Line comments make up almost exactly 50% of the comment </w:t>
      </w:r>
      <w:r w:rsidR="00177FEB">
        <w:t>lines</w:t>
      </w:r>
      <w:r w:rsidRPr="00E1440C">
        <w:t xml:space="preserve">.  Doxygen/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95"/>
    </w:p>
    <w:p w14:paraId="432582F1" w14:textId="77777777" w:rsidR="00E10B38" w:rsidRDefault="00B73FBE" w:rsidP="004F72B3">
      <w:pPr>
        <w:rPr>
          <w:ins w:id="96" w:author="Michael Decker" w:date="2020-04-18T18:12:00Z"/>
        </w:r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w:t>
      </w:r>
      <w:ins w:id="97" w:author="Michael Decker" w:date="2020-04-18T18:12:00Z">
        <w:r w:rsidR="008076D9">
          <w:t>at</w:t>
        </w:r>
      </w:ins>
      <w:del w:id="98" w:author="Michael Decker" w:date="2020-04-18T18:12:00Z">
        <w:r w:rsidRPr="00962E78" w:rsidDel="008076D9">
          <w:delText>e</w:delText>
        </w:r>
      </w:del>
      <w:r w:rsidRPr="00962E78">
        <w:t xml:space="preserve"> particular language</w:t>
      </w:r>
      <w:ins w:id="99" w:author="Michael Decker" w:date="2020-04-18T18:11:00Z">
        <w:r w:rsidR="008076D9">
          <w:t>.</w:t>
        </w:r>
      </w:ins>
      <w:del w:id="100" w:author="Michael Decker" w:date="2020-04-18T18:11:00Z">
        <w:r w:rsidRPr="00962E78" w:rsidDel="008076D9">
          <w:delText>,</w:delText>
        </w:r>
      </w:del>
      <w:r w:rsidRPr="00962E78">
        <w:t xml:space="preserve"> </w:t>
      </w:r>
      <w:ins w:id="101" w:author="Michael Decker" w:date="2020-04-18T18:12:00Z">
        <w:r w:rsidR="008076D9">
          <w:t xml:space="preserve"> T</w:t>
        </w:r>
      </w:ins>
      <w:del w:id="102" w:author="Michael Decker" w:date="2020-04-18T18:12:00Z">
        <w:r w:rsidRPr="00962E78" w:rsidDel="008076D9">
          <w:delText>t</w:delText>
        </w:r>
      </w:del>
      <w:r w:rsidRPr="00962E78">
        <w:t>hese are largely C/C++</w:t>
      </w:r>
      <w:r>
        <w:t xml:space="preserve">.  </w:t>
      </w:r>
      <w:r w:rsidRPr="00962E78">
        <w:t>The lines of commented-out</w:t>
      </w:r>
    </w:p>
    <w:p w14:paraId="59AE95BD" w14:textId="60AE7C5A" w:rsidR="00E10B38" w:rsidRDefault="00E10B38" w:rsidP="00E10B38">
      <w:pPr>
        <w:pStyle w:val="TableCaption"/>
        <w:rPr>
          <w:moveTo w:id="103" w:author="Michael Decker" w:date="2020-04-18T18:13:00Z"/>
        </w:rPr>
      </w:pPr>
      <w:bookmarkStart w:id="104" w:name="_Ref37252254"/>
      <w:moveToRangeStart w:id="105" w:author="Michael Decker" w:date="2020-04-18T18:13:00Z" w:name="move38126027"/>
      <w:moveTo w:id="106" w:author="Michael Decker" w:date="2020-04-18T18:13:00Z">
        <w:r>
          <w:lastRenderedPageBreak/>
          <w:t xml:space="preserve">TABLE </w:t>
        </w:r>
        <w:r>
          <w:fldChar w:fldCharType="begin"/>
        </w:r>
        <w:r>
          <w:instrText xml:space="preserve"> SEQ Table \* ARABIC </w:instrText>
        </w:r>
        <w:r>
          <w:fldChar w:fldCharType="separate"/>
        </w:r>
        <w:r>
          <w:rPr>
            <w:noProof/>
          </w:rPr>
          <w:t>13</w:t>
        </w:r>
        <w:r>
          <w:rPr>
            <w:noProof/>
          </w:rPr>
          <w:fldChar w:fldCharType="end"/>
        </w:r>
        <w:bookmarkEnd w:id="104"/>
        <w:r>
          <w:t>.  Give information on lines of commented-out code broken down by</w:t>
        </w:r>
        <w:r w:rsidRPr="00962E78">
          <w:t xml:space="preserve"> language</w:t>
        </w:r>
        <w:r>
          <w:t xml:space="preserve">.  </w:t>
        </w:r>
        <w:r w:rsidRPr="00962E78">
          <w:t>The first column contains the language</w:t>
        </w:r>
      </w:moveTo>
      <w:ins w:id="107" w:author="Michael Decker" w:date="2020-04-18T18:21:00Z">
        <w:r w:rsidR="0050632F">
          <w:t xml:space="preserve"> </w:t>
        </w:r>
      </w:ins>
      <w:moveTo w:id="108" w:author="Michael Decker" w:date="2020-04-18T18:13:00Z">
        <w:del w:id="109" w:author="Michael Decker" w:date="2020-04-18T18:21:00Z">
          <w:r w:rsidRPr="00962E78" w:rsidDel="0050632F">
            <w:delText>, due to issues with detection C</w:delText>
          </w:r>
        </w:del>
      </w:moveTo>
      <w:ins w:id="110" w:author="Michael Decker" w:date="2020-04-18T18:21:00Z">
        <w:r w:rsidR="0050632F">
          <w:t>with</w:t>
        </w:r>
      </w:ins>
      <w:moveTo w:id="111" w:author="Michael Decker" w:date="2020-04-18T18:13:00Z">
        <w:r w:rsidRPr="00962E78">
          <w:t xml:space="preserve"> </w:t>
        </w:r>
      </w:moveTo>
      <w:ins w:id="112" w:author="Michael Decker" w:date="2020-04-18T18:22:00Z">
        <w:r w:rsidR="00EE51C1">
          <w:t xml:space="preserve">C </w:t>
        </w:r>
      </w:ins>
      <w:moveTo w:id="113" w:author="Michael Decker" w:date="2020-04-18T18:13:00Z">
        <w:r w:rsidRPr="00962E78">
          <w:t>and C++ hav</w:t>
        </w:r>
      </w:moveTo>
      <w:ins w:id="114" w:author="Michael Decker" w:date="2020-04-18T18:22:00Z">
        <w:r w:rsidR="008111E4">
          <w:t>ing</w:t>
        </w:r>
      </w:ins>
      <w:moveTo w:id="115" w:author="Michael Decker" w:date="2020-04-18T18:13:00Z">
        <w:del w:id="116" w:author="Michael Decker" w:date="2020-04-18T18:22:00Z">
          <w:r w:rsidRPr="00962E78" w:rsidDel="008111E4">
            <w:delText>e</w:delText>
          </w:r>
        </w:del>
        <w:r w:rsidRPr="00962E78">
          <w:t xml:space="preserve"> been combined</w:t>
        </w:r>
        <w:del w:id="117" w:author="Michael Decker" w:date="2020-04-18T18:22:00Z">
          <w:r w:rsidRPr="00962E78" w:rsidDel="008111E4">
            <w:delText xml:space="preserve"> as</w:delText>
          </w:r>
        </w:del>
        <w:r>
          <w:t xml:space="preserve">.  </w:t>
        </w:r>
        <w:r w:rsidRPr="00962E78">
          <w:t>The number of sample lines is the total number of lines of comments for the particular language, these are largely C/C++</w:t>
        </w:r>
        <w:r>
          <w:t xml:space="preserve">.  </w:t>
        </w:r>
        <w:r w:rsidRPr="00962E78">
          <w:t xml:space="preserve">The lines of commented-out code are the total number of lines which are </w:t>
        </w:r>
        <w:r>
          <w:t xml:space="preserve">commented-out code.  </w:t>
        </w:r>
        <w:r w:rsidRPr="00962E78">
          <w:t xml:space="preserve">The lines containing code references are a count of the lines which reference pieces of code but are not true lines of </w:t>
        </w:r>
        <w:r>
          <w:t xml:space="preserve">commented-out code.  </w:t>
        </w:r>
        <w:r w:rsidRPr="00962E78">
          <w:t>The lines containing standard terms are lines which contain standardized terms such as virtual, void, and int.</w:t>
        </w:r>
      </w:moveTo>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8501DC">
        <w:tc>
          <w:tcPr>
            <w:tcW w:w="2590" w:type="dxa"/>
          </w:tcPr>
          <w:p w14:paraId="19B34DBA" w14:textId="77777777" w:rsidR="00E10B38" w:rsidRDefault="00E10B38" w:rsidP="008501DC">
            <w:pPr>
              <w:ind w:firstLine="0"/>
              <w:rPr>
                <w:moveTo w:id="118" w:author="Michael Decker" w:date="2020-04-18T18:13:00Z"/>
                <w:rFonts w:cs="Times New Roman"/>
                <w:szCs w:val="24"/>
              </w:rPr>
            </w:pPr>
            <w:moveTo w:id="119" w:author="Michael Decker" w:date="2020-04-18T18:13:00Z">
              <w:r>
                <w:rPr>
                  <w:rFonts w:cs="Times New Roman"/>
                  <w:b/>
                  <w:bCs/>
                  <w:szCs w:val="24"/>
                </w:rPr>
                <w:t>Language</w:t>
              </w:r>
            </w:moveTo>
          </w:p>
        </w:tc>
        <w:tc>
          <w:tcPr>
            <w:tcW w:w="2590" w:type="dxa"/>
          </w:tcPr>
          <w:p w14:paraId="0EB998CA" w14:textId="77777777" w:rsidR="00E10B38" w:rsidRDefault="00E10B38" w:rsidP="008501DC">
            <w:pPr>
              <w:ind w:firstLine="0"/>
              <w:rPr>
                <w:moveTo w:id="120" w:author="Michael Decker" w:date="2020-04-18T18:13:00Z"/>
                <w:rFonts w:cs="Times New Roman"/>
                <w:szCs w:val="24"/>
              </w:rPr>
            </w:pPr>
            <w:moveTo w:id="121" w:author="Michael Decker" w:date="2020-04-18T18:13:00Z">
              <w:r>
                <w:rPr>
                  <w:rFonts w:cs="Times New Roman"/>
                  <w:b/>
                  <w:bCs/>
                  <w:szCs w:val="24"/>
                </w:rPr>
                <w:t>Number of Sample Lines</w:t>
              </w:r>
            </w:moveTo>
          </w:p>
        </w:tc>
        <w:tc>
          <w:tcPr>
            <w:tcW w:w="2590" w:type="dxa"/>
          </w:tcPr>
          <w:p w14:paraId="0127240D" w14:textId="77777777" w:rsidR="00E10B38" w:rsidRDefault="00E10B38" w:rsidP="008501DC">
            <w:pPr>
              <w:ind w:firstLine="0"/>
              <w:rPr>
                <w:moveTo w:id="122" w:author="Michael Decker" w:date="2020-04-18T18:13:00Z"/>
                <w:rFonts w:cs="Times New Roman"/>
                <w:szCs w:val="24"/>
              </w:rPr>
            </w:pPr>
            <w:moveTo w:id="123" w:author="Michael Decker" w:date="2020-04-18T18:13:00Z">
              <w:r>
                <w:rPr>
                  <w:rFonts w:cs="Times New Roman"/>
                  <w:b/>
                  <w:bCs/>
                  <w:szCs w:val="24"/>
                </w:rPr>
                <w:t>Lines of Commented-out Code</w:t>
              </w:r>
            </w:moveTo>
          </w:p>
        </w:tc>
        <w:tc>
          <w:tcPr>
            <w:tcW w:w="2590" w:type="dxa"/>
          </w:tcPr>
          <w:p w14:paraId="559EAFB5" w14:textId="77777777" w:rsidR="00E10B38" w:rsidRDefault="00E10B38" w:rsidP="008501DC">
            <w:pPr>
              <w:ind w:firstLine="0"/>
              <w:rPr>
                <w:moveTo w:id="124" w:author="Michael Decker" w:date="2020-04-18T18:13:00Z"/>
                <w:rFonts w:cs="Times New Roman"/>
                <w:szCs w:val="24"/>
              </w:rPr>
            </w:pPr>
            <w:moveTo w:id="125" w:author="Michael Decker" w:date="2020-04-18T18:13:00Z">
              <w:r>
                <w:rPr>
                  <w:rFonts w:cs="Times New Roman"/>
                  <w:b/>
                  <w:bCs/>
                  <w:szCs w:val="24"/>
                </w:rPr>
                <w:t>Lines Containing Code references</w:t>
              </w:r>
            </w:moveTo>
          </w:p>
        </w:tc>
        <w:tc>
          <w:tcPr>
            <w:tcW w:w="2590" w:type="dxa"/>
          </w:tcPr>
          <w:p w14:paraId="43C79A4E" w14:textId="77777777" w:rsidR="00E10B38" w:rsidRDefault="00E10B38" w:rsidP="008501DC">
            <w:pPr>
              <w:ind w:firstLine="0"/>
              <w:rPr>
                <w:moveTo w:id="126" w:author="Michael Decker" w:date="2020-04-18T18:13:00Z"/>
                <w:rFonts w:cs="Times New Roman"/>
                <w:szCs w:val="24"/>
              </w:rPr>
            </w:pPr>
            <w:moveTo w:id="127" w:author="Michael Decker" w:date="2020-04-18T18:13:00Z">
              <w:r>
                <w:rPr>
                  <w:rFonts w:cs="Times New Roman"/>
                  <w:b/>
                  <w:bCs/>
                  <w:szCs w:val="24"/>
                </w:rPr>
                <w:t>Lines Containing Standard Terms</w:t>
              </w:r>
            </w:moveTo>
          </w:p>
        </w:tc>
      </w:tr>
      <w:tr w:rsidR="00E10B38" w14:paraId="594D126F" w14:textId="77777777" w:rsidTr="008501DC">
        <w:tc>
          <w:tcPr>
            <w:tcW w:w="2590" w:type="dxa"/>
          </w:tcPr>
          <w:p w14:paraId="13C3A66D" w14:textId="77777777" w:rsidR="00E10B38" w:rsidRDefault="00E10B38" w:rsidP="008501DC">
            <w:pPr>
              <w:ind w:firstLine="0"/>
              <w:rPr>
                <w:moveTo w:id="128" w:author="Michael Decker" w:date="2020-04-18T18:13:00Z"/>
                <w:rFonts w:cs="Times New Roman"/>
                <w:szCs w:val="24"/>
              </w:rPr>
            </w:pPr>
            <w:moveTo w:id="129" w:author="Michael Decker" w:date="2020-04-18T18:13:00Z">
              <w:r>
                <w:rPr>
                  <w:rFonts w:cs="Times New Roman"/>
                  <w:szCs w:val="24"/>
                </w:rPr>
                <w:t>C#</w:t>
              </w:r>
            </w:moveTo>
          </w:p>
        </w:tc>
        <w:tc>
          <w:tcPr>
            <w:tcW w:w="2590" w:type="dxa"/>
          </w:tcPr>
          <w:p w14:paraId="53D458F2" w14:textId="77777777" w:rsidR="00E10B38" w:rsidRDefault="00E10B38" w:rsidP="008501DC">
            <w:pPr>
              <w:ind w:firstLine="0"/>
              <w:rPr>
                <w:moveTo w:id="130" w:author="Michael Decker" w:date="2020-04-18T18:13:00Z"/>
                <w:rFonts w:cs="Times New Roman"/>
                <w:szCs w:val="24"/>
              </w:rPr>
            </w:pPr>
            <w:moveTo w:id="131" w:author="Michael Decker" w:date="2020-04-18T18:13:00Z">
              <w:r>
                <w:rPr>
                  <w:rFonts w:cs="Times New Roman"/>
                  <w:szCs w:val="24"/>
                </w:rPr>
                <w:t>287</w:t>
              </w:r>
            </w:moveTo>
          </w:p>
        </w:tc>
        <w:tc>
          <w:tcPr>
            <w:tcW w:w="2590" w:type="dxa"/>
          </w:tcPr>
          <w:p w14:paraId="14652258" w14:textId="77777777" w:rsidR="00E10B38" w:rsidRDefault="00E10B38" w:rsidP="008501DC">
            <w:pPr>
              <w:ind w:firstLine="0"/>
              <w:rPr>
                <w:moveTo w:id="132" w:author="Michael Decker" w:date="2020-04-18T18:13:00Z"/>
                <w:rFonts w:cs="Times New Roman"/>
                <w:szCs w:val="24"/>
              </w:rPr>
            </w:pPr>
            <w:moveTo w:id="133" w:author="Michael Decker" w:date="2020-04-18T18:13:00Z">
              <w:r>
                <w:rPr>
                  <w:rFonts w:cs="Times New Roman"/>
                  <w:szCs w:val="24"/>
                </w:rPr>
                <w:t>58 (20.21%)</w:t>
              </w:r>
            </w:moveTo>
          </w:p>
        </w:tc>
        <w:tc>
          <w:tcPr>
            <w:tcW w:w="2590" w:type="dxa"/>
          </w:tcPr>
          <w:p w14:paraId="06E34910" w14:textId="77777777" w:rsidR="00E10B38" w:rsidRDefault="00E10B38" w:rsidP="008501DC">
            <w:pPr>
              <w:ind w:firstLine="0"/>
              <w:rPr>
                <w:moveTo w:id="134" w:author="Michael Decker" w:date="2020-04-18T18:13:00Z"/>
                <w:rFonts w:cs="Times New Roman"/>
                <w:szCs w:val="24"/>
              </w:rPr>
            </w:pPr>
            <w:moveTo w:id="135" w:author="Michael Decker" w:date="2020-04-18T18:13:00Z">
              <w:r>
                <w:rPr>
                  <w:rFonts w:cs="Times New Roman"/>
                  <w:szCs w:val="24"/>
                </w:rPr>
                <w:t>0</w:t>
              </w:r>
            </w:moveTo>
          </w:p>
        </w:tc>
        <w:tc>
          <w:tcPr>
            <w:tcW w:w="2590" w:type="dxa"/>
          </w:tcPr>
          <w:p w14:paraId="58769C0A" w14:textId="77777777" w:rsidR="00E10B38" w:rsidRDefault="00E10B38" w:rsidP="008501DC">
            <w:pPr>
              <w:ind w:firstLine="0"/>
              <w:rPr>
                <w:moveTo w:id="136" w:author="Michael Decker" w:date="2020-04-18T18:13:00Z"/>
                <w:rFonts w:cs="Times New Roman"/>
                <w:szCs w:val="24"/>
              </w:rPr>
            </w:pPr>
            <w:moveTo w:id="137" w:author="Michael Decker" w:date="2020-04-18T18:13:00Z">
              <w:r>
                <w:rPr>
                  <w:rFonts w:cs="Times New Roman"/>
                  <w:szCs w:val="24"/>
                </w:rPr>
                <w:t>12 (4.18%)</w:t>
              </w:r>
            </w:moveTo>
          </w:p>
        </w:tc>
      </w:tr>
      <w:tr w:rsidR="00E10B38" w14:paraId="70465C30" w14:textId="77777777" w:rsidTr="008501DC">
        <w:tc>
          <w:tcPr>
            <w:tcW w:w="2590" w:type="dxa"/>
          </w:tcPr>
          <w:p w14:paraId="7CC90E41" w14:textId="77777777" w:rsidR="00E10B38" w:rsidRDefault="00E10B38" w:rsidP="008501DC">
            <w:pPr>
              <w:ind w:firstLine="0"/>
              <w:rPr>
                <w:moveTo w:id="138" w:author="Michael Decker" w:date="2020-04-18T18:13:00Z"/>
                <w:rFonts w:cs="Times New Roman"/>
                <w:szCs w:val="24"/>
              </w:rPr>
            </w:pPr>
            <w:moveTo w:id="139" w:author="Michael Decker" w:date="2020-04-18T18:13:00Z">
              <w:r>
                <w:rPr>
                  <w:rFonts w:cs="Times New Roman"/>
                  <w:szCs w:val="24"/>
                </w:rPr>
                <w:t>C/C++</w:t>
              </w:r>
            </w:moveTo>
          </w:p>
        </w:tc>
        <w:tc>
          <w:tcPr>
            <w:tcW w:w="2590" w:type="dxa"/>
          </w:tcPr>
          <w:p w14:paraId="4834BCF6" w14:textId="77777777" w:rsidR="00E10B38" w:rsidRDefault="00E10B38" w:rsidP="008501DC">
            <w:pPr>
              <w:ind w:firstLine="0"/>
              <w:rPr>
                <w:moveTo w:id="140" w:author="Michael Decker" w:date="2020-04-18T18:13:00Z"/>
                <w:rFonts w:cs="Times New Roman"/>
                <w:szCs w:val="24"/>
              </w:rPr>
            </w:pPr>
            <w:moveTo w:id="141" w:author="Michael Decker" w:date="2020-04-18T18:13:00Z">
              <w:r>
                <w:rPr>
                  <w:rFonts w:cs="Times New Roman"/>
                  <w:szCs w:val="24"/>
                </w:rPr>
                <w:t>2408</w:t>
              </w:r>
            </w:moveTo>
          </w:p>
        </w:tc>
        <w:tc>
          <w:tcPr>
            <w:tcW w:w="2590" w:type="dxa"/>
          </w:tcPr>
          <w:p w14:paraId="2A421232" w14:textId="77777777" w:rsidR="00E10B38" w:rsidRDefault="00E10B38" w:rsidP="008501DC">
            <w:pPr>
              <w:ind w:firstLine="0"/>
              <w:rPr>
                <w:moveTo w:id="142" w:author="Michael Decker" w:date="2020-04-18T18:13:00Z"/>
                <w:rFonts w:cs="Times New Roman"/>
                <w:szCs w:val="24"/>
              </w:rPr>
            </w:pPr>
            <w:moveTo w:id="143" w:author="Michael Decker" w:date="2020-04-18T18:13:00Z">
              <w:r>
                <w:rPr>
                  <w:rFonts w:cs="Times New Roman"/>
                  <w:szCs w:val="24"/>
                </w:rPr>
                <w:t>231 (9.59%)</w:t>
              </w:r>
            </w:moveTo>
          </w:p>
        </w:tc>
        <w:tc>
          <w:tcPr>
            <w:tcW w:w="2590" w:type="dxa"/>
          </w:tcPr>
          <w:p w14:paraId="43C0C010" w14:textId="77777777" w:rsidR="00E10B38" w:rsidRDefault="00E10B38" w:rsidP="008501DC">
            <w:pPr>
              <w:ind w:firstLine="0"/>
              <w:rPr>
                <w:moveTo w:id="144" w:author="Michael Decker" w:date="2020-04-18T18:13:00Z"/>
                <w:rFonts w:cs="Times New Roman"/>
                <w:szCs w:val="24"/>
              </w:rPr>
            </w:pPr>
            <w:moveTo w:id="145" w:author="Michael Decker" w:date="2020-04-18T18:13:00Z">
              <w:r>
                <w:rPr>
                  <w:rFonts w:cs="Times New Roman"/>
                  <w:szCs w:val="24"/>
                </w:rPr>
                <w:t>51 (2.12%)</w:t>
              </w:r>
            </w:moveTo>
          </w:p>
        </w:tc>
        <w:tc>
          <w:tcPr>
            <w:tcW w:w="2590" w:type="dxa"/>
          </w:tcPr>
          <w:p w14:paraId="5494EC9E" w14:textId="77777777" w:rsidR="00E10B38" w:rsidRDefault="00E10B38" w:rsidP="008501DC">
            <w:pPr>
              <w:ind w:firstLine="0"/>
              <w:rPr>
                <w:moveTo w:id="146" w:author="Michael Decker" w:date="2020-04-18T18:13:00Z"/>
                <w:rFonts w:cs="Times New Roman"/>
                <w:szCs w:val="24"/>
              </w:rPr>
            </w:pPr>
            <w:moveTo w:id="147" w:author="Michael Decker" w:date="2020-04-18T18:13:00Z">
              <w:r>
                <w:rPr>
                  <w:rFonts w:cs="Times New Roman"/>
                  <w:szCs w:val="24"/>
                </w:rPr>
                <w:t>85 (3.53%)</w:t>
              </w:r>
            </w:moveTo>
          </w:p>
        </w:tc>
      </w:tr>
      <w:tr w:rsidR="00E10B38" w14:paraId="64A3D3E0" w14:textId="77777777" w:rsidTr="008501DC">
        <w:tc>
          <w:tcPr>
            <w:tcW w:w="2590" w:type="dxa"/>
          </w:tcPr>
          <w:p w14:paraId="564B81C4" w14:textId="77777777" w:rsidR="00E10B38" w:rsidRDefault="00E10B38" w:rsidP="008501DC">
            <w:pPr>
              <w:ind w:firstLine="0"/>
              <w:rPr>
                <w:moveTo w:id="148" w:author="Michael Decker" w:date="2020-04-18T18:13:00Z"/>
                <w:rFonts w:cs="Times New Roman"/>
                <w:szCs w:val="24"/>
              </w:rPr>
            </w:pPr>
            <w:moveTo w:id="149" w:author="Michael Decker" w:date="2020-04-18T18:13:00Z">
              <w:r>
                <w:rPr>
                  <w:rFonts w:cs="Times New Roman"/>
                  <w:szCs w:val="24"/>
                </w:rPr>
                <w:t>Java</w:t>
              </w:r>
            </w:moveTo>
          </w:p>
        </w:tc>
        <w:tc>
          <w:tcPr>
            <w:tcW w:w="2590" w:type="dxa"/>
          </w:tcPr>
          <w:p w14:paraId="29BE1E70" w14:textId="77777777" w:rsidR="00E10B38" w:rsidRDefault="00E10B38" w:rsidP="008501DC">
            <w:pPr>
              <w:ind w:firstLine="0"/>
              <w:rPr>
                <w:moveTo w:id="150" w:author="Michael Decker" w:date="2020-04-18T18:13:00Z"/>
                <w:rFonts w:cs="Times New Roman"/>
                <w:szCs w:val="24"/>
              </w:rPr>
            </w:pPr>
            <w:moveTo w:id="151" w:author="Michael Decker" w:date="2020-04-18T18:13:00Z">
              <w:r>
                <w:rPr>
                  <w:rFonts w:cs="Times New Roman"/>
                  <w:szCs w:val="24"/>
                </w:rPr>
                <w:t>239</w:t>
              </w:r>
            </w:moveTo>
          </w:p>
        </w:tc>
        <w:tc>
          <w:tcPr>
            <w:tcW w:w="2590" w:type="dxa"/>
          </w:tcPr>
          <w:p w14:paraId="7DA2672E" w14:textId="77777777" w:rsidR="00E10B38" w:rsidRDefault="00E10B38" w:rsidP="008501DC">
            <w:pPr>
              <w:ind w:firstLine="0"/>
              <w:rPr>
                <w:moveTo w:id="152" w:author="Michael Decker" w:date="2020-04-18T18:13:00Z"/>
                <w:rFonts w:cs="Times New Roman"/>
                <w:szCs w:val="24"/>
              </w:rPr>
            </w:pPr>
            <w:moveTo w:id="153" w:author="Michael Decker" w:date="2020-04-18T18:13:00Z">
              <w:r>
                <w:rPr>
                  <w:rFonts w:cs="Times New Roman"/>
                  <w:szCs w:val="24"/>
                </w:rPr>
                <w:t>0</w:t>
              </w:r>
            </w:moveTo>
          </w:p>
        </w:tc>
        <w:tc>
          <w:tcPr>
            <w:tcW w:w="2590" w:type="dxa"/>
          </w:tcPr>
          <w:p w14:paraId="5A5D4E43" w14:textId="77777777" w:rsidR="00E10B38" w:rsidRDefault="00E10B38" w:rsidP="008501DC">
            <w:pPr>
              <w:ind w:firstLine="0"/>
              <w:rPr>
                <w:moveTo w:id="154" w:author="Michael Decker" w:date="2020-04-18T18:13:00Z"/>
                <w:rFonts w:cs="Times New Roman"/>
                <w:szCs w:val="24"/>
              </w:rPr>
            </w:pPr>
            <w:moveTo w:id="155" w:author="Michael Decker" w:date="2020-04-18T18:13:00Z">
              <w:r>
                <w:rPr>
                  <w:rFonts w:cs="Times New Roman"/>
                  <w:szCs w:val="24"/>
                </w:rPr>
                <w:t>4 (1.67%)</w:t>
              </w:r>
            </w:moveTo>
          </w:p>
        </w:tc>
        <w:tc>
          <w:tcPr>
            <w:tcW w:w="2590" w:type="dxa"/>
          </w:tcPr>
          <w:p w14:paraId="48905899" w14:textId="77777777" w:rsidR="00E10B38" w:rsidRDefault="00E10B38" w:rsidP="008501DC">
            <w:pPr>
              <w:ind w:firstLine="0"/>
              <w:rPr>
                <w:moveTo w:id="156" w:author="Michael Decker" w:date="2020-04-18T18:13:00Z"/>
                <w:rFonts w:cs="Times New Roman"/>
                <w:szCs w:val="24"/>
              </w:rPr>
            </w:pPr>
            <w:moveTo w:id="157" w:author="Michael Decker" w:date="2020-04-18T18:13:00Z">
              <w:r>
                <w:rPr>
                  <w:rFonts w:cs="Times New Roman"/>
                  <w:szCs w:val="24"/>
                </w:rPr>
                <w:t>0</w:t>
              </w:r>
            </w:moveTo>
          </w:p>
        </w:tc>
      </w:tr>
      <w:tr w:rsidR="00E10B38" w14:paraId="562E045D" w14:textId="77777777" w:rsidTr="008501DC">
        <w:tc>
          <w:tcPr>
            <w:tcW w:w="2590" w:type="dxa"/>
          </w:tcPr>
          <w:p w14:paraId="7C042099" w14:textId="77777777" w:rsidR="00E10B38" w:rsidRDefault="00E10B38" w:rsidP="008501DC">
            <w:pPr>
              <w:ind w:firstLine="0"/>
              <w:rPr>
                <w:moveTo w:id="158" w:author="Michael Decker" w:date="2020-04-18T18:13:00Z"/>
                <w:rFonts w:cs="Times New Roman"/>
                <w:szCs w:val="24"/>
              </w:rPr>
            </w:pPr>
            <w:moveTo w:id="159" w:author="Michael Decker" w:date="2020-04-18T18:13:00Z">
              <w:r>
                <w:rPr>
                  <w:rFonts w:cs="Times New Roman"/>
                  <w:szCs w:val="24"/>
                </w:rPr>
                <w:t>Total</w:t>
              </w:r>
            </w:moveTo>
          </w:p>
        </w:tc>
        <w:tc>
          <w:tcPr>
            <w:tcW w:w="2590" w:type="dxa"/>
          </w:tcPr>
          <w:p w14:paraId="456380D2" w14:textId="77777777" w:rsidR="00E10B38" w:rsidRDefault="00E10B38" w:rsidP="008501DC">
            <w:pPr>
              <w:ind w:firstLine="0"/>
              <w:rPr>
                <w:moveTo w:id="160" w:author="Michael Decker" w:date="2020-04-18T18:13:00Z"/>
                <w:rFonts w:cs="Times New Roman"/>
                <w:szCs w:val="24"/>
              </w:rPr>
            </w:pPr>
            <w:moveTo w:id="161" w:author="Michael Decker" w:date="2020-04-18T18:13:00Z">
              <w:r>
                <w:rPr>
                  <w:rFonts w:cs="Times New Roman"/>
                  <w:szCs w:val="24"/>
                </w:rPr>
                <w:t>2934</w:t>
              </w:r>
            </w:moveTo>
          </w:p>
        </w:tc>
        <w:tc>
          <w:tcPr>
            <w:tcW w:w="2590" w:type="dxa"/>
          </w:tcPr>
          <w:p w14:paraId="1551E038" w14:textId="77777777" w:rsidR="00E10B38" w:rsidRDefault="00E10B38" w:rsidP="008501DC">
            <w:pPr>
              <w:ind w:firstLine="0"/>
              <w:rPr>
                <w:moveTo w:id="162" w:author="Michael Decker" w:date="2020-04-18T18:13:00Z"/>
                <w:rFonts w:cs="Times New Roman"/>
                <w:szCs w:val="24"/>
              </w:rPr>
            </w:pPr>
            <w:moveTo w:id="163" w:author="Michael Decker" w:date="2020-04-18T18:13:00Z">
              <w:r>
                <w:rPr>
                  <w:rFonts w:cs="Times New Roman"/>
                  <w:szCs w:val="24"/>
                </w:rPr>
                <w:t>289 (9.85%)</w:t>
              </w:r>
            </w:moveTo>
          </w:p>
        </w:tc>
        <w:tc>
          <w:tcPr>
            <w:tcW w:w="2590" w:type="dxa"/>
          </w:tcPr>
          <w:p w14:paraId="0113755A" w14:textId="77777777" w:rsidR="00E10B38" w:rsidRDefault="00E10B38" w:rsidP="008501DC">
            <w:pPr>
              <w:ind w:firstLine="0"/>
              <w:rPr>
                <w:moveTo w:id="164" w:author="Michael Decker" w:date="2020-04-18T18:13:00Z"/>
                <w:rFonts w:cs="Times New Roman"/>
                <w:szCs w:val="24"/>
              </w:rPr>
            </w:pPr>
            <w:moveTo w:id="165" w:author="Michael Decker" w:date="2020-04-18T18:13:00Z">
              <w:r>
                <w:rPr>
                  <w:rFonts w:cs="Times New Roman"/>
                  <w:szCs w:val="24"/>
                </w:rPr>
                <w:t>55 (1.87%)</w:t>
              </w:r>
            </w:moveTo>
          </w:p>
        </w:tc>
        <w:tc>
          <w:tcPr>
            <w:tcW w:w="2590" w:type="dxa"/>
          </w:tcPr>
          <w:p w14:paraId="6289A93A" w14:textId="77777777" w:rsidR="00E10B38" w:rsidRDefault="00E10B38" w:rsidP="008501DC">
            <w:pPr>
              <w:ind w:firstLine="0"/>
              <w:rPr>
                <w:moveTo w:id="166" w:author="Michael Decker" w:date="2020-04-18T18:13:00Z"/>
                <w:rFonts w:cs="Times New Roman"/>
                <w:szCs w:val="24"/>
              </w:rPr>
            </w:pPr>
            <w:moveTo w:id="167" w:author="Michael Decker" w:date="2020-04-18T18:13:00Z">
              <w:r>
                <w:rPr>
                  <w:rFonts w:cs="Times New Roman"/>
                  <w:szCs w:val="24"/>
                </w:rPr>
                <w:t>97 (3.31%)</w:t>
              </w:r>
            </w:moveTo>
          </w:p>
        </w:tc>
      </w:tr>
    </w:tbl>
    <w:p w14:paraId="3E6A577A" w14:textId="77777777" w:rsidR="00E10B38" w:rsidRDefault="00E10B38" w:rsidP="00E10B38">
      <w:pPr>
        <w:pStyle w:val="Caption"/>
        <w:keepNext/>
        <w:ind w:firstLine="0"/>
        <w:rPr>
          <w:moveTo w:id="168" w:author="Michael Decker" w:date="2020-04-18T18:13:00Z"/>
          <w:sz w:val="24"/>
          <w:szCs w:val="24"/>
        </w:rPr>
      </w:pPr>
    </w:p>
    <w:moveToRangeEnd w:id="105"/>
    <w:p w14:paraId="297DC9AC" w14:textId="77777777" w:rsidR="00E10B38" w:rsidRDefault="00E10B38" w:rsidP="004F72B3">
      <w:pPr>
        <w:rPr>
          <w:ins w:id="169" w:author="Michael Decker" w:date="2020-04-18T18:13:00Z"/>
        </w:rPr>
        <w:sectPr w:rsidR="00E10B38" w:rsidSect="00E10B38">
          <w:pgSz w:w="15840" w:h="12240" w:orient="landscape"/>
          <w:pgMar w:top="1440" w:right="1440" w:bottom="1440" w:left="1440" w:header="720" w:footer="720" w:gutter="0"/>
          <w:cols w:space="720"/>
          <w:docGrid w:linePitch="360"/>
          <w:sectPrChange w:id="170" w:author="Michael Decker" w:date="2020-04-18T18:13:00Z">
            <w:sectPr w:rsidR="00E10B38" w:rsidSect="00E10B38">
              <w:pgSz w:w="12240" w:h="15840" w:orient="portrait"/>
              <w:pgMar w:top="1440" w:right="1440" w:bottom="1440" w:left="1440" w:header="720" w:footer="720" w:gutter="0"/>
            </w:sectPr>
          </w:sectPrChange>
        </w:sectPr>
      </w:pPr>
    </w:p>
    <w:p w14:paraId="31A77303" w14:textId="5AB263A1" w:rsidR="00DE397A" w:rsidRPr="00E33F63" w:rsidRDefault="00B73FBE" w:rsidP="00211707">
      <w:pPr>
        <w:ind w:firstLine="0"/>
        <w:pPrChange w:id="171" w:author="Michael Decker" w:date="2020-04-18T18:13:00Z">
          <w:pPr/>
        </w:pPrChange>
      </w:pPr>
      <w:del w:id="172" w:author="Michael Decker" w:date="2020-04-18T18:13:00Z">
        <w:r w:rsidRPr="00962E78" w:rsidDel="00211707">
          <w:lastRenderedPageBreak/>
          <w:delText xml:space="preserve"> </w:delText>
        </w:r>
      </w:del>
      <w:r w:rsidRPr="00962E78">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ins w:id="173" w:author="Michael Decker" w:date="2020-04-18T18:15:00Z">
        <w:r w:rsidR="006450D1">
          <w:t>,</w:t>
        </w:r>
      </w:ins>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his is due to the fact that Java ha</w:t>
      </w:r>
      <w:ins w:id="174" w:author="Michael Decker" w:date="2020-04-18T18:15:00Z">
        <w:r w:rsidR="006450D1">
          <w:t>s</w:t>
        </w:r>
      </w:ins>
      <w:del w:id="175" w:author="Michael Decker" w:date="2020-04-18T18:15:00Z">
        <w:r w:rsidDel="006450D1">
          <w:delText>d</w:delText>
        </w:r>
      </w:del>
      <w:r>
        <w:t xml:space="preserve">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code.</w:t>
      </w:r>
      <w:del w:id="176" w:author="Michael Decker" w:date="2020-04-18T18:16:00Z">
        <w:r w:rsidR="00000DAB" w:rsidDel="00962C4A">
          <w:delText>.</w:delText>
        </w:r>
      </w:del>
      <w:r w:rsidR="00000DAB">
        <w:t xml:space="preserv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77777777" w:rsidR="002F451A" w:rsidRDefault="00327926" w:rsidP="006A4504">
      <w:pPr>
        <w:rPr>
          <w:ins w:id="177" w:author="Michael Decker" w:date="2020-04-18T18:16:00Z"/>
        </w:r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T</w:t>
      </w:r>
      <w:r w:rsidR="00DE397A" w:rsidRPr="002F6D12">
        <w:t xml:space="preserve">ABLE </w:t>
      </w:r>
      <w:r w:rsidR="00DE397A">
        <w:rPr>
          <w:noProof/>
        </w:rPr>
        <w:t>14</w:t>
      </w:r>
      <w:r w:rsidR="008A7307">
        <w:fldChar w:fldCharType="end"/>
      </w:r>
      <w:r w:rsidR="008A7307">
        <w:t xml:space="preserve"> </w:t>
      </w:r>
      <w:r w:rsidR="000F1694">
        <w:t>are both described in detail here</w:t>
      </w:r>
      <w:r w:rsidR="00CF64B0">
        <w:t>.</w:t>
      </w:r>
      <w:r w:rsidR="00D5457A">
        <w:t xml:space="preserve">  The line count for statement LOC as well as the line count for comments is attained using </w:t>
      </w:r>
      <w:r w:rsidR="00C24FE6">
        <w:t xml:space="preserve">XSLT scripts we wrote and ran on srcML and pulled out comments (each on a separate line) or </w:t>
      </w:r>
      <w:r w:rsidR="000D1E28">
        <w:t>code, respectively.  For code we also removed blank lines.  We then took the line count</w:t>
      </w:r>
      <w:r w:rsidR="00C24FE6">
        <w:t>.  For the comments, we wrote the XSLT parser such that if more than one comment appeared on the same line it reported them as separate lines.</w:t>
      </w:r>
      <w:r w:rsidR="00D5457A">
        <w:t xml:space="preserve">  The comment count is attained using the grep command of srcML.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e project that srcML is capable of parsing</w:t>
      </w:r>
      <w:r w:rsidR="00CF64B0">
        <w:t xml:space="preserve">.  </w:t>
      </w:r>
      <w:r w:rsidR="00F659FC" w:rsidRPr="00EA2A9D">
        <w:t>The third column gives the total number of lines of</w:t>
      </w:r>
      <w:r w:rsidR="00473AE0">
        <w:t xml:space="preserve"> statement</w:t>
      </w:r>
      <w:r w:rsidR="00F659FC" w:rsidRPr="00EA2A9D">
        <w:t xml:space="preserve"> code of each project capable of being parsed by srcML</w:t>
      </w:r>
      <w:r w:rsidR="00CF64B0">
        <w:t xml:space="preserve">.  </w:t>
      </w:r>
      <w:r w:rsidR="00F659FC" w:rsidRPr="00EA2A9D">
        <w:t>The fourth column provides a total count of the number of comments present in the source code that srcML is capable of parsing</w:t>
      </w:r>
      <w:r w:rsidR="00CF64B0">
        <w:t xml:space="preserve">.  </w:t>
      </w:r>
      <w:r w:rsidR="00F659FC" w:rsidRPr="00EA2A9D">
        <w:t>The fifth column provides the total number of lines of comments present in the gold set from each project</w:t>
      </w:r>
      <w:r w:rsidR="00CF64B0">
        <w:t xml:space="preserve">.  </w:t>
      </w:r>
      <w:r w:rsidR="00F659FC" w:rsidRPr="00EA2A9D">
        <w:t xml:space="preserve">The sixth column provides the total number of lines of </w:t>
      </w:r>
      <w:r w:rsidR="00FF4AA7">
        <w:t>commented-out code</w:t>
      </w:r>
      <w:r w:rsidR="00F659FC" w:rsidRPr="00EA2A9D">
        <w:t xml:space="preserve"> present in the gold </w:t>
      </w:r>
    </w:p>
    <w:p w14:paraId="7065283F" w14:textId="77777777" w:rsidR="00990A51" w:rsidRPr="00E33F63" w:rsidRDefault="00990A51" w:rsidP="00990A51">
      <w:pPr>
        <w:rPr>
          <w:ins w:id="178" w:author="Michael Decker" w:date="2020-04-18T18:17:00Z"/>
        </w:rPr>
      </w:pPr>
    </w:p>
    <w:p w14:paraId="73C5FA23" w14:textId="77777777" w:rsidR="00990A51" w:rsidRPr="003D5D8D" w:rsidRDefault="00990A51" w:rsidP="00990A51">
      <w:pPr>
        <w:pStyle w:val="TableCaption"/>
        <w:rPr>
          <w:ins w:id="179" w:author="Michael Decker" w:date="2020-04-18T18:17:00Z"/>
        </w:rPr>
      </w:pPr>
      <w:ins w:id="180" w:author="Michael Decker" w:date="2020-04-18T18:17:00Z">
        <w:r w:rsidRPr="002F6D12">
          <w:t xml:space="preserve">TABLE </w:t>
        </w:r>
        <w:r>
          <w:fldChar w:fldCharType="begin"/>
        </w:r>
        <w:r>
          <w:instrText xml:space="preserve"> SEQ Table \* ARABIC </w:instrText>
        </w:r>
        <w:r>
          <w:fldChar w:fldCharType="separate"/>
        </w:r>
        <w:r>
          <w:rPr>
            <w:noProof/>
          </w:rPr>
          <w:t>14</w:t>
        </w:r>
        <w:r>
          <w:rPr>
            <w:noProof/>
          </w:rPr>
          <w:fldChar w:fldCharType="end"/>
        </w:r>
        <w:r>
          <w:t xml:space="preserve">.  </w:t>
        </w:r>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 xml:space="preserve">.  </w:t>
        </w:r>
        <w:r w:rsidRPr="002F6D12">
          <w:t>The first column gives the name of the project</w:t>
        </w:r>
        <w:r>
          <w:t xml:space="preserve">.  </w:t>
        </w:r>
        <w:r w:rsidRPr="002F6D12">
          <w:t>The second column gives all of the languages that were used in the project that srcML is capable of parsing</w:t>
        </w:r>
        <w:r>
          <w:t xml:space="preserve">.  </w:t>
        </w:r>
        <w:r w:rsidRPr="002F6D12">
          <w:t>The third column gives the total number of lines of code of each project capable of being parsed by srcML</w:t>
        </w:r>
        <w:r>
          <w:t xml:space="preserve">.  </w:t>
        </w:r>
        <w:r w:rsidRPr="002F6D12">
          <w:t>The fourth column provides a total count of the number of comments present in the source code that srcML is capable of parsing</w:t>
        </w:r>
        <w:r>
          <w:t xml:space="preserve">.  </w:t>
        </w:r>
        <w:r w:rsidRPr="002F6D12">
          <w:t>The fifth column provides the total number of lines of comments present in the gold set from each project</w:t>
        </w:r>
        <w:r>
          <w:t xml:space="preserve">.  </w:t>
        </w:r>
        <w:r w:rsidRPr="002F6D12">
          <w:t xml:space="preserve">The sixth column provides the total number of lines of </w:t>
        </w:r>
        <w:r>
          <w:t>commented-out code</w:t>
        </w:r>
        <w:r w:rsidRPr="002F6D12">
          <w:t xml:space="preserve"> present in the gold set from each project</w:t>
        </w:r>
        <w:r>
          <w:t xml:space="preserve">.  </w:t>
        </w:r>
        <w:r w:rsidRPr="002F6D12">
          <w:t>The seventh column is the total number of authors in each project as listed on GitHub</w:t>
        </w:r>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ins>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990A51" w14:paraId="0938895F" w14:textId="77777777" w:rsidTr="008501DC">
        <w:trPr>
          <w:ins w:id="181" w:author="Michael Decker" w:date="2020-04-18T18:17:00Z"/>
        </w:trPr>
        <w:tc>
          <w:tcPr>
            <w:tcW w:w="0" w:type="auto"/>
            <w:vAlign w:val="bottom"/>
          </w:tcPr>
          <w:p w14:paraId="0D19F74C" w14:textId="77777777" w:rsidR="00990A51" w:rsidRDefault="00990A51" w:rsidP="008501DC">
            <w:pPr>
              <w:ind w:firstLine="0"/>
              <w:jc w:val="center"/>
              <w:rPr>
                <w:ins w:id="182" w:author="Michael Decker" w:date="2020-04-18T18:17:00Z"/>
                <w:rFonts w:cs="Times New Roman"/>
                <w:szCs w:val="24"/>
              </w:rPr>
            </w:pPr>
            <w:ins w:id="183" w:author="Michael Decker" w:date="2020-04-18T18:17:00Z">
              <w:r>
                <w:rPr>
                  <w:b/>
                  <w:bCs/>
                  <w:color w:val="000000"/>
                </w:rPr>
                <w:t>Name</w:t>
              </w:r>
            </w:ins>
          </w:p>
        </w:tc>
        <w:tc>
          <w:tcPr>
            <w:tcW w:w="0" w:type="auto"/>
            <w:vAlign w:val="bottom"/>
          </w:tcPr>
          <w:p w14:paraId="3830C559" w14:textId="77777777" w:rsidR="00990A51" w:rsidRDefault="00990A51" w:rsidP="008501DC">
            <w:pPr>
              <w:ind w:firstLine="0"/>
              <w:jc w:val="center"/>
              <w:rPr>
                <w:ins w:id="184" w:author="Michael Decker" w:date="2020-04-18T18:17:00Z"/>
                <w:rFonts w:cs="Times New Roman"/>
                <w:szCs w:val="24"/>
              </w:rPr>
            </w:pPr>
            <w:ins w:id="185" w:author="Michael Decker" w:date="2020-04-18T18:17:00Z">
              <w:r>
                <w:rPr>
                  <w:b/>
                  <w:bCs/>
                  <w:color w:val="000000"/>
                </w:rPr>
                <w:t>Language</w:t>
              </w:r>
            </w:ins>
          </w:p>
        </w:tc>
        <w:tc>
          <w:tcPr>
            <w:tcW w:w="0" w:type="auto"/>
            <w:vAlign w:val="bottom"/>
          </w:tcPr>
          <w:p w14:paraId="420FBDA6" w14:textId="77777777" w:rsidR="00990A51" w:rsidRDefault="00990A51" w:rsidP="008501DC">
            <w:pPr>
              <w:ind w:firstLine="0"/>
              <w:jc w:val="center"/>
              <w:rPr>
                <w:ins w:id="186" w:author="Michael Decker" w:date="2020-04-18T18:17:00Z"/>
                <w:rFonts w:cs="Times New Roman"/>
                <w:szCs w:val="24"/>
              </w:rPr>
            </w:pPr>
            <w:ins w:id="187" w:author="Michael Decker" w:date="2020-04-18T18:17:00Z">
              <w:r>
                <w:rPr>
                  <w:b/>
                  <w:bCs/>
                  <w:color w:val="000000"/>
                </w:rPr>
                <w:t>Number of Authors</w:t>
              </w:r>
            </w:ins>
          </w:p>
        </w:tc>
        <w:tc>
          <w:tcPr>
            <w:tcW w:w="0" w:type="auto"/>
            <w:vAlign w:val="bottom"/>
          </w:tcPr>
          <w:p w14:paraId="70EB6CBB" w14:textId="77777777" w:rsidR="00990A51" w:rsidRDefault="00990A51" w:rsidP="008501DC">
            <w:pPr>
              <w:ind w:firstLine="0"/>
              <w:jc w:val="center"/>
              <w:rPr>
                <w:ins w:id="188" w:author="Michael Decker" w:date="2020-04-18T18:17:00Z"/>
                <w:rFonts w:cs="Times New Roman"/>
                <w:szCs w:val="24"/>
              </w:rPr>
            </w:pPr>
            <w:ins w:id="189" w:author="Michael Decker" w:date="2020-04-18T18:17:00Z">
              <w:r>
                <w:rPr>
                  <w:b/>
                  <w:bCs/>
                  <w:color w:val="000000"/>
                </w:rPr>
                <w:t>Statement LOC</w:t>
              </w:r>
            </w:ins>
          </w:p>
        </w:tc>
        <w:tc>
          <w:tcPr>
            <w:tcW w:w="0" w:type="auto"/>
            <w:vAlign w:val="bottom"/>
          </w:tcPr>
          <w:p w14:paraId="12B74390" w14:textId="77777777" w:rsidR="00990A51" w:rsidRDefault="00990A51" w:rsidP="008501DC">
            <w:pPr>
              <w:ind w:firstLine="0"/>
              <w:jc w:val="center"/>
              <w:rPr>
                <w:ins w:id="190" w:author="Michael Decker" w:date="2020-04-18T18:17:00Z"/>
                <w:rFonts w:cs="Times New Roman"/>
                <w:szCs w:val="24"/>
              </w:rPr>
            </w:pPr>
            <w:ins w:id="191" w:author="Michael Decker" w:date="2020-04-18T18:17:00Z">
              <w:r>
                <w:rPr>
                  <w:b/>
                  <w:bCs/>
                  <w:color w:val="000000"/>
                </w:rPr>
                <w:t>Lines of Comments</w:t>
              </w:r>
            </w:ins>
          </w:p>
        </w:tc>
        <w:tc>
          <w:tcPr>
            <w:tcW w:w="0" w:type="auto"/>
            <w:vAlign w:val="bottom"/>
          </w:tcPr>
          <w:p w14:paraId="1BA7A815" w14:textId="77777777" w:rsidR="00990A51" w:rsidRDefault="00990A51" w:rsidP="008501DC">
            <w:pPr>
              <w:ind w:firstLine="0"/>
              <w:jc w:val="center"/>
              <w:rPr>
                <w:ins w:id="192" w:author="Michael Decker" w:date="2020-04-18T18:17:00Z"/>
                <w:rFonts w:cs="Times New Roman"/>
                <w:szCs w:val="24"/>
              </w:rPr>
            </w:pPr>
            <w:ins w:id="193" w:author="Michael Decker" w:date="2020-04-18T18:17:00Z">
              <w:r>
                <w:rPr>
                  <w:b/>
                  <w:bCs/>
                  <w:color w:val="000000"/>
                </w:rPr>
                <w:t>Comment Lines in Gold Set</w:t>
              </w:r>
            </w:ins>
          </w:p>
        </w:tc>
        <w:tc>
          <w:tcPr>
            <w:tcW w:w="0" w:type="auto"/>
            <w:vAlign w:val="bottom"/>
          </w:tcPr>
          <w:p w14:paraId="09E7ED06" w14:textId="77777777" w:rsidR="00990A51" w:rsidRDefault="00990A51" w:rsidP="008501DC">
            <w:pPr>
              <w:ind w:firstLine="0"/>
              <w:jc w:val="center"/>
              <w:rPr>
                <w:ins w:id="194" w:author="Michael Decker" w:date="2020-04-18T18:17:00Z"/>
                <w:rFonts w:cs="Times New Roman"/>
                <w:szCs w:val="24"/>
              </w:rPr>
            </w:pPr>
            <w:ins w:id="195" w:author="Michael Decker" w:date="2020-04-18T18:17:00Z">
              <w:r>
                <w:rPr>
                  <w:b/>
                  <w:bCs/>
                  <w:color w:val="000000"/>
                </w:rPr>
                <w:t>Commented-out code in Gold Set</w:t>
              </w:r>
            </w:ins>
          </w:p>
        </w:tc>
        <w:tc>
          <w:tcPr>
            <w:tcW w:w="0" w:type="auto"/>
            <w:vAlign w:val="bottom"/>
          </w:tcPr>
          <w:p w14:paraId="217CA5EB" w14:textId="77777777" w:rsidR="00990A51" w:rsidRDefault="00990A51" w:rsidP="008501DC">
            <w:pPr>
              <w:ind w:firstLine="0"/>
              <w:jc w:val="center"/>
              <w:rPr>
                <w:ins w:id="196" w:author="Michael Decker" w:date="2020-04-18T18:17:00Z"/>
                <w:rFonts w:cs="Times New Roman"/>
                <w:szCs w:val="24"/>
              </w:rPr>
            </w:pPr>
            <w:ins w:id="197" w:author="Michael Decker" w:date="2020-04-18T18:17:00Z">
              <w:r>
                <w:rPr>
                  <w:b/>
                  <w:bCs/>
                  <w:color w:val="000000"/>
                </w:rPr>
                <w:t>Ratio of Comments to Code</w:t>
              </w:r>
            </w:ins>
          </w:p>
        </w:tc>
        <w:tc>
          <w:tcPr>
            <w:tcW w:w="0" w:type="auto"/>
            <w:vAlign w:val="bottom"/>
          </w:tcPr>
          <w:p w14:paraId="45F5FEB0" w14:textId="77777777" w:rsidR="00990A51" w:rsidRDefault="00990A51" w:rsidP="008501DC">
            <w:pPr>
              <w:ind w:firstLine="0"/>
              <w:jc w:val="center"/>
              <w:rPr>
                <w:ins w:id="198" w:author="Michael Decker" w:date="2020-04-18T18:17:00Z"/>
                <w:rFonts w:cs="Times New Roman"/>
                <w:szCs w:val="24"/>
              </w:rPr>
            </w:pPr>
            <w:ins w:id="199" w:author="Michael Decker" w:date="2020-04-18T18:17:00Z">
              <w:r>
                <w:rPr>
                  <w:b/>
                  <w:bCs/>
                  <w:color w:val="000000"/>
                </w:rPr>
                <w:t>Percentage of Corpus</w:t>
              </w:r>
            </w:ins>
          </w:p>
        </w:tc>
      </w:tr>
      <w:tr w:rsidR="00990A51" w14:paraId="3C336672" w14:textId="77777777" w:rsidTr="008501DC">
        <w:trPr>
          <w:ins w:id="200" w:author="Michael Decker" w:date="2020-04-18T18:17:00Z"/>
        </w:trPr>
        <w:tc>
          <w:tcPr>
            <w:tcW w:w="0" w:type="auto"/>
            <w:vAlign w:val="bottom"/>
          </w:tcPr>
          <w:p w14:paraId="58FAB669" w14:textId="77777777" w:rsidR="00990A51" w:rsidRDefault="00990A51" w:rsidP="008501DC">
            <w:pPr>
              <w:ind w:firstLine="0"/>
              <w:rPr>
                <w:ins w:id="201" w:author="Michael Decker" w:date="2020-04-18T18:17:00Z"/>
                <w:rFonts w:cs="Times New Roman"/>
                <w:szCs w:val="24"/>
              </w:rPr>
            </w:pPr>
            <w:ins w:id="202" w:author="Michael Decker" w:date="2020-04-18T18:17:00Z">
              <w:r>
                <w:rPr>
                  <w:color w:val="000000"/>
                  <w:sz w:val="20"/>
                  <w:szCs w:val="20"/>
                </w:rPr>
                <w:t>8cc</w:t>
              </w:r>
            </w:ins>
          </w:p>
        </w:tc>
        <w:tc>
          <w:tcPr>
            <w:tcW w:w="0" w:type="auto"/>
            <w:vAlign w:val="bottom"/>
          </w:tcPr>
          <w:p w14:paraId="2534BD20" w14:textId="77777777" w:rsidR="00990A51" w:rsidRDefault="00990A51" w:rsidP="008501DC">
            <w:pPr>
              <w:ind w:firstLine="0"/>
              <w:rPr>
                <w:ins w:id="203" w:author="Michael Decker" w:date="2020-04-18T18:17:00Z"/>
                <w:rFonts w:cs="Times New Roman"/>
                <w:szCs w:val="24"/>
              </w:rPr>
            </w:pPr>
            <w:ins w:id="204" w:author="Michael Decker" w:date="2020-04-18T18:17:00Z">
              <w:r>
                <w:rPr>
                  <w:color w:val="000000"/>
                  <w:sz w:val="20"/>
                  <w:szCs w:val="20"/>
                </w:rPr>
                <w:t>C</w:t>
              </w:r>
            </w:ins>
          </w:p>
        </w:tc>
        <w:tc>
          <w:tcPr>
            <w:tcW w:w="0" w:type="auto"/>
            <w:vAlign w:val="bottom"/>
          </w:tcPr>
          <w:p w14:paraId="73484C70" w14:textId="77777777" w:rsidR="00990A51" w:rsidRDefault="00990A51" w:rsidP="008501DC">
            <w:pPr>
              <w:ind w:firstLine="0"/>
              <w:jc w:val="right"/>
              <w:rPr>
                <w:ins w:id="205" w:author="Michael Decker" w:date="2020-04-18T18:17:00Z"/>
                <w:rFonts w:cs="Times New Roman"/>
                <w:szCs w:val="24"/>
              </w:rPr>
            </w:pPr>
            <w:ins w:id="206" w:author="Michael Decker" w:date="2020-04-18T18:17:00Z">
              <w:r>
                <w:rPr>
                  <w:color w:val="000000"/>
                  <w:sz w:val="20"/>
                  <w:szCs w:val="20"/>
                </w:rPr>
                <w:t>9</w:t>
              </w:r>
            </w:ins>
          </w:p>
        </w:tc>
        <w:tc>
          <w:tcPr>
            <w:tcW w:w="0" w:type="auto"/>
            <w:vAlign w:val="bottom"/>
          </w:tcPr>
          <w:p w14:paraId="37A96065" w14:textId="77777777" w:rsidR="00990A51" w:rsidRDefault="00990A51" w:rsidP="008501DC">
            <w:pPr>
              <w:ind w:firstLine="0"/>
              <w:jc w:val="right"/>
              <w:rPr>
                <w:ins w:id="207" w:author="Michael Decker" w:date="2020-04-18T18:17:00Z"/>
                <w:rFonts w:cs="Times New Roman"/>
                <w:szCs w:val="24"/>
              </w:rPr>
            </w:pPr>
            <w:ins w:id="208" w:author="Michael Decker" w:date="2020-04-18T18:17:00Z">
              <w:r>
                <w:rPr>
                  <w:color w:val="000000"/>
                  <w:sz w:val="20"/>
                  <w:szCs w:val="20"/>
                </w:rPr>
                <w:t>9791</w:t>
              </w:r>
            </w:ins>
          </w:p>
        </w:tc>
        <w:tc>
          <w:tcPr>
            <w:tcW w:w="0" w:type="auto"/>
            <w:vAlign w:val="bottom"/>
          </w:tcPr>
          <w:p w14:paraId="77E3D855" w14:textId="77777777" w:rsidR="00990A51" w:rsidRDefault="00990A51" w:rsidP="008501DC">
            <w:pPr>
              <w:ind w:firstLine="0"/>
              <w:jc w:val="right"/>
              <w:rPr>
                <w:ins w:id="209" w:author="Michael Decker" w:date="2020-04-18T18:17:00Z"/>
                <w:rFonts w:cs="Times New Roman"/>
                <w:szCs w:val="24"/>
              </w:rPr>
            </w:pPr>
            <w:ins w:id="210" w:author="Michael Decker" w:date="2020-04-18T18:17:00Z">
              <w:r>
                <w:rPr>
                  <w:color w:val="000000"/>
                  <w:sz w:val="20"/>
                  <w:szCs w:val="20"/>
                </w:rPr>
                <w:t>712</w:t>
              </w:r>
            </w:ins>
          </w:p>
        </w:tc>
        <w:tc>
          <w:tcPr>
            <w:tcW w:w="0" w:type="auto"/>
            <w:vAlign w:val="bottom"/>
          </w:tcPr>
          <w:p w14:paraId="7AEF2651" w14:textId="77777777" w:rsidR="00990A51" w:rsidRDefault="00990A51" w:rsidP="008501DC">
            <w:pPr>
              <w:ind w:firstLine="0"/>
              <w:jc w:val="right"/>
              <w:rPr>
                <w:ins w:id="211" w:author="Michael Decker" w:date="2020-04-18T18:17:00Z"/>
                <w:rFonts w:cs="Times New Roman"/>
                <w:szCs w:val="24"/>
              </w:rPr>
            </w:pPr>
            <w:ins w:id="212" w:author="Michael Decker" w:date="2020-04-18T18:17:00Z">
              <w:r>
                <w:rPr>
                  <w:color w:val="000000"/>
                  <w:sz w:val="20"/>
                  <w:szCs w:val="20"/>
                </w:rPr>
                <w:t>1</w:t>
              </w:r>
            </w:ins>
          </w:p>
        </w:tc>
        <w:tc>
          <w:tcPr>
            <w:tcW w:w="0" w:type="auto"/>
            <w:vAlign w:val="bottom"/>
          </w:tcPr>
          <w:p w14:paraId="439DF1EE" w14:textId="77777777" w:rsidR="00990A51" w:rsidRDefault="00990A51" w:rsidP="008501DC">
            <w:pPr>
              <w:ind w:firstLine="0"/>
              <w:jc w:val="right"/>
              <w:rPr>
                <w:ins w:id="213" w:author="Michael Decker" w:date="2020-04-18T18:17:00Z"/>
                <w:rFonts w:cs="Times New Roman"/>
                <w:szCs w:val="24"/>
              </w:rPr>
            </w:pPr>
            <w:ins w:id="214" w:author="Michael Decker" w:date="2020-04-18T18:17:00Z">
              <w:r>
                <w:rPr>
                  <w:color w:val="000000"/>
                  <w:sz w:val="20"/>
                  <w:szCs w:val="20"/>
                </w:rPr>
                <w:t>0</w:t>
              </w:r>
            </w:ins>
          </w:p>
        </w:tc>
        <w:tc>
          <w:tcPr>
            <w:tcW w:w="0" w:type="auto"/>
            <w:vAlign w:val="bottom"/>
          </w:tcPr>
          <w:p w14:paraId="1D56FEB8" w14:textId="77777777" w:rsidR="00990A51" w:rsidRDefault="00990A51" w:rsidP="008501DC">
            <w:pPr>
              <w:ind w:firstLine="0"/>
              <w:jc w:val="right"/>
              <w:rPr>
                <w:ins w:id="215" w:author="Michael Decker" w:date="2020-04-18T18:17:00Z"/>
                <w:rFonts w:cs="Times New Roman"/>
                <w:szCs w:val="24"/>
              </w:rPr>
            </w:pPr>
            <w:ins w:id="216" w:author="Michael Decker" w:date="2020-04-18T18:17:00Z">
              <w:r>
                <w:rPr>
                  <w:color w:val="000000"/>
                  <w:sz w:val="20"/>
                  <w:szCs w:val="20"/>
                </w:rPr>
                <w:t>0.07</w:t>
              </w:r>
            </w:ins>
          </w:p>
        </w:tc>
        <w:tc>
          <w:tcPr>
            <w:tcW w:w="0" w:type="auto"/>
            <w:vAlign w:val="bottom"/>
          </w:tcPr>
          <w:p w14:paraId="2D76A8B8" w14:textId="77777777" w:rsidR="00990A51" w:rsidRDefault="00990A51" w:rsidP="008501DC">
            <w:pPr>
              <w:ind w:firstLine="0"/>
              <w:jc w:val="right"/>
              <w:rPr>
                <w:ins w:id="217" w:author="Michael Decker" w:date="2020-04-18T18:17:00Z"/>
                <w:rFonts w:cs="Times New Roman"/>
                <w:szCs w:val="24"/>
              </w:rPr>
            </w:pPr>
            <w:ins w:id="218" w:author="Michael Decker" w:date="2020-04-18T18:17:00Z">
              <w:r>
                <w:rPr>
                  <w:color w:val="000000"/>
                  <w:sz w:val="20"/>
                  <w:szCs w:val="20"/>
                </w:rPr>
                <w:t>0.0341</w:t>
              </w:r>
            </w:ins>
          </w:p>
        </w:tc>
      </w:tr>
      <w:tr w:rsidR="00990A51" w14:paraId="2E4C3473" w14:textId="77777777" w:rsidTr="008501DC">
        <w:trPr>
          <w:ins w:id="219" w:author="Michael Decker" w:date="2020-04-18T18:17:00Z"/>
        </w:trPr>
        <w:tc>
          <w:tcPr>
            <w:tcW w:w="0" w:type="auto"/>
            <w:vAlign w:val="bottom"/>
          </w:tcPr>
          <w:p w14:paraId="1AEE07D2" w14:textId="77777777" w:rsidR="00990A51" w:rsidRDefault="00990A51" w:rsidP="008501DC">
            <w:pPr>
              <w:ind w:firstLine="0"/>
              <w:rPr>
                <w:ins w:id="220" w:author="Michael Decker" w:date="2020-04-18T18:17:00Z"/>
                <w:rFonts w:cs="Times New Roman"/>
                <w:szCs w:val="24"/>
              </w:rPr>
            </w:pPr>
            <w:ins w:id="221" w:author="Michael Decker" w:date="2020-04-18T18:17:00Z">
              <w:r>
                <w:rPr>
                  <w:color w:val="000000"/>
                  <w:sz w:val="20"/>
                  <w:szCs w:val="20"/>
                </w:rPr>
                <w:t>aleth</w:t>
              </w:r>
            </w:ins>
          </w:p>
        </w:tc>
        <w:tc>
          <w:tcPr>
            <w:tcW w:w="0" w:type="auto"/>
            <w:vAlign w:val="bottom"/>
          </w:tcPr>
          <w:p w14:paraId="38AEC60D" w14:textId="77777777" w:rsidR="00990A51" w:rsidRDefault="00990A51" w:rsidP="008501DC">
            <w:pPr>
              <w:ind w:firstLine="0"/>
              <w:rPr>
                <w:ins w:id="222" w:author="Michael Decker" w:date="2020-04-18T18:17:00Z"/>
                <w:rFonts w:cs="Times New Roman"/>
                <w:szCs w:val="24"/>
              </w:rPr>
            </w:pPr>
            <w:ins w:id="223" w:author="Michael Decker" w:date="2020-04-18T18:17:00Z">
              <w:r>
                <w:rPr>
                  <w:color w:val="000000"/>
                  <w:sz w:val="20"/>
                  <w:szCs w:val="20"/>
                </w:rPr>
                <w:t>C++</w:t>
              </w:r>
            </w:ins>
          </w:p>
        </w:tc>
        <w:tc>
          <w:tcPr>
            <w:tcW w:w="0" w:type="auto"/>
            <w:vAlign w:val="bottom"/>
          </w:tcPr>
          <w:p w14:paraId="23F0B47F" w14:textId="77777777" w:rsidR="00990A51" w:rsidRDefault="00990A51" w:rsidP="008501DC">
            <w:pPr>
              <w:ind w:firstLine="0"/>
              <w:jc w:val="right"/>
              <w:rPr>
                <w:ins w:id="224" w:author="Michael Decker" w:date="2020-04-18T18:17:00Z"/>
                <w:rFonts w:cs="Times New Roman"/>
                <w:szCs w:val="24"/>
              </w:rPr>
            </w:pPr>
            <w:ins w:id="225" w:author="Michael Decker" w:date="2020-04-18T18:17:00Z">
              <w:r>
                <w:rPr>
                  <w:color w:val="000000"/>
                  <w:sz w:val="20"/>
                  <w:szCs w:val="20"/>
                </w:rPr>
                <w:t>148</w:t>
              </w:r>
            </w:ins>
          </w:p>
        </w:tc>
        <w:tc>
          <w:tcPr>
            <w:tcW w:w="0" w:type="auto"/>
            <w:vAlign w:val="bottom"/>
          </w:tcPr>
          <w:p w14:paraId="64492275" w14:textId="77777777" w:rsidR="00990A51" w:rsidRDefault="00990A51" w:rsidP="008501DC">
            <w:pPr>
              <w:ind w:firstLine="0"/>
              <w:jc w:val="right"/>
              <w:rPr>
                <w:ins w:id="226" w:author="Michael Decker" w:date="2020-04-18T18:17:00Z"/>
                <w:rFonts w:cs="Times New Roman"/>
                <w:szCs w:val="24"/>
              </w:rPr>
            </w:pPr>
            <w:ins w:id="227" w:author="Michael Decker" w:date="2020-04-18T18:17:00Z">
              <w:r>
                <w:rPr>
                  <w:color w:val="000000"/>
                  <w:sz w:val="20"/>
                  <w:szCs w:val="20"/>
                </w:rPr>
                <w:t>90154</w:t>
              </w:r>
            </w:ins>
          </w:p>
        </w:tc>
        <w:tc>
          <w:tcPr>
            <w:tcW w:w="0" w:type="auto"/>
            <w:vAlign w:val="bottom"/>
          </w:tcPr>
          <w:p w14:paraId="64BBD6CA" w14:textId="77777777" w:rsidR="00990A51" w:rsidRDefault="00990A51" w:rsidP="008501DC">
            <w:pPr>
              <w:ind w:firstLine="0"/>
              <w:jc w:val="right"/>
              <w:rPr>
                <w:ins w:id="228" w:author="Michael Decker" w:date="2020-04-18T18:17:00Z"/>
                <w:rFonts w:cs="Times New Roman"/>
                <w:szCs w:val="24"/>
              </w:rPr>
            </w:pPr>
            <w:ins w:id="229" w:author="Michael Decker" w:date="2020-04-18T18:17:00Z">
              <w:r>
                <w:rPr>
                  <w:color w:val="000000"/>
                  <w:sz w:val="20"/>
                  <w:szCs w:val="20"/>
                </w:rPr>
                <w:t>9979</w:t>
              </w:r>
            </w:ins>
          </w:p>
        </w:tc>
        <w:tc>
          <w:tcPr>
            <w:tcW w:w="0" w:type="auto"/>
            <w:vAlign w:val="bottom"/>
          </w:tcPr>
          <w:p w14:paraId="152BFFFE" w14:textId="77777777" w:rsidR="00990A51" w:rsidRDefault="00990A51" w:rsidP="008501DC">
            <w:pPr>
              <w:ind w:firstLine="0"/>
              <w:jc w:val="right"/>
              <w:rPr>
                <w:ins w:id="230" w:author="Michael Decker" w:date="2020-04-18T18:17:00Z"/>
                <w:rFonts w:cs="Times New Roman"/>
                <w:szCs w:val="24"/>
              </w:rPr>
            </w:pPr>
            <w:ins w:id="231" w:author="Michael Decker" w:date="2020-04-18T18:17:00Z">
              <w:r>
                <w:rPr>
                  <w:color w:val="000000"/>
                  <w:sz w:val="20"/>
                  <w:szCs w:val="20"/>
                </w:rPr>
                <w:t>134</w:t>
              </w:r>
            </w:ins>
          </w:p>
        </w:tc>
        <w:tc>
          <w:tcPr>
            <w:tcW w:w="0" w:type="auto"/>
            <w:vAlign w:val="bottom"/>
          </w:tcPr>
          <w:p w14:paraId="5408695F" w14:textId="77777777" w:rsidR="00990A51" w:rsidRDefault="00990A51" w:rsidP="008501DC">
            <w:pPr>
              <w:ind w:firstLine="0"/>
              <w:jc w:val="right"/>
              <w:rPr>
                <w:ins w:id="232" w:author="Michael Decker" w:date="2020-04-18T18:17:00Z"/>
                <w:rFonts w:cs="Times New Roman"/>
                <w:szCs w:val="24"/>
              </w:rPr>
            </w:pPr>
            <w:ins w:id="233" w:author="Michael Decker" w:date="2020-04-18T18:17:00Z">
              <w:r>
                <w:rPr>
                  <w:color w:val="000000"/>
                  <w:sz w:val="20"/>
                  <w:szCs w:val="20"/>
                </w:rPr>
                <w:t>0</w:t>
              </w:r>
            </w:ins>
          </w:p>
        </w:tc>
        <w:tc>
          <w:tcPr>
            <w:tcW w:w="0" w:type="auto"/>
            <w:vAlign w:val="bottom"/>
          </w:tcPr>
          <w:p w14:paraId="61BF40E5" w14:textId="77777777" w:rsidR="00990A51" w:rsidRDefault="00990A51" w:rsidP="008501DC">
            <w:pPr>
              <w:ind w:firstLine="0"/>
              <w:jc w:val="right"/>
              <w:rPr>
                <w:ins w:id="234" w:author="Michael Decker" w:date="2020-04-18T18:17:00Z"/>
                <w:rFonts w:cs="Times New Roman"/>
                <w:szCs w:val="24"/>
              </w:rPr>
            </w:pPr>
            <w:ins w:id="235" w:author="Michael Decker" w:date="2020-04-18T18:17:00Z">
              <w:r>
                <w:rPr>
                  <w:color w:val="000000"/>
                  <w:sz w:val="20"/>
                  <w:szCs w:val="20"/>
                </w:rPr>
                <w:t>0.11</w:t>
              </w:r>
            </w:ins>
          </w:p>
        </w:tc>
        <w:tc>
          <w:tcPr>
            <w:tcW w:w="0" w:type="auto"/>
            <w:vAlign w:val="bottom"/>
          </w:tcPr>
          <w:p w14:paraId="012973CD" w14:textId="77777777" w:rsidR="00990A51" w:rsidRDefault="00990A51" w:rsidP="008501DC">
            <w:pPr>
              <w:ind w:firstLine="0"/>
              <w:jc w:val="right"/>
              <w:rPr>
                <w:ins w:id="236" w:author="Michael Decker" w:date="2020-04-18T18:17:00Z"/>
                <w:rFonts w:cs="Times New Roman"/>
                <w:szCs w:val="24"/>
              </w:rPr>
            </w:pPr>
            <w:ins w:id="237" w:author="Michael Decker" w:date="2020-04-18T18:17:00Z">
              <w:r>
                <w:rPr>
                  <w:color w:val="000000"/>
                  <w:sz w:val="20"/>
                  <w:szCs w:val="20"/>
                </w:rPr>
                <w:t>4.5656</w:t>
              </w:r>
            </w:ins>
          </w:p>
        </w:tc>
      </w:tr>
      <w:tr w:rsidR="00990A51" w14:paraId="7D2DB0F5" w14:textId="77777777" w:rsidTr="008501DC">
        <w:trPr>
          <w:ins w:id="238" w:author="Michael Decker" w:date="2020-04-18T18:17:00Z"/>
        </w:trPr>
        <w:tc>
          <w:tcPr>
            <w:tcW w:w="0" w:type="auto"/>
            <w:vAlign w:val="bottom"/>
          </w:tcPr>
          <w:p w14:paraId="3C84E35D" w14:textId="77777777" w:rsidR="00990A51" w:rsidRDefault="00990A51" w:rsidP="008501DC">
            <w:pPr>
              <w:ind w:firstLine="0"/>
              <w:rPr>
                <w:ins w:id="239" w:author="Michael Decker" w:date="2020-04-18T18:17:00Z"/>
                <w:rFonts w:cs="Times New Roman"/>
                <w:szCs w:val="24"/>
              </w:rPr>
            </w:pPr>
            <w:ins w:id="240" w:author="Michael Decker" w:date="2020-04-18T18:17:00Z">
              <w:r>
                <w:rPr>
                  <w:color w:val="000000"/>
                  <w:sz w:val="20"/>
                  <w:szCs w:val="20"/>
                </w:rPr>
                <w:t>algorithms</w:t>
              </w:r>
            </w:ins>
          </w:p>
        </w:tc>
        <w:tc>
          <w:tcPr>
            <w:tcW w:w="0" w:type="auto"/>
            <w:vAlign w:val="bottom"/>
          </w:tcPr>
          <w:p w14:paraId="511345FB" w14:textId="77777777" w:rsidR="00990A51" w:rsidRDefault="00990A51" w:rsidP="008501DC">
            <w:pPr>
              <w:ind w:firstLine="0"/>
              <w:rPr>
                <w:ins w:id="241" w:author="Michael Decker" w:date="2020-04-18T18:17:00Z"/>
                <w:rFonts w:cs="Times New Roman"/>
                <w:szCs w:val="24"/>
              </w:rPr>
            </w:pPr>
            <w:ins w:id="242" w:author="Michael Decker" w:date="2020-04-18T18:17:00Z">
              <w:r>
                <w:rPr>
                  <w:color w:val="000000"/>
                  <w:sz w:val="20"/>
                  <w:szCs w:val="20"/>
                </w:rPr>
                <w:t>C++</w:t>
              </w:r>
            </w:ins>
          </w:p>
        </w:tc>
        <w:tc>
          <w:tcPr>
            <w:tcW w:w="0" w:type="auto"/>
            <w:vAlign w:val="bottom"/>
          </w:tcPr>
          <w:p w14:paraId="6B709296" w14:textId="77777777" w:rsidR="00990A51" w:rsidRDefault="00990A51" w:rsidP="008501DC">
            <w:pPr>
              <w:ind w:firstLine="0"/>
              <w:jc w:val="right"/>
              <w:rPr>
                <w:ins w:id="243" w:author="Michael Decker" w:date="2020-04-18T18:17:00Z"/>
                <w:rFonts w:cs="Times New Roman"/>
                <w:szCs w:val="24"/>
              </w:rPr>
            </w:pPr>
            <w:ins w:id="244" w:author="Michael Decker" w:date="2020-04-18T18:17:00Z">
              <w:r>
                <w:rPr>
                  <w:color w:val="000000"/>
                  <w:sz w:val="20"/>
                  <w:szCs w:val="20"/>
                </w:rPr>
                <w:t>134</w:t>
              </w:r>
            </w:ins>
          </w:p>
        </w:tc>
        <w:tc>
          <w:tcPr>
            <w:tcW w:w="0" w:type="auto"/>
            <w:vAlign w:val="bottom"/>
          </w:tcPr>
          <w:p w14:paraId="58B46D9E" w14:textId="77777777" w:rsidR="00990A51" w:rsidRDefault="00990A51" w:rsidP="008501DC">
            <w:pPr>
              <w:ind w:firstLine="0"/>
              <w:jc w:val="right"/>
              <w:rPr>
                <w:ins w:id="245" w:author="Michael Decker" w:date="2020-04-18T18:17:00Z"/>
                <w:rFonts w:cs="Times New Roman"/>
                <w:szCs w:val="24"/>
              </w:rPr>
            </w:pPr>
            <w:ins w:id="246" w:author="Michael Decker" w:date="2020-04-18T18:17:00Z">
              <w:r>
                <w:rPr>
                  <w:color w:val="000000"/>
                  <w:sz w:val="20"/>
                  <w:szCs w:val="20"/>
                </w:rPr>
                <w:t>9390</w:t>
              </w:r>
            </w:ins>
          </w:p>
        </w:tc>
        <w:tc>
          <w:tcPr>
            <w:tcW w:w="0" w:type="auto"/>
            <w:vAlign w:val="bottom"/>
          </w:tcPr>
          <w:p w14:paraId="1CDE1A3F" w14:textId="77777777" w:rsidR="00990A51" w:rsidRDefault="00990A51" w:rsidP="008501DC">
            <w:pPr>
              <w:ind w:firstLine="0"/>
              <w:jc w:val="right"/>
              <w:rPr>
                <w:ins w:id="247" w:author="Michael Decker" w:date="2020-04-18T18:17:00Z"/>
                <w:rFonts w:cs="Times New Roman"/>
                <w:szCs w:val="24"/>
              </w:rPr>
            </w:pPr>
            <w:ins w:id="248" w:author="Michael Decker" w:date="2020-04-18T18:17:00Z">
              <w:r>
                <w:rPr>
                  <w:color w:val="000000"/>
                  <w:sz w:val="20"/>
                  <w:szCs w:val="20"/>
                </w:rPr>
                <w:t>2809</w:t>
              </w:r>
            </w:ins>
          </w:p>
        </w:tc>
        <w:tc>
          <w:tcPr>
            <w:tcW w:w="0" w:type="auto"/>
            <w:vAlign w:val="bottom"/>
          </w:tcPr>
          <w:p w14:paraId="0FA1A02E" w14:textId="77777777" w:rsidR="00990A51" w:rsidRDefault="00990A51" w:rsidP="008501DC">
            <w:pPr>
              <w:ind w:firstLine="0"/>
              <w:jc w:val="right"/>
              <w:rPr>
                <w:ins w:id="249" w:author="Michael Decker" w:date="2020-04-18T18:17:00Z"/>
                <w:rFonts w:cs="Times New Roman"/>
                <w:szCs w:val="24"/>
              </w:rPr>
            </w:pPr>
            <w:ins w:id="250" w:author="Michael Decker" w:date="2020-04-18T18:17:00Z">
              <w:r>
                <w:rPr>
                  <w:color w:val="000000"/>
                  <w:sz w:val="20"/>
                  <w:szCs w:val="20"/>
                </w:rPr>
                <w:t>1</w:t>
              </w:r>
            </w:ins>
          </w:p>
        </w:tc>
        <w:tc>
          <w:tcPr>
            <w:tcW w:w="0" w:type="auto"/>
            <w:vAlign w:val="bottom"/>
          </w:tcPr>
          <w:p w14:paraId="468ACE84" w14:textId="77777777" w:rsidR="00990A51" w:rsidRDefault="00990A51" w:rsidP="008501DC">
            <w:pPr>
              <w:ind w:firstLine="0"/>
              <w:jc w:val="right"/>
              <w:rPr>
                <w:ins w:id="251" w:author="Michael Decker" w:date="2020-04-18T18:17:00Z"/>
                <w:rFonts w:cs="Times New Roman"/>
                <w:szCs w:val="24"/>
              </w:rPr>
            </w:pPr>
            <w:ins w:id="252" w:author="Michael Decker" w:date="2020-04-18T18:17:00Z">
              <w:r>
                <w:rPr>
                  <w:color w:val="000000"/>
                  <w:sz w:val="20"/>
                  <w:szCs w:val="20"/>
                </w:rPr>
                <w:t>0</w:t>
              </w:r>
            </w:ins>
          </w:p>
        </w:tc>
        <w:tc>
          <w:tcPr>
            <w:tcW w:w="0" w:type="auto"/>
            <w:vAlign w:val="bottom"/>
          </w:tcPr>
          <w:p w14:paraId="56217492" w14:textId="77777777" w:rsidR="00990A51" w:rsidRDefault="00990A51" w:rsidP="008501DC">
            <w:pPr>
              <w:ind w:firstLine="0"/>
              <w:jc w:val="right"/>
              <w:rPr>
                <w:ins w:id="253" w:author="Michael Decker" w:date="2020-04-18T18:17:00Z"/>
                <w:rFonts w:cs="Times New Roman"/>
                <w:szCs w:val="24"/>
              </w:rPr>
            </w:pPr>
            <w:ins w:id="254" w:author="Michael Decker" w:date="2020-04-18T18:17:00Z">
              <w:r>
                <w:rPr>
                  <w:color w:val="000000"/>
                  <w:sz w:val="20"/>
                  <w:szCs w:val="20"/>
                </w:rPr>
                <w:t>0.30</w:t>
              </w:r>
            </w:ins>
          </w:p>
        </w:tc>
        <w:tc>
          <w:tcPr>
            <w:tcW w:w="0" w:type="auto"/>
            <w:vAlign w:val="bottom"/>
          </w:tcPr>
          <w:p w14:paraId="5C81DDFA" w14:textId="77777777" w:rsidR="00990A51" w:rsidRDefault="00990A51" w:rsidP="008501DC">
            <w:pPr>
              <w:ind w:firstLine="0"/>
              <w:jc w:val="right"/>
              <w:rPr>
                <w:ins w:id="255" w:author="Michael Decker" w:date="2020-04-18T18:17:00Z"/>
                <w:rFonts w:cs="Times New Roman"/>
                <w:szCs w:val="24"/>
              </w:rPr>
            </w:pPr>
            <w:ins w:id="256" w:author="Michael Decker" w:date="2020-04-18T18:17:00Z">
              <w:r>
                <w:rPr>
                  <w:color w:val="000000"/>
                  <w:sz w:val="20"/>
                  <w:szCs w:val="20"/>
                </w:rPr>
                <w:t>0.0341</w:t>
              </w:r>
            </w:ins>
          </w:p>
        </w:tc>
      </w:tr>
      <w:tr w:rsidR="00990A51" w14:paraId="76F84F87" w14:textId="77777777" w:rsidTr="008501DC">
        <w:trPr>
          <w:ins w:id="257" w:author="Michael Decker" w:date="2020-04-18T18:17:00Z"/>
        </w:trPr>
        <w:tc>
          <w:tcPr>
            <w:tcW w:w="0" w:type="auto"/>
            <w:vAlign w:val="bottom"/>
          </w:tcPr>
          <w:p w14:paraId="5CEAB1D8" w14:textId="77777777" w:rsidR="00990A51" w:rsidRDefault="00990A51" w:rsidP="008501DC">
            <w:pPr>
              <w:ind w:firstLine="0"/>
              <w:rPr>
                <w:ins w:id="258" w:author="Michael Decker" w:date="2020-04-18T18:17:00Z"/>
                <w:rFonts w:cs="Times New Roman"/>
                <w:szCs w:val="24"/>
              </w:rPr>
            </w:pPr>
            <w:ins w:id="259" w:author="Michael Decker" w:date="2020-04-18T18:17:00Z">
              <w:r>
                <w:rPr>
                  <w:color w:val="000000"/>
                  <w:sz w:val="20"/>
                  <w:szCs w:val="20"/>
                </w:rPr>
                <w:t>asio</w:t>
              </w:r>
            </w:ins>
          </w:p>
        </w:tc>
        <w:tc>
          <w:tcPr>
            <w:tcW w:w="0" w:type="auto"/>
            <w:vAlign w:val="bottom"/>
          </w:tcPr>
          <w:p w14:paraId="32B59BA3" w14:textId="77777777" w:rsidR="00990A51" w:rsidRDefault="00990A51" w:rsidP="008501DC">
            <w:pPr>
              <w:ind w:firstLine="0"/>
              <w:rPr>
                <w:ins w:id="260" w:author="Michael Decker" w:date="2020-04-18T18:17:00Z"/>
                <w:rFonts w:cs="Times New Roman"/>
                <w:szCs w:val="24"/>
              </w:rPr>
            </w:pPr>
            <w:ins w:id="261" w:author="Michael Decker" w:date="2020-04-18T18:17:00Z">
              <w:r>
                <w:rPr>
                  <w:color w:val="000000"/>
                  <w:sz w:val="20"/>
                  <w:szCs w:val="20"/>
                </w:rPr>
                <w:t>C++</w:t>
              </w:r>
            </w:ins>
          </w:p>
        </w:tc>
        <w:tc>
          <w:tcPr>
            <w:tcW w:w="0" w:type="auto"/>
            <w:vAlign w:val="bottom"/>
          </w:tcPr>
          <w:p w14:paraId="7C2092D4" w14:textId="77777777" w:rsidR="00990A51" w:rsidRDefault="00990A51" w:rsidP="008501DC">
            <w:pPr>
              <w:ind w:firstLine="0"/>
              <w:jc w:val="right"/>
              <w:rPr>
                <w:ins w:id="262" w:author="Michael Decker" w:date="2020-04-18T18:17:00Z"/>
                <w:rFonts w:cs="Times New Roman"/>
                <w:szCs w:val="24"/>
              </w:rPr>
            </w:pPr>
            <w:ins w:id="263" w:author="Michael Decker" w:date="2020-04-18T18:17:00Z">
              <w:r>
                <w:rPr>
                  <w:color w:val="000000"/>
                  <w:sz w:val="20"/>
                  <w:szCs w:val="20"/>
                </w:rPr>
                <w:t>28</w:t>
              </w:r>
            </w:ins>
          </w:p>
        </w:tc>
        <w:tc>
          <w:tcPr>
            <w:tcW w:w="0" w:type="auto"/>
            <w:vAlign w:val="bottom"/>
          </w:tcPr>
          <w:p w14:paraId="08ADCE53" w14:textId="77777777" w:rsidR="00990A51" w:rsidRDefault="00990A51" w:rsidP="008501DC">
            <w:pPr>
              <w:ind w:firstLine="0"/>
              <w:jc w:val="right"/>
              <w:rPr>
                <w:ins w:id="264" w:author="Michael Decker" w:date="2020-04-18T18:17:00Z"/>
                <w:rFonts w:cs="Times New Roman"/>
                <w:szCs w:val="24"/>
              </w:rPr>
            </w:pPr>
            <w:ins w:id="265" w:author="Michael Decker" w:date="2020-04-18T18:17:00Z">
              <w:r>
                <w:rPr>
                  <w:color w:val="000000"/>
                  <w:sz w:val="20"/>
                  <w:szCs w:val="20"/>
                </w:rPr>
                <w:t>105180</w:t>
              </w:r>
            </w:ins>
          </w:p>
        </w:tc>
        <w:tc>
          <w:tcPr>
            <w:tcW w:w="0" w:type="auto"/>
            <w:vAlign w:val="bottom"/>
          </w:tcPr>
          <w:p w14:paraId="0ED0EAA5" w14:textId="77777777" w:rsidR="00990A51" w:rsidRDefault="00990A51" w:rsidP="008501DC">
            <w:pPr>
              <w:ind w:firstLine="0"/>
              <w:jc w:val="right"/>
              <w:rPr>
                <w:ins w:id="266" w:author="Michael Decker" w:date="2020-04-18T18:17:00Z"/>
                <w:rFonts w:cs="Times New Roman"/>
                <w:szCs w:val="24"/>
              </w:rPr>
            </w:pPr>
            <w:ins w:id="267" w:author="Michael Decker" w:date="2020-04-18T18:17:00Z">
              <w:r>
                <w:rPr>
                  <w:color w:val="000000"/>
                  <w:sz w:val="20"/>
                  <w:szCs w:val="20"/>
                </w:rPr>
                <w:t>38013</w:t>
              </w:r>
            </w:ins>
          </w:p>
        </w:tc>
        <w:tc>
          <w:tcPr>
            <w:tcW w:w="0" w:type="auto"/>
            <w:vAlign w:val="bottom"/>
          </w:tcPr>
          <w:p w14:paraId="7FC68106" w14:textId="77777777" w:rsidR="00990A51" w:rsidRDefault="00990A51" w:rsidP="008501DC">
            <w:pPr>
              <w:ind w:firstLine="0"/>
              <w:jc w:val="right"/>
              <w:rPr>
                <w:ins w:id="268" w:author="Michael Decker" w:date="2020-04-18T18:17:00Z"/>
                <w:rFonts w:cs="Times New Roman"/>
                <w:szCs w:val="24"/>
              </w:rPr>
            </w:pPr>
            <w:ins w:id="269" w:author="Michael Decker" w:date="2020-04-18T18:17:00Z">
              <w:r>
                <w:rPr>
                  <w:color w:val="000000"/>
                  <w:sz w:val="20"/>
                  <w:szCs w:val="20"/>
                </w:rPr>
                <w:t>47</w:t>
              </w:r>
            </w:ins>
          </w:p>
        </w:tc>
        <w:tc>
          <w:tcPr>
            <w:tcW w:w="0" w:type="auto"/>
            <w:vAlign w:val="bottom"/>
          </w:tcPr>
          <w:p w14:paraId="7D50AF26" w14:textId="77777777" w:rsidR="00990A51" w:rsidRDefault="00990A51" w:rsidP="008501DC">
            <w:pPr>
              <w:ind w:firstLine="0"/>
              <w:jc w:val="right"/>
              <w:rPr>
                <w:ins w:id="270" w:author="Michael Decker" w:date="2020-04-18T18:17:00Z"/>
                <w:rFonts w:cs="Times New Roman"/>
                <w:szCs w:val="24"/>
              </w:rPr>
            </w:pPr>
            <w:ins w:id="271" w:author="Michael Decker" w:date="2020-04-18T18:17:00Z">
              <w:r>
                <w:rPr>
                  <w:color w:val="000000"/>
                  <w:sz w:val="20"/>
                  <w:szCs w:val="20"/>
                </w:rPr>
                <w:t>0</w:t>
              </w:r>
            </w:ins>
          </w:p>
        </w:tc>
        <w:tc>
          <w:tcPr>
            <w:tcW w:w="0" w:type="auto"/>
            <w:vAlign w:val="bottom"/>
          </w:tcPr>
          <w:p w14:paraId="1B5C3B45" w14:textId="77777777" w:rsidR="00990A51" w:rsidRDefault="00990A51" w:rsidP="008501DC">
            <w:pPr>
              <w:ind w:firstLine="0"/>
              <w:jc w:val="right"/>
              <w:rPr>
                <w:ins w:id="272" w:author="Michael Decker" w:date="2020-04-18T18:17:00Z"/>
                <w:rFonts w:cs="Times New Roman"/>
                <w:szCs w:val="24"/>
              </w:rPr>
            </w:pPr>
            <w:ins w:id="273" w:author="Michael Decker" w:date="2020-04-18T18:17:00Z">
              <w:r>
                <w:rPr>
                  <w:color w:val="000000"/>
                  <w:sz w:val="20"/>
                  <w:szCs w:val="20"/>
                </w:rPr>
                <w:t>0.36</w:t>
              </w:r>
            </w:ins>
          </w:p>
        </w:tc>
        <w:tc>
          <w:tcPr>
            <w:tcW w:w="0" w:type="auto"/>
            <w:vAlign w:val="bottom"/>
          </w:tcPr>
          <w:p w14:paraId="3C5A8049" w14:textId="77777777" w:rsidR="00990A51" w:rsidRDefault="00990A51" w:rsidP="008501DC">
            <w:pPr>
              <w:ind w:firstLine="0"/>
              <w:jc w:val="right"/>
              <w:rPr>
                <w:ins w:id="274" w:author="Michael Decker" w:date="2020-04-18T18:17:00Z"/>
                <w:rFonts w:cs="Times New Roman"/>
                <w:szCs w:val="24"/>
              </w:rPr>
            </w:pPr>
            <w:ins w:id="275" w:author="Michael Decker" w:date="2020-04-18T18:17:00Z">
              <w:r>
                <w:rPr>
                  <w:color w:val="000000"/>
                  <w:sz w:val="20"/>
                  <w:szCs w:val="20"/>
                </w:rPr>
                <w:t>1.6014</w:t>
              </w:r>
            </w:ins>
          </w:p>
        </w:tc>
      </w:tr>
      <w:tr w:rsidR="00990A51" w14:paraId="6AE301CA" w14:textId="77777777" w:rsidTr="008501DC">
        <w:trPr>
          <w:ins w:id="276" w:author="Michael Decker" w:date="2020-04-18T18:17:00Z"/>
        </w:trPr>
        <w:tc>
          <w:tcPr>
            <w:tcW w:w="0" w:type="auto"/>
            <w:vAlign w:val="bottom"/>
          </w:tcPr>
          <w:p w14:paraId="2F0FD42C" w14:textId="77777777" w:rsidR="00990A51" w:rsidRDefault="00990A51" w:rsidP="008501DC">
            <w:pPr>
              <w:ind w:firstLine="0"/>
              <w:rPr>
                <w:ins w:id="277" w:author="Michael Decker" w:date="2020-04-18T18:17:00Z"/>
                <w:rFonts w:cs="Times New Roman"/>
                <w:szCs w:val="24"/>
              </w:rPr>
            </w:pPr>
            <w:ins w:id="278" w:author="Michael Decker" w:date="2020-04-18T18:17:00Z">
              <w:r>
                <w:rPr>
                  <w:color w:val="000000"/>
                  <w:sz w:val="20"/>
                  <w:szCs w:val="20"/>
                </w:rPr>
                <w:t>aws sdk cpp</w:t>
              </w:r>
            </w:ins>
          </w:p>
        </w:tc>
        <w:tc>
          <w:tcPr>
            <w:tcW w:w="0" w:type="auto"/>
            <w:vAlign w:val="bottom"/>
          </w:tcPr>
          <w:p w14:paraId="0D4B65A4" w14:textId="77777777" w:rsidR="00990A51" w:rsidRDefault="00990A51" w:rsidP="008501DC">
            <w:pPr>
              <w:ind w:firstLine="0"/>
              <w:rPr>
                <w:ins w:id="279" w:author="Michael Decker" w:date="2020-04-18T18:17:00Z"/>
                <w:rFonts w:cs="Times New Roman"/>
                <w:szCs w:val="24"/>
              </w:rPr>
            </w:pPr>
            <w:ins w:id="280" w:author="Michael Decker" w:date="2020-04-18T18:17:00Z">
              <w:r>
                <w:rPr>
                  <w:color w:val="000000"/>
                  <w:sz w:val="20"/>
                  <w:szCs w:val="20"/>
                </w:rPr>
                <w:t>C++</w:t>
              </w:r>
            </w:ins>
          </w:p>
        </w:tc>
        <w:tc>
          <w:tcPr>
            <w:tcW w:w="0" w:type="auto"/>
            <w:vAlign w:val="bottom"/>
          </w:tcPr>
          <w:p w14:paraId="20870D43" w14:textId="77777777" w:rsidR="00990A51" w:rsidRDefault="00990A51" w:rsidP="008501DC">
            <w:pPr>
              <w:ind w:firstLine="0"/>
              <w:jc w:val="right"/>
              <w:rPr>
                <w:ins w:id="281" w:author="Michael Decker" w:date="2020-04-18T18:17:00Z"/>
                <w:rFonts w:cs="Times New Roman"/>
                <w:szCs w:val="24"/>
              </w:rPr>
            </w:pPr>
            <w:ins w:id="282" w:author="Michael Decker" w:date="2020-04-18T18:17:00Z">
              <w:r>
                <w:rPr>
                  <w:color w:val="000000"/>
                  <w:sz w:val="20"/>
                  <w:szCs w:val="20"/>
                </w:rPr>
                <w:t>57</w:t>
              </w:r>
            </w:ins>
          </w:p>
        </w:tc>
        <w:tc>
          <w:tcPr>
            <w:tcW w:w="0" w:type="auto"/>
            <w:vAlign w:val="bottom"/>
          </w:tcPr>
          <w:p w14:paraId="78147E28" w14:textId="77777777" w:rsidR="00990A51" w:rsidRDefault="00990A51" w:rsidP="008501DC">
            <w:pPr>
              <w:ind w:firstLine="0"/>
              <w:jc w:val="right"/>
              <w:rPr>
                <w:ins w:id="283" w:author="Michael Decker" w:date="2020-04-18T18:17:00Z"/>
                <w:rFonts w:cs="Times New Roman"/>
                <w:szCs w:val="24"/>
              </w:rPr>
            </w:pPr>
            <w:ins w:id="284" w:author="Michael Decker" w:date="2020-04-18T18:17:00Z">
              <w:r>
                <w:rPr>
                  <w:color w:val="000000"/>
                  <w:sz w:val="20"/>
                  <w:szCs w:val="20"/>
                </w:rPr>
                <w:t>2503490</w:t>
              </w:r>
            </w:ins>
          </w:p>
        </w:tc>
        <w:tc>
          <w:tcPr>
            <w:tcW w:w="0" w:type="auto"/>
            <w:vAlign w:val="bottom"/>
          </w:tcPr>
          <w:p w14:paraId="4538B4EC" w14:textId="77777777" w:rsidR="00990A51" w:rsidRDefault="00990A51" w:rsidP="008501DC">
            <w:pPr>
              <w:ind w:firstLine="0"/>
              <w:jc w:val="right"/>
              <w:rPr>
                <w:ins w:id="285" w:author="Michael Decker" w:date="2020-04-18T18:17:00Z"/>
                <w:rFonts w:cs="Times New Roman"/>
                <w:szCs w:val="24"/>
              </w:rPr>
            </w:pPr>
            <w:ins w:id="286" w:author="Michael Decker" w:date="2020-04-18T18:17:00Z">
              <w:r>
                <w:rPr>
                  <w:color w:val="000000"/>
                  <w:sz w:val="20"/>
                  <w:szCs w:val="20"/>
                </w:rPr>
                <w:t>2509104</w:t>
              </w:r>
            </w:ins>
          </w:p>
        </w:tc>
        <w:tc>
          <w:tcPr>
            <w:tcW w:w="0" w:type="auto"/>
            <w:vAlign w:val="bottom"/>
          </w:tcPr>
          <w:p w14:paraId="2B81AD42" w14:textId="77777777" w:rsidR="00990A51" w:rsidRDefault="00990A51" w:rsidP="008501DC">
            <w:pPr>
              <w:ind w:firstLine="0"/>
              <w:jc w:val="right"/>
              <w:rPr>
                <w:ins w:id="287" w:author="Michael Decker" w:date="2020-04-18T18:17:00Z"/>
                <w:rFonts w:cs="Times New Roman"/>
                <w:szCs w:val="24"/>
              </w:rPr>
            </w:pPr>
            <w:ins w:id="288" w:author="Michael Decker" w:date="2020-04-18T18:17:00Z">
              <w:r>
                <w:rPr>
                  <w:color w:val="000000"/>
                  <w:sz w:val="20"/>
                  <w:szCs w:val="20"/>
                </w:rPr>
                <w:t>217</w:t>
              </w:r>
            </w:ins>
          </w:p>
        </w:tc>
        <w:tc>
          <w:tcPr>
            <w:tcW w:w="0" w:type="auto"/>
            <w:vAlign w:val="bottom"/>
          </w:tcPr>
          <w:p w14:paraId="28E0898E" w14:textId="77777777" w:rsidR="00990A51" w:rsidRDefault="00990A51" w:rsidP="008501DC">
            <w:pPr>
              <w:ind w:firstLine="0"/>
              <w:jc w:val="right"/>
              <w:rPr>
                <w:ins w:id="289" w:author="Michael Decker" w:date="2020-04-18T18:17:00Z"/>
                <w:rFonts w:cs="Times New Roman"/>
                <w:szCs w:val="24"/>
              </w:rPr>
            </w:pPr>
            <w:ins w:id="290" w:author="Michael Decker" w:date="2020-04-18T18:17:00Z">
              <w:r>
                <w:rPr>
                  <w:color w:val="000000"/>
                  <w:sz w:val="20"/>
                  <w:szCs w:val="20"/>
                </w:rPr>
                <w:t>0</w:t>
              </w:r>
            </w:ins>
          </w:p>
        </w:tc>
        <w:tc>
          <w:tcPr>
            <w:tcW w:w="0" w:type="auto"/>
            <w:vAlign w:val="bottom"/>
          </w:tcPr>
          <w:p w14:paraId="4909D87D" w14:textId="77777777" w:rsidR="00990A51" w:rsidRDefault="00990A51" w:rsidP="008501DC">
            <w:pPr>
              <w:ind w:firstLine="0"/>
              <w:jc w:val="right"/>
              <w:rPr>
                <w:ins w:id="291" w:author="Michael Decker" w:date="2020-04-18T18:17:00Z"/>
                <w:rFonts w:cs="Times New Roman"/>
                <w:szCs w:val="24"/>
              </w:rPr>
            </w:pPr>
            <w:ins w:id="292" w:author="Michael Decker" w:date="2020-04-18T18:17:00Z">
              <w:r>
                <w:rPr>
                  <w:color w:val="000000"/>
                  <w:sz w:val="20"/>
                  <w:szCs w:val="20"/>
                </w:rPr>
                <w:t>1.00</w:t>
              </w:r>
            </w:ins>
          </w:p>
        </w:tc>
        <w:tc>
          <w:tcPr>
            <w:tcW w:w="0" w:type="auto"/>
            <w:vAlign w:val="bottom"/>
          </w:tcPr>
          <w:p w14:paraId="19C30D54" w14:textId="77777777" w:rsidR="00990A51" w:rsidRDefault="00990A51" w:rsidP="008501DC">
            <w:pPr>
              <w:ind w:firstLine="0"/>
              <w:jc w:val="right"/>
              <w:rPr>
                <w:ins w:id="293" w:author="Michael Decker" w:date="2020-04-18T18:17:00Z"/>
                <w:rFonts w:cs="Times New Roman"/>
                <w:szCs w:val="24"/>
              </w:rPr>
            </w:pPr>
            <w:ins w:id="294" w:author="Michael Decker" w:date="2020-04-18T18:17:00Z">
              <w:r>
                <w:rPr>
                  <w:color w:val="000000"/>
                  <w:sz w:val="20"/>
                  <w:szCs w:val="20"/>
                </w:rPr>
                <w:t>7.3935</w:t>
              </w:r>
            </w:ins>
          </w:p>
        </w:tc>
      </w:tr>
      <w:tr w:rsidR="00990A51" w14:paraId="0E511D80" w14:textId="77777777" w:rsidTr="008501DC">
        <w:trPr>
          <w:ins w:id="295" w:author="Michael Decker" w:date="2020-04-18T18:17:00Z"/>
        </w:trPr>
        <w:tc>
          <w:tcPr>
            <w:tcW w:w="0" w:type="auto"/>
            <w:vAlign w:val="bottom"/>
          </w:tcPr>
          <w:p w14:paraId="21C89E04" w14:textId="77777777" w:rsidR="00990A51" w:rsidRDefault="00990A51" w:rsidP="008501DC">
            <w:pPr>
              <w:ind w:firstLine="0"/>
              <w:rPr>
                <w:ins w:id="296" w:author="Michael Decker" w:date="2020-04-18T18:17:00Z"/>
                <w:rFonts w:cs="Times New Roman"/>
                <w:szCs w:val="24"/>
              </w:rPr>
            </w:pPr>
            <w:ins w:id="297" w:author="Michael Decker" w:date="2020-04-18T18:17:00Z">
              <w:r>
                <w:rPr>
                  <w:color w:val="000000"/>
                  <w:sz w:val="20"/>
                  <w:szCs w:val="20"/>
                </w:rPr>
                <w:t>cdt</w:t>
              </w:r>
            </w:ins>
          </w:p>
        </w:tc>
        <w:tc>
          <w:tcPr>
            <w:tcW w:w="0" w:type="auto"/>
            <w:vAlign w:val="bottom"/>
          </w:tcPr>
          <w:p w14:paraId="2862CE34" w14:textId="77777777" w:rsidR="00990A51" w:rsidRDefault="00990A51" w:rsidP="008501DC">
            <w:pPr>
              <w:ind w:firstLine="0"/>
              <w:rPr>
                <w:ins w:id="298" w:author="Michael Decker" w:date="2020-04-18T18:17:00Z"/>
                <w:rFonts w:cs="Times New Roman"/>
                <w:szCs w:val="24"/>
              </w:rPr>
            </w:pPr>
            <w:ins w:id="299" w:author="Michael Decker" w:date="2020-04-18T18:17:00Z">
              <w:r>
                <w:rPr>
                  <w:color w:val="000000"/>
                  <w:sz w:val="20"/>
                  <w:szCs w:val="20"/>
                </w:rPr>
                <w:t>Java/C++/C</w:t>
              </w:r>
            </w:ins>
          </w:p>
        </w:tc>
        <w:tc>
          <w:tcPr>
            <w:tcW w:w="0" w:type="auto"/>
            <w:vAlign w:val="bottom"/>
          </w:tcPr>
          <w:p w14:paraId="718D770E" w14:textId="77777777" w:rsidR="00990A51" w:rsidRDefault="00990A51" w:rsidP="008501DC">
            <w:pPr>
              <w:ind w:firstLine="0"/>
              <w:jc w:val="right"/>
              <w:rPr>
                <w:ins w:id="300" w:author="Michael Decker" w:date="2020-04-18T18:17:00Z"/>
                <w:rFonts w:cs="Times New Roman"/>
                <w:szCs w:val="24"/>
              </w:rPr>
            </w:pPr>
            <w:ins w:id="301" w:author="Michael Decker" w:date="2020-04-18T18:17:00Z">
              <w:r>
                <w:rPr>
                  <w:color w:val="000000"/>
                  <w:sz w:val="20"/>
                  <w:szCs w:val="20"/>
                </w:rPr>
                <w:t>154</w:t>
              </w:r>
            </w:ins>
          </w:p>
        </w:tc>
        <w:tc>
          <w:tcPr>
            <w:tcW w:w="0" w:type="auto"/>
            <w:vAlign w:val="bottom"/>
          </w:tcPr>
          <w:p w14:paraId="5B1D4FF1" w14:textId="77777777" w:rsidR="00990A51" w:rsidRDefault="00990A51" w:rsidP="008501DC">
            <w:pPr>
              <w:ind w:firstLine="0"/>
              <w:jc w:val="right"/>
              <w:rPr>
                <w:ins w:id="302" w:author="Michael Decker" w:date="2020-04-18T18:17:00Z"/>
                <w:rFonts w:cs="Times New Roman"/>
                <w:szCs w:val="24"/>
              </w:rPr>
            </w:pPr>
            <w:ins w:id="303" w:author="Michael Decker" w:date="2020-04-18T18:17:00Z">
              <w:r>
                <w:rPr>
                  <w:color w:val="000000"/>
                  <w:sz w:val="20"/>
                  <w:szCs w:val="20"/>
                </w:rPr>
                <w:t>1122144</w:t>
              </w:r>
            </w:ins>
          </w:p>
        </w:tc>
        <w:tc>
          <w:tcPr>
            <w:tcW w:w="0" w:type="auto"/>
            <w:vAlign w:val="bottom"/>
          </w:tcPr>
          <w:p w14:paraId="0E90B422" w14:textId="77777777" w:rsidR="00990A51" w:rsidRDefault="00990A51" w:rsidP="008501DC">
            <w:pPr>
              <w:ind w:firstLine="0"/>
              <w:jc w:val="right"/>
              <w:rPr>
                <w:ins w:id="304" w:author="Michael Decker" w:date="2020-04-18T18:17:00Z"/>
                <w:rFonts w:cs="Times New Roman"/>
                <w:szCs w:val="24"/>
              </w:rPr>
            </w:pPr>
            <w:ins w:id="305" w:author="Michael Decker" w:date="2020-04-18T18:17:00Z">
              <w:r>
                <w:rPr>
                  <w:color w:val="000000"/>
                  <w:sz w:val="20"/>
                  <w:szCs w:val="20"/>
                </w:rPr>
                <w:t>450027</w:t>
              </w:r>
            </w:ins>
          </w:p>
        </w:tc>
        <w:tc>
          <w:tcPr>
            <w:tcW w:w="0" w:type="auto"/>
            <w:vAlign w:val="bottom"/>
          </w:tcPr>
          <w:p w14:paraId="605B3F30" w14:textId="77777777" w:rsidR="00990A51" w:rsidRDefault="00990A51" w:rsidP="008501DC">
            <w:pPr>
              <w:ind w:firstLine="0"/>
              <w:jc w:val="right"/>
              <w:rPr>
                <w:ins w:id="306" w:author="Michael Decker" w:date="2020-04-18T18:17:00Z"/>
                <w:rFonts w:cs="Times New Roman"/>
                <w:szCs w:val="24"/>
              </w:rPr>
            </w:pPr>
            <w:ins w:id="307" w:author="Michael Decker" w:date="2020-04-18T18:17:00Z">
              <w:r>
                <w:rPr>
                  <w:color w:val="000000"/>
                  <w:sz w:val="20"/>
                  <w:szCs w:val="20"/>
                </w:rPr>
                <w:t>85</w:t>
              </w:r>
            </w:ins>
          </w:p>
        </w:tc>
        <w:tc>
          <w:tcPr>
            <w:tcW w:w="0" w:type="auto"/>
            <w:vAlign w:val="bottom"/>
          </w:tcPr>
          <w:p w14:paraId="2793EF2D" w14:textId="77777777" w:rsidR="00990A51" w:rsidRDefault="00990A51" w:rsidP="008501DC">
            <w:pPr>
              <w:ind w:firstLine="0"/>
              <w:jc w:val="right"/>
              <w:rPr>
                <w:ins w:id="308" w:author="Michael Decker" w:date="2020-04-18T18:17:00Z"/>
                <w:rFonts w:cs="Times New Roman"/>
                <w:szCs w:val="24"/>
              </w:rPr>
            </w:pPr>
            <w:ins w:id="309" w:author="Michael Decker" w:date="2020-04-18T18:17:00Z">
              <w:r>
                <w:rPr>
                  <w:color w:val="000000"/>
                  <w:sz w:val="20"/>
                  <w:szCs w:val="20"/>
                </w:rPr>
                <w:t>0</w:t>
              </w:r>
            </w:ins>
          </w:p>
        </w:tc>
        <w:tc>
          <w:tcPr>
            <w:tcW w:w="0" w:type="auto"/>
            <w:vAlign w:val="bottom"/>
          </w:tcPr>
          <w:p w14:paraId="714B69E9" w14:textId="77777777" w:rsidR="00990A51" w:rsidRDefault="00990A51" w:rsidP="008501DC">
            <w:pPr>
              <w:ind w:firstLine="0"/>
              <w:jc w:val="right"/>
              <w:rPr>
                <w:ins w:id="310" w:author="Michael Decker" w:date="2020-04-18T18:17:00Z"/>
                <w:rFonts w:cs="Times New Roman"/>
                <w:szCs w:val="24"/>
              </w:rPr>
            </w:pPr>
            <w:ins w:id="311" w:author="Michael Decker" w:date="2020-04-18T18:17:00Z">
              <w:r>
                <w:rPr>
                  <w:color w:val="000000"/>
                  <w:sz w:val="20"/>
                  <w:szCs w:val="20"/>
                </w:rPr>
                <w:t>0.40</w:t>
              </w:r>
            </w:ins>
          </w:p>
        </w:tc>
        <w:tc>
          <w:tcPr>
            <w:tcW w:w="0" w:type="auto"/>
            <w:vAlign w:val="bottom"/>
          </w:tcPr>
          <w:p w14:paraId="752B044E" w14:textId="77777777" w:rsidR="00990A51" w:rsidRDefault="00990A51" w:rsidP="008501DC">
            <w:pPr>
              <w:ind w:firstLine="0"/>
              <w:jc w:val="right"/>
              <w:rPr>
                <w:ins w:id="312" w:author="Michael Decker" w:date="2020-04-18T18:17:00Z"/>
                <w:rFonts w:cs="Times New Roman"/>
                <w:szCs w:val="24"/>
              </w:rPr>
            </w:pPr>
            <w:ins w:id="313" w:author="Michael Decker" w:date="2020-04-18T18:17:00Z">
              <w:r>
                <w:rPr>
                  <w:color w:val="000000"/>
                  <w:sz w:val="20"/>
                  <w:szCs w:val="20"/>
                </w:rPr>
                <w:t>2.8961</w:t>
              </w:r>
            </w:ins>
          </w:p>
        </w:tc>
      </w:tr>
      <w:tr w:rsidR="00990A51" w14:paraId="53A0237D" w14:textId="77777777" w:rsidTr="008501DC">
        <w:trPr>
          <w:ins w:id="314" w:author="Michael Decker" w:date="2020-04-18T18:17:00Z"/>
        </w:trPr>
        <w:tc>
          <w:tcPr>
            <w:tcW w:w="0" w:type="auto"/>
            <w:vAlign w:val="bottom"/>
          </w:tcPr>
          <w:p w14:paraId="58E56009" w14:textId="77777777" w:rsidR="00990A51" w:rsidRDefault="00990A51" w:rsidP="008501DC">
            <w:pPr>
              <w:ind w:firstLine="0"/>
              <w:rPr>
                <w:ins w:id="315" w:author="Michael Decker" w:date="2020-04-18T18:17:00Z"/>
                <w:rFonts w:cs="Times New Roman"/>
                <w:szCs w:val="24"/>
              </w:rPr>
            </w:pPr>
            <w:ins w:id="316" w:author="Michael Decker" w:date="2020-04-18T18:17:00Z">
              <w:r>
                <w:rPr>
                  <w:color w:val="000000"/>
                  <w:sz w:val="20"/>
                  <w:szCs w:val="20"/>
                </w:rPr>
                <w:t>C Plus Plus</w:t>
              </w:r>
            </w:ins>
          </w:p>
        </w:tc>
        <w:tc>
          <w:tcPr>
            <w:tcW w:w="0" w:type="auto"/>
            <w:vAlign w:val="bottom"/>
          </w:tcPr>
          <w:p w14:paraId="72A21D5F" w14:textId="77777777" w:rsidR="00990A51" w:rsidRDefault="00990A51" w:rsidP="008501DC">
            <w:pPr>
              <w:ind w:firstLine="0"/>
              <w:rPr>
                <w:ins w:id="317" w:author="Michael Decker" w:date="2020-04-18T18:17:00Z"/>
                <w:rFonts w:cs="Times New Roman"/>
                <w:szCs w:val="24"/>
              </w:rPr>
            </w:pPr>
            <w:ins w:id="318" w:author="Michael Decker" w:date="2020-04-18T18:17:00Z">
              <w:r>
                <w:rPr>
                  <w:color w:val="000000"/>
                  <w:sz w:val="20"/>
                  <w:szCs w:val="20"/>
                </w:rPr>
                <w:t>C++/C</w:t>
              </w:r>
            </w:ins>
          </w:p>
        </w:tc>
        <w:tc>
          <w:tcPr>
            <w:tcW w:w="0" w:type="auto"/>
            <w:vAlign w:val="bottom"/>
          </w:tcPr>
          <w:p w14:paraId="504DB920" w14:textId="77777777" w:rsidR="00990A51" w:rsidRDefault="00990A51" w:rsidP="008501DC">
            <w:pPr>
              <w:ind w:firstLine="0"/>
              <w:jc w:val="right"/>
              <w:rPr>
                <w:ins w:id="319" w:author="Michael Decker" w:date="2020-04-18T18:17:00Z"/>
                <w:rFonts w:cs="Times New Roman"/>
                <w:szCs w:val="24"/>
              </w:rPr>
            </w:pPr>
            <w:ins w:id="320" w:author="Michael Decker" w:date="2020-04-18T18:17:00Z">
              <w:r>
                <w:rPr>
                  <w:color w:val="000000"/>
                  <w:sz w:val="20"/>
                  <w:szCs w:val="20"/>
                </w:rPr>
                <w:t>100</w:t>
              </w:r>
            </w:ins>
          </w:p>
        </w:tc>
        <w:tc>
          <w:tcPr>
            <w:tcW w:w="0" w:type="auto"/>
            <w:vAlign w:val="bottom"/>
          </w:tcPr>
          <w:p w14:paraId="50C3E4F4" w14:textId="77777777" w:rsidR="00990A51" w:rsidRDefault="00990A51" w:rsidP="008501DC">
            <w:pPr>
              <w:ind w:firstLine="0"/>
              <w:jc w:val="right"/>
              <w:rPr>
                <w:ins w:id="321" w:author="Michael Decker" w:date="2020-04-18T18:17:00Z"/>
                <w:rFonts w:cs="Times New Roman"/>
                <w:szCs w:val="24"/>
              </w:rPr>
            </w:pPr>
            <w:ins w:id="322" w:author="Michael Decker" w:date="2020-04-18T18:17:00Z">
              <w:r>
                <w:rPr>
                  <w:color w:val="000000"/>
                  <w:sz w:val="20"/>
                  <w:szCs w:val="20"/>
                </w:rPr>
                <w:t>5767</w:t>
              </w:r>
            </w:ins>
          </w:p>
        </w:tc>
        <w:tc>
          <w:tcPr>
            <w:tcW w:w="0" w:type="auto"/>
            <w:vAlign w:val="bottom"/>
          </w:tcPr>
          <w:p w14:paraId="063346CD" w14:textId="77777777" w:rsidR="00990A51" w:rsidRDefault="00990A51" w:rsidP="008501DC">
            <w:pPr>
              <w:ind w:firstLine="0"/>
              <w:jc w:val="right"/>
              <w:rPr>
                <w:ins w:id="323" w:author="Michael Decker" w:date="2020-04-18T18:17:00Z"/>
                <w:rFonts w:cs="Times New Roman"/>
                <w:szCs w:val="24"/>
              </w:rPr>
            </w:pPr>
            <w:ins w:id="324" w:author="Michael Decker" w:date="2020-04-18T18:17:00Z">
              <w:r>
                <w:rPr>
                  <w:color w:val="000000"/>
                  <w:sz w:val="20"/>
                  <w:szCs w:val="20"/>
                </w:rPr>
                <w:t>576</w:t>
              </w:r>
            </w:ins>
          </w:p>
        </w:tc>
        <w:tc>
          <w:tcPr>
            <w:tcW w:w="0" w:type="auto"/>
            <w:vAlign w:val="bottom"/>
          </w:tcPr>
          <w:p w14:paraId="782FD7FF" w14:textId="77777777" w:rsidR="00990A51" w:rsidRDefault="00990A51" w:rsidP="008501DC">
            <w:pPr>
              <w:ind w:firstLine="0"/>
              <w:jc w:val="right"/>
              <w:rPr>
                <w:ins w:id="325" w:author="Michael Decker" w:date="2020-04-18T18:17:00Z"/>
                <w:rFonts w:cs="Times New Roman"/>
                <w:szCs w:val="24"/>
              </w:rPr>
            </w:pPr>
            <w:ins w:id="326" w:author="Michael Decker" w:date="2020-04-18T18:17:00Z">
              <w:r>
                <w:rPr>
                  <w:color w:val="000000"/>
                  <w:sz w:val="20"/>
                  <w:szCs w:val="20"/>
                </w:rPr>
                <w:t>31</w:t>
              </w:r>
            </w:ins>
          </w:p>
        </w:tc>
        <w:tc>
          <w:tcPr>
            <w:tcW w:w="0" w:type="auto"/>
            <w:vAlign w:val="bottom"/>
          </w:tcPr>
          <w:p w14:paraId="5E7E544F" w14:textId="77777777" w:rsidR="00990A51" w:rsidRDefault="00990A51" w:rsidP="008501DC">
            <w:pPr>
              <w:ind w:firstLine="0"/>
              <w:jc w:val="right"/>
              <w:rPr>
                <w:ins w:id="327" w:author="Michael Decker" w:date="2020-04-18T18:17:00Z"/>
                <w:rFonts w:cs="Times New Roman"/>
                <w:szCs w:val="24"/>
              </w:rPr>
            </w:pPr>
            <w:ins w:id="328" w:author="Michael Decker" w:date="2020-04-18T18:17:00Z">
              <w:r>
                <w:rPr>
                  <w:color w:val="000000"/>
                  <w:sz w:val="20"/>
                  <w:szCs w:val="20"/>
                </w:rPr>
                <w:t>26</w:t>
              </w:r>
            </w:ins>
          </w:p>
        </w:tc>
        <w:tc>
          <w:tcPr>
            <w:tcW w:w="0" w:type="auto"/>
            <w:vAlign w:val="bottom"/>
          </w:tcPr>
          <w:p w14:paraId="2F755283" w14:textId="77777777" w:rsidR="00990A51" w:rsidRDefault="00990A51" w:rsidP="008501DC">
            <w:pPr>
              <w:ind w:firstLine="0"/>
              <w:jc w:val="right"/>
              <w:rPr>
                <w:ins w:id="329" w:author="Michael Decker" w:date="2020-04-18T18:17:00Z"/>
                <w:rFonts w:cs="Times New Roman"/>
                <w:szCs w:val="24"/>
              </w:rPr>
            </w:pPr>
            <w:ins w:id="330" w:author="Michael Decker" w:date="2020-04-18T18:17:00Z">
              <w:r>
                <w:rPr>
                  <w:color w:val="000000"/>
                  <w:sz w:val="20"/>
                  <w:szCs w:val="20"/>
                </w:rPr>
                <w:t>0.10</w:t>
              </w:r>
            </w:ins>
          </w:p>
        </w:tc>
        <w:tc>
          <w:tcPr>
            <w:tcW w:w="0" w:type="auto"/>
            <w:vAlign w:val="bottom"/>
          </w:tcPr>
          <w:p w14:paraId="42EB3013" w14:textId="77777777" w:rsidR="00990A51" w:rsidRDefault="00990A51" w:rsidP="008501DC">
            <w:pPr>
              <w:ind w:firstLine="0"/>
              <w:jc w:val="right"/>
              <w:rPr>
                <w:ins w:id="331" w:author="Michael Decker" w:date="2020-04-18T18:17:00Z"/>
                <w:rFonts w:cs="Times New Roman"/>
                <w:szCs w:val="24"/>
              </w:rPr>
            </w:pPr>
            <w:ins w:id="332" w:author="Michael Decker" w:date="2020-04-18T18:17:00Z">
              <w:r>
                <w:rPr>
                  <w:color w:val="000000"/>
                  <w:sz w:val="20"/>
                  <w:szCs w:val="20"/>
                </w:rPr>
                <w:t>1.0562</w:t>
              </w:r>
            </w:ins>
          </w:p>
        </w:tc>
      </w:tr>
      <w:tr w:rsidR="00990A51" w14:paraId="251D5ED4" w14:textId="77777777" w:rsidTr="008501DC">
        <w:trPr>
          <w:ins w:id="333" w:author="Michael Decker" w:date="2020-04-18T18:17:00Z"/>
        </w:trPr>
        <w:tc>
          <w:tcPr>
            <w:tcW w:w="0" w:type="auto"/>
            <w:vAlign w:val="bottom"/>
          </w:tcPr>
          <w:p w14:paraId="417E6367" w14:textId="77777777" w:rsidR="00990A51" w:rsidRDefault="00990A51" w:rsidP="008501DC">
            <w:pPr>
              <w:ind w:firstLine="0"/>
              <w:rPr>
                <w:ins w:id="334" w:author="Michael Decker" w:date="2020-04-18T18:17:00Z"/>
                <w:rFonts w:cs="Times New Roman"/>
                <w:szCs w:val="24"/>
              </w:rPr>
            </w:pPr>
            <w:ins w:id="335" w:author="Michael Decker" w:date="2020-04-18T18:17:00Z">
              <w:r>
                <w:rPr>
                  <w:color w:val="000000"/>
                  <w:sz w:val="20"/>
                  <w:szCs w:val="20"/>
                </w:rPr>
                <w:t>DynamicExpresso</w:t>
              </w:r>
            </w:ins>
          </w:p>
        </w:tc>
        <w:tc>
          <w:tcPr>
            <w:tcW w:w="0" w:type="auto"/>
            <w:vAlign w:val="bottom"/>
          </w:tcPr>
          <w:p w14:paraId="28B83CF6" w14:textId="77777777" w:rsidR="00990A51" w:rsidRDefault="00990A51" w:rsidP="008501DC">
            <w:pPr>
              <w:ind w:firstLine="0"/>
              <w:rPr>
                <w:ins w:id="336" w:author="Michael Decker" w:date="2020-04-18T18:17:00Z"/>
                <w:rFonts w:cs="Times New Roman"/>
                <w:szCs w:val="24"/>
              </w:rPr>
            </w:pPr>
            <w:ins w:id="337" w:author="Michael Decker" w:date="2020-04-18T18:17:00Z">
              <w:r>
                <w:rPr>
                  <w:color w:val="000000"/>
                  <w:sz w:val="20"/>
                  <w:szCs w:val="20"/>
                </w:rPr>
                <w:t>Java/C#</w:t>
              </w:r>
            </w:ins>
          </w:p>
        </w:tc>
        <w:tc>
          <w:tcPr>
            <w:tcW w:w="0" w:type="auto"/>
            <w:vAlign w:val="bottom"/>
          </w:tcPr>
          <w:p w14:paraId="3F077B57" w14:textId="77777777" w:rsidR="00990A51" w:rsidRDefault="00990A51" w:rsidP="008501DC">
            <w:pPr>
              <w:ind w:firstLine="0"/>
              <w:jc w:val="right"/>
              <w:rPr>
                <w:ins w:id="338" w:author="Michael Decker" w:date="2020-04-18T18:17:00Z"/>
                <w:rFonts w:cs="Times New Roman"/>
                <w:szCs w:val="24"/>
              </w:rPr>
            </w:pPr>
            <w:ins w:id="339" w:author="Michael Decker" w:date="2020-04-18T18:17:00Z">
              <w:r>
                <w:rPr>
                  <w:color w:val="000000"/>
                  <w:sz w:val="20"/>
                  <w:szCs w:val="20"/>
                </w:rPr>
                <w:t>15</w:t>
              </w:r>
            </w:ins>
          </w:p>
        </w:tc>
        <w:tc>
          <w:tcPr>
            <w:tcW w:w="0" w:type="auto"/>
            <w:vAlign w:val="bottom"/>
          </w:tcPr>
          <w:p w14:paraId="1D138782" w14:textId="77777777" w:rsidR="00990A51" w:rsidRDefault="00990A51" w:rsidP="008501DC">
            <w:pPr>
              <w:ind w:firstLine="0"/>
              <w:jc w:val="right"/>
              <w:rPr>
                <w:ins w:id="340" w:author="Michael Decker" w:date="2020-04-18T18:17:00Z"/>
                <w:rFonts w:cs="Times New Roman"/>
                <w:szCs w:val="24"/>
              </w:rPr>
            </w:pPr>
            <w:ins w:id="341" w:author="Michael Decker" w:date="2020-04-18T18:17:00Z">
              <w:r>
                <w:rPr>
                  <w:color w:val="000000"/>
                  <w:sz w:val="20"/>
                  <w:szCs w:val="20"/>
                </w:rPr>
                <w:t>15245</w:t>
              </w:r>
            </w:ins>
          </w:p>
        </w:tc>
        <w:tc>
          <w:tcPr>
            <w:tcW w:w="0" w:type="auto"/>
            <w:vAlign w:val="bottom"/>
          </w:tcPr>
          <w:p w14:paraId="114243F8" w14:textId="77777777" w:rsidR="00990A51" w:rsidRDefault="00990A51" w:rsidP="008501DC">
            <w:pPr>
              <w:ind w:firstLine="0"/>
              <w:jc w:val="right"/>
              <w:rPr>
                <w:ins w:id="342" w:author="Michael Decker" w:date="2020-04-18T18:17:00Z"/>
                <w:rFonts w:cs="Times New Roman"/>
                <w:szCs w:val="24"/>
              </w:rPr>
            </w:pPr>
            <w:ins w:id="343" w:author="Michael Decker" w:date="2020-04-18T18:17:00Z">
              <w:r>
                <w:rPr>
                  <w:color w:val="000000"/>
                  <w:sz w:val="20"/>
                  <w:szCs w:val="20"/>
                </w:rPr>
                <w:t>4521</w:t>
              </w:r>
            </w:ins>
          </w:p>
        </w:tc>
        <w:tc>
          <w:tcPr>
            <w:tcW w:w="0" w:type="auto"/>
            <w:vAlign w:val="bottom"/>
          </w:tcPr>
          <w:p w14:paraId="36364E59" w14:textId="77777777" w:rsidR="00990A51" w:rsidRDefault="00990A51" w:rsidP="008501DC">
            <w:pPr>
              <w:ind w:firstLine="0"/>
              <w:jc w:val="right"/>
              <w:rPr>
                <w:ins w:id="344" w:author="Michael Decker" w:date="2020-04-18T18:17:00Z"/>
                <w:rFonts w:cs="Times New Roman"/>
                <w:szCs w:val="24"/>
              </w:rPr>
            </w:pPr>
            <w:ins w:id="345" w:author="Michael Decker" w:date="2020-04-18T18:17:00Z">
              <w:r>
                <w:rPr>
                  <w:color w:val="000000"/>
                  <w:sz w:val="20"/>
                  <w:szCs w:val="20"/>
                </w:rPr>
                <w:t>9</w:t>
              </w:r>
            </w:ins>
          </w:p>
        </w:tc>
        <w:tc>
          <w:tcPr>
            <w:tcW w:w="0" w:type="auto"/>
            <w:vAlign w:val="bottom"/>
          </w:tcPr>
          <w:p w14:paraId="5C686A39" w14:textId="77777777" w:rsidR="00990A51" w:rsidRDefault="00990A51" w:rsidP="008501DC">
            <w:pPr>
              <w:ind w:firstLine="0"/>
              <w:jc w:val="right"/>
              <w:rPr>
                <w:ins w:id="346" w:author="Michael Decker" w:date="2020-04-18T18:17:00Z"/>
                <w:rFonts w:cs="Times New Roman"/>
                <w:szCs w:val="24"/>
              </w:rPr>
            </w:pPr>
            <w:ins w:id="347" w:author="Michael Decker" w:date="2020-04-18T18:17:00Z">
              <w:r>
                <w:rPr>
                  <w:color w:val="000000"/>
                  <w:sz w:val="20"/>
                  <w:szCs w:val="20"/>
                </w:rPr>
                <w:t>0</w:t>
              </w:r>
            </w:ins>
          </w:p>
        </w:tc>
        <w:tc>
          <w:tcPr>
            <w:tcW w:w="0" w:type="auto"/>
            <w:vAlign w:val="bottom"/>
          </w:tcPr>
          <w:p w14:paraId="2CBFE7E5" w14:textId="77777777" w:rsidR="00990A51" w:rsidRDefault="00990A51" w:rsidP="008501DC">
            <w:pPr>
              <w:ind w:firstLine="0"/>
              <w:jc w:val="right"/>
              <w:rPr>
                <w:ins w:id="348" w:author="Michael Decker" w:date="2020-04-18T18:17:00Z"/>
                <w:rFonts w:cs="Times New Roman"/>
                <w:szCs w:val="24"/>
              </w:rPr>
            </w:pPr>
            <w:ins w:id="349" w:author="Michael Decker" w:date="2020-04-18T18:17:00Z">
              <w:r>
                <w:rPr>
                  <w:color w:val="000000"/>
                  <w:sz w:val="20"/>
                  <w:szCs w:val="20"/>
                </w:rPr>
                <w:t>0.30</w:t>
              </w:r>
            </w:ins>
          </w:p>
        </w:tc>
        <w:tc>
          <w:tcPr>
            <w:tcW w:w="0" w:type="auto"/>
            <w:vAlign w:val="bottom"/>
          </w:tcPr>
          <w:p w14:paraId="59301834" w14:textId="77777777" w:rsidR="00990A51" w:rsidRDefault="00990A51" w:rsidP="008501DC">
            <w:pPr>
              <w:ind w:firstLine="0"/>
              <w:jc w:val="right"/>
              <w:rPr>
                <w:ins w:id="350" w:author="Michael Decker" w:date="2020-04-18T18:17:00Z"/>
                <w:rFonts w:cs="Times New Roman"/>
                <w:szCs w:val="24"/>
              </w:rPr>
            </w:pPr>
            <w:ins w:id="351" w:author="Michael Decker" w:date="2020-04-18T18:17:00Z">
              <w:r>
                <w:rPr>
                  <w:color w:val="000000"/>
                  <w:sz w:val="20"/>
                  <w:szCs w:val="20"/>
                </w:rPr>
                <w:t>0.3066</w:t>
              </w:r>
            </w:ins>
          </w:p>
        </w:tc>
      </w:tr>
      <w:tr w:rsidR="00990A51" w14:paraId="4C0A2C01" w14:textId="77777777" w:rsidTr="008501DC">
        <w:trPr>
          <w:ins w:id="352" w:author="Michael Decker" w:date="2020-04-18T18:17:00Z"/>
        </w:trPr>
        <w:tc>
          <w:tcPr>
            <w:tcW w:w="0" w:type="auto"/>
            <w:vAlign w:val="bottom"/>
          </w:tcPr>
          <w:p w14:paraId="72CBBFFB" w14:textId="77777777" w:rsidR="00990A51" w:rsidRDefault="00990A51" w:rsidP="008501DC">
            <w:pPr>
              <w:ind w:firstLine="0"/>
              <w:rPr>
                <w:ins w:id="353" w:author="Michael Decker" w:date="2020-04-18T18:17:00Z"/>
                <w:rFonts w:cs="Times New Roman"/>
                <w:szCs w:val="24"/>
              </w:rPr>
            </w:pPr>
            <w:ins w:id="354" w:author="Michael Decker" w:date="2020-04-18T18:17:00Z">
              <w:r>
                <w:rPr>
                  <w:color w:val="000000"/>
                  <w:sz w:val="20"/>
                  <w:szCs w:val="20"/>
                </w:rPr>
                <w:lastRenderedPageBreak/>
                <w:t>EnsageSharp</w:t>
              </w:r>
            </w:ins>
          </w:p>
        </w:tc>
        <w:tc>
          <w:tcPr>
            <w:tcW w:w="0" w:type="auto"/>
            <w:vAlign w:val="bottom"/>
          </w:tcPr>
          <w:p w14:paraId="0D90FFA4" w14:textId="77777777" w:rsidR="00990A51" w:rsidRDefault="00990A51" w:rsidP="008501DC">
            <w:pPr>
              <w:ind w:firstLine="0"/>
              <w:rPr>
                <w:ins w:id="355" w:author="Michael Decker" w:date="2020-04-18T18:17:00Z"/>
                <w:rFonts w:cs="Times New Roman"/>
                <w:szCs w:val="24"/>
              </w:rPr>
            </w:pPr>
            <w:ins w:id="356" w:author="Michael Decker" w:date="2020-04-18T18:17:00Z">
              <w:r>
                <w:rPr>
                  <w:color w:val="000000"/>
                  <w:sz w:val="20"/>
                  <w:szCs w:val="20"/>
                </w:rPr>
                <w:t>C#</w:t>
              </w:r>
            </w:ins>
          </w:p>
        </w:tc>
        <w:tc>
          <w:tcPr>
            <w:tcW w:w="0" w:type="auto"/>
            <w:vAlign w:val="bottom"/>
          </w:tcPr>
          <w:p w14:paraId="0EABE902" w14:textId="77777777" w:rsidR="00990A51" w:rsidRDefault="00990A51" w:rsidP="008501DC">
            <w:pPr>
              <w:ind w:firstLine="0"/>
              <w:jc w:val="right"/>
              <w:rPr>
                <w:ins w:id="357" w:author="Michael Decker" w:date="2020-04-18T18:17:00Z"/>
                <w:rFonts w:cs="Times New Roman"/>
                <w:szCs w:val="24"/>
              </w:rPr>
            </w:pPr>
            <w:ins w:id="358" w:author="Michael Decker" w:date="2020-04-18T18:17:00Z">
              <w:r>
                <w:rPr>
                  <w:color w:val="000000"/>
                  <w:sz w:val="20"/>
                  <w:szCs w:val="20"/>
                </w:rPr>
                <w:t>8</w:t>
              </w:r>
            </w:ins>
          </w:p>
        </w:tc>
        <w:tc>
          <w:tcPr>
            <w:tcW w:w="0" w:type="auto"/>
            <w:vAlign w:val="bottom"/>
          </w:tcPr>
          <w:p w14:paraId="7416AE91" w14:textId="77777777" w:rsidR="00990A51" w:rsidRDefault="00990A51" w:rsidP="008501DC">
            <w:pPr>
              <w:ind w:firstLine="0"/>
              <w:jc w:val="right"/>
              <w:rPr>
                <w:ins w:id="359" w:author="Michael Decker" w:date="2020-04-18T18:17:00Z"/>
                <w:rFonts w:cs="Times New Roman"/>
                <w:szCs w:val="24"/>
              </w:rPr>
            </w:pPr>
            <w:ins w:id="360" w:author="Michael Decker" w:date="2020-04-18T18:17:00Z">
              <w:r>
                <w:rPr>
                  <w:color w:val="000000"/>
                  <w:sz w:val="20"/>
                  <w:szCs w:val="20"/>
                </w:rPr>
                <w:t>36262</w:t>
              </w:r>
            </w:ins>
          </w:p>
        </w:tc>
        <w:tc>
          <w:tcPr>
            <w:tcW w:w="0" w:type="auto"/>
            <w:vAlign w:val="bottom"/>
          </w:tcPr>
          <w:p w14:paraId="2533DD66" w14:textId="77777777" w:rsidR="00990A51" w:rsidRDefault="00990A51" w:rsidP="008501DC">
            <w:pPr>
              <w:ind w:firstLine="0"/>
              <w:jc w:val="right"/>
              <w:rPr>
                <w:ins w:id="361" w:author="Michael Decker" w:date="2020-04-18T18:17:00Z"/>
                <w:rFonts w:cs="Times New Roman"/>
                <w:szCs w:val="24"/>
              </w:rPr>
            </w:pPr>
            <w:ins w:id="362" w:author="Michael Decker" w:date="2020-04-18T18:17:00Z">
              <w:r>
                <w:rPr>
                  <w:color w:val="000000"/>
                  <w:sz w:val="20"/>
                  <w:szCs w:val="20"/>
                </w:rPr>
                <w:t>3345</w:t>
              </w:r>
            </w:ins>
          </w:p>
        </w:tc>
        <w:tc>
          <w:tcPr>
            <w:tcW w:w="0" w:type="auto"/>
            <w:vAlign w:val="bottom"/>
          </w:tcPr>
          <w:p w14:paraId="51C15B1C" w14:textId="77777777" w:rsidR="00990A51" w:rsidRDefault="00990A51" w:rsidP="008501DC">
            <w:pPr>
              <w:ind w:firstLine="0"/>
              <w:jc w:val="right"/>
              <w:rPr>
                <w:ins w:id="363" w:author="Michael Decker" w:date="2020-04-18T18:17:00Z"/>
                <w:rFonts w:cs="Times New Roman"/>
                <w:szCs w:val="24"/>
              </w:rPr>
            </w:pPr>
            <w:ins w:id="364" w:author="Michael Decker" w:date="2020-04-18T18:17:00Z">
              <w:r>
                <w:rPr>
                  <w:color w:val="000000"/>
                  <w:sz w:val="20"/>
                  <w:szCs w:val="20"/>
                </w:rPr>
                <w:t>13</w:t>
              </w:r>
            </w:ins>
          </w:p>
        </w:tc>
        <w:tc>
          <w:tcPr>
            <w:tcW w:w="0" w:type="auto"/>
            <w:vAlign w:val="bottom"/>
          </w:tcPr>
          <w:p w14:paraId="01D11ED6" w14:textId="77777777" w:rsidR="00990A51" w:rsidRDefault="00990A51" w:rsidP="008501DC">
            <w:pPr>
              <w:ind w:firstLine="0"/>
              <w:jc w:val="right"/>
              <w:rPr>
                <w:ins w:id="365" w:author="Michael Decker" w:date="2020-04-18T18:17:00Z"/>
                <w:rFonts w:cs="Times New Roman"/>
                <w:szCs w:val="24"/>
              </w:rPr>
            </w:pPr>
            <w:ins w:id="366" w:author="Michael Decker" w:date="2020-04-18T18:17:00Z">
              <w:r>
                <w:rPr>
                  <w:color w:val="000000"/>
                  <w:sz w:val="20"/>
                  <w:szCs w:val="20"/>
                </w:rPr>
                <w:t>13</w:t>
              </w:r>
            </w:ins>
          </w:p>
        </w:tc>
        <w:tc>
          <w:tcPr>
            <w:tcW w:w="0" w:type="auto"/>
            <w:vAlign w:val="bottom"/>
          </w:tcPr>
          <w:p w14:paraId="4E98AD2A" w14:textId="77777777" w:rsidR="00990A51" w:rsidRDefault="00990A51" w:rsidP="008501DC">
            <w:pPr>
              <w:ind w:firstLine="0"/>
              <w:jc w:val="right"/>
              <w:rPr>
                <w:ins w:id="367" w:author="Michael Decker" w:date="2020-04-18T18:17:00Z"/>
                <w:rFonts w:cs="Times New Roman"/>
                <w:szCs w:val="24"/>
              </w:rPr>
            </w:pPr>
            <w:ins w:id="368" w:author="Michael Decker" w:date="2020-04-18T18:17:00Z">
              <w:r>
                <w:rPr>
                  <w:color w:val="000000"/>
                  <w:sz w:val="20"/>
                  <w:szCs w:val="20"/>
                </w:rPr>
                <w:t>0.09</w:t>
              </w:r>
            </w:ins>
          </w:p>
        </w:tc>
        <w:tc>
          <w:tcPr>
            <w:tcW w:w="0" w:type="auto"/>
            <w:vAlign w:val="bottom"/>
          </w:tcPr>
          <w:p w14:paraId="523811A8" w14:textId="77777777" w:rsidR="00990A51" w:rsidRDefault="00990A51" w:rsidP="008501DC">
            <w:pPr>
              <w:ind w:firstLine="0"/>
              <w:jc w:val="right"/>
              <w:rPr>
                <w:ins w:id="369" w:author="Michael Decker" w:date="2020-04-18T18:17:00Z"/>
                <w:rFonts w:cs="Times New Roman"/>
                <w:szCs w:val="24"/>
              </w:rPr>
            </w:pPr>
            <w:ins w:id="370" w:author="Michael Decker" w:date="2020-04-18T18:17:00Z">
              <w:r>
                <w:rPr>
                  <w:color w:val="000000"/>
                  <w:sz w:val="20"/>
                  <w:szCs w:val="20"/>
                </w:rPr>
                <w:t>0.4429</w:t>
              </w:r>
            </w:ins>
          </w:p>
        </w:tc>
      </w:tr>
      <w:tr w:rsidR="00990A51" w14:paraId="6754E43A" w14:textId="77777777" w:rsidTr="008501DC">
        <w:trPr>
          <w:ins w:id="371" w:author="Michael Decker" w:date="2020-04-18T18:17:00Z"/>
        </w:trPr>
        <w:tc>
          <w:tcPr>
            <w:tcW w:w="0" w:type="auto"/>
            <w:vAlign w:val="bottom"/>
          </w:tcPr>
          <w:p w14:paraId="3D46F143" w14:textId="77777777" w:rsidR="00990A51" w:rsidRDefault="00990A51" w:rsidP="008501DC">
            <w:pPr>
              <w:ind w:firstLine="0"/>
              <w:rPr>
                <w:ins w:id="372" w:author="Michael Decker" w:date="2020-04-18T18:17:00Z"/>
                <w:rFonts w:cs="Times New Roman"/>
                <w:szCs w:val="24"/>
              </w:rPr>
            </w:pPr>
            <w:ins w:id="373" w:author="Michael Decker" w:date="2020-04-18T18:17:00Z">
              <w:r>
                <w:rPr>
                  <w:color w:val="000000"/>
                  <w:sz w:val="20"/>
                  <w:szCs w:val="20"/>
                </w:rPr>
                <w:t>faster than c</w:t>
              </w:r>
            </w:ins>
          </w:p>
        </w:tc>
        <w:tc>
          <w:tcPr>
            <w:tcW w:w="0" w:type="auto"/>
            <w:vAlign w:val="bottom"/>
          </w:tcPr>
          <w:p w14:paraId="65A27B71" w14:textId="77777777" w:rsidR="00990A51" w:rsidRDefault="00990A51" w:rsidP="008501DC">
            <w:pPr>
              <w:ind w:firstLine="0"/>
              <w:rPr>
                <w:ins w:id="374" w:author="Michael Decker" w:date="2020-04-18T18:17:00Z"/>
                <w:rFonts w:cs="Times New Roman"/>
                <w:szCs w:val="24"/>
              </w:rPr>
            </w:pPr>
            <w:ins w:id="375" w:author="Michael Decker" w:date="2020-04-18T18:17:00Z">
              <w:r>
                <w:rPr>
                  <w:color w:val="000000"/>
                  <w:sz w:val="20"/>
                  <w:szCs w:val="20"/>
                </w:rPr>
                <w:t>Java</w:t>
              </w:r>
            </w:ins>
          </w:p>
        </w:tc>
        <w:tc>
          <w:tcPr>
            <w:tcW w:w="0" w:type="auto"/>
            <w:vAlign w:val="bottom"/>
          </w:tcPr>
          <w:p w14:paraId="256691AB" w14:textId="77777777" w:rsidR="00990A51" w:rsidRDefault="00990A51" w:rsidP="008501DC">
            <w:pPr>
              <w:ind w:firstLine="0"/>
              <w:jc w:val="right"/>
              <w:rPr>
                <w:ins w:id="376" w:author="Michael Decker" w:date="2020-04-18T18:17:00Z"/>
                <w:rFonts w:cs="Times New Roman"/>
                <w:szCs w:val="24"/>
              </w:rPr>
            </w:pPr>
            <w:ins w:id="377" w:author="Michael Decker" w:date="2020-04-18T18:17:00Z">
              <w:r>
                <w:rPr>
                  <w:color w:val="000000"/>
                  <w:sz w:val="20"/>
                  <w:szCs w:val="20"/>
                </w:rPr>
                <w:t>3</w:t>
              </w:r>
            </w:ins>
          </w:p>
        </w:tc>
        <w:tc>
          <w:tcPr>
            <w:tcW w:w="0" w:type="auto"/>
            <w:vAlign w:val="bottom"/>
          </w:tcPr>
          <w:p w14:paraId="6AEF0B02" w14:textId="77777777" w:rsidR="00990A51" w:rsidRDefault="00990A51" w:rsidP="008501DC">
            <w:pPr>
              <w:ind w:firstLine="0"/>
              <w:jc w:val="right"/>
              <w:rPr>
                <w:ins w:id="378" w:author="Michael Decker" w:date="2020-04-18T18:17:00Z"/>
                <w:rFonts w:cs="Times New Roman"/>
                <w:szCs w:val="24"/>
              </w:rPr>
            </w:pPr>
            <w:ins w:id="379" w:author="Michael Decker" w:date="2020-04-18T18:17:00Z">
              <w:r>
                <w:rPr>
                  <w:color w:val="000000"/>
                  <w:sz w:val="20"/>
                  <w:szCs w:val="20"/>
                </w:rPr>
                <w:t>446</w:t>
              </w:r>
            </w:ins>
          </w:p>
        </w:tc>
        <w:tc>
          <w:tcPr>
            <w:tcW w:w="0" w:type="auto"/>
            <w:vAlign w:val="bottom"/>
          </w:tcPr>
          <w:p w14:paraId="6F864D46" w14:textId="77777777" w:rsidR="00990A51" w:rsidRDefault="00990A51" w:rsidP="008501DC">
            <w:pPr>
              <w:ind w:firstLine="0"/>
              <w:jc w:val="right"/>
              <w:rPr>
                <w:ins w:id="380" w:author="Michael Decker" w:date="2020-04-18T18:17:00Z"/>
                <w:rFonts w:cs="Times New Roman"/>
                <w:szCs w:val="24"/>
              </w:rPr>
            </w:pPr>
            <w:ins w:id="381" w:author="Michael Decker" w:date="2020-04-18T18:17:00Z">
              <w:r>
                <w:rPr>
                  <w:color w:val="000000"/>
                  <w:sz w:val="20"/>
                  <w:szCs w:val="20"/>
                </w:rPr>
                <w:t>18</w:t>
              </w:r>
            </w:ins>
          </w:p>
        </w:tc>
        <w:tc>
          <w:tcPr>
            <w:tcW w:w="0" w:type="auto"/>
            <w:vAlign w:val="bottom"/>
          </w:tcPr>
          <w:p w14:paraId="0E4F78E2" w14:textId="77777777" w:rsidR="00990A51" w:rsidRDefault="00990A51" w:rsidP="008501DC">
            <w:pPr>
              <w:ind w:firstLine="0"/>
              <w:jc w:val="right"/>
              <w:rPr>
                <w:ins w:id="382" w:author="Michael Decker" w:date="2020-04-18T18:17:00Z"/>
                <w:rFonts w:cs="Times New Roman"/>
                <w:szCs w:val="24"/>
              </w:rPr>
            </w:pPr>
            <w:ins w:id="383" w:author="Michael Decker" w:date="2020-04-18T18:17:00Z">
              <w:r>
                <w:rPr>
                  <w:color w:val="000000"/>
                  <w:sz w:val="20"/>
                  <w:szCs w:val="20"/>
                </w:rPr>
                <w:t>1</w:t>
              </w:r>
            </w:ins>
          </w:p>
        </w:tc>
        <w:tc>
          <w:tcPr>
            <w:tcW w:w="0" w:type="auto"/>
            <w:vAlign w:val="bottom"/>
          </w:tcPr>
          <w:p w14:paraId="19DD32B9" w14:textId="77777777" w:rsidR="00990A51" w:rsidRDefault="00990A51" w:rsidP="008501DC">
            <w:pPr>
              <w:ind w:firstLine="0"/>
              <w:jc w:val="right"/>
              <w:rPr>
                <w:ins w:id="384" w:author="Michael Decker" w:date="2020-04-18T18:17:00Z"/>
                <w:rFonts w:cs="Times New Roman"/>
                <w:szCs w:val="24"/>
              </w:rPr>
            </w:pPr>
            <w:ins w:id="385" w:author="Michael Decker" w:date="2020-04-18T18:17:00Z">
              <w:r>
                <w:rPr>
                  <w:color w:val="000000"/>
                  <w:sz w:val="20"/>
                  <w:szCs w:val="20"/>
                </w:rPr>
                <w:t>0</w:t>
              </w:r>
            </w:ins>
          </w:p>
        </w:tc>
        <w:tc>
          <w:tcPr>
            <w:tcW w:w="0" w:type="auto"/>
            <w:vAlign w:val="bottom"/>
          </w:tcPr>
          <w:p w14:paraId="55EF94A9" w14:textId="77777777" w:rsidR="00990A51" w:rsidRDefault="00990A51" w:rsidP="008501DC">
            <w:pPr>
              <w:ind w:firstLine="0"/>
              <w:jc w:val="right"/>
              <w:rPr>
                <w:ins w:id="386" w:author="Michael Decker" w:date="2020-04-18T18:17:00Z"/>
                <w:rFonts w:cs="Times New Roman"/>
                <w:szCs w:val="24"/>
              </w:rPr>
            </w:pPr>
            <w:ins w:id="387" w:author="Michael Decker" w:date="2020-04-18T18:17:00Z">
              <w:r>
                <w:rPr>
                  <w:color w:val="000000"/>
                  <w:sz w:val="20"/>
                  <w:szCs w:val="20"/>
                </w:rPr>
                <w:t>0.04</w:t>
              </w:r>
            </w:ins>
          </w:p>
        </w:tc>
        <w:tc>
          <w:tcPr>
            <w:tcW w:w="0" w:type="auto"/>
            <w:vAlign w:val="bottom"/>
          </w:tcPr>
          <w:p w14:paraId="6326ECBC" w14:textId="77777777" w:rsidR="00990A51" w:rsidRDefault="00990A51" w:rsidP="008501DC">
            <w:pPr>
              <w:ind w:firstLine="0"/>
              <w:jc w:val="right"/>
              <w:rPr>
                <w:ins w:id="388" w:author="Michael Decker" w:date="2020-04-18T18:17:00Z"/>
                <w:rFonts w:cs="Times New Roman"/>
                <w:szCs w:val="24"/>
              </w:rPr>
            </w:pPr>
            <w:ins w:id="389" w:author="Michael Decker" w:date="2020-04-18T18:17:00Z">
              <w:r>
                <w:rPr>
                  <w:color w:val="000000"/>
                  <w:sz w:val="20"/>
                  <w:szCs w:val="20"/>
                </w:rPr>
                <w:t>0.0341</w:t>
              </w:r>
            </w:ins>
          </w:p>
        </w:tc>
      </w:tr>
      <w:tr w:rsidR="00990A51" w14:paraId="2F5A2D5B" w14:textId="77777777" w:rsidTr="008501DC">
        <w:trPr>
          <w:ins w:id="390" w:author="Michael Decker" w:date="2020-04-18T18:17:00Z"/>
        </w:trPr>
        <w:tc>
          <w:tcPr>
            <w:tcW w:w="0" w:type="auto"/>
            <w:vAlign w:val="bottom"/>
          </w:tcPr>
          <w:p w14:paraId="3EC46F8B" w14:textId="77777777" w:rsidR="00990A51" w:rsidRDefault="00990A51" w:rsidP="008501DC">
            <w:pPr>
              <w:ind w:firstLine="0"/>
              <w:rPr>
                <w:ins w:id="391" w:author="Michael Decker" w:date="2020-04-18T18:17:00Z"/>
                <w:rFonts w:cs="Times New Roman"/>
                <w:szCs w:val="24"/>
              </w:rPr>
            </w:pPr>
            <w:ins w:id="392" w:author="Michael Decker" w:date="2020-04-18T18:17:00Z">
              <w:r>
                <w:rPr>
                  <w:color w:val="000000"/>
                  <w:sz w:val="20"/>
                  <w:szCs w:val="20"/>
                </w:rPr>
                <w:t>folly</w:t>
              </w:r>
            </w:ins>
          </w:p>
        </w:tc>
        <w:tc>
          <w:tcPr>
            <w:tcW w:w="0" w:type="auto"/>
            <w:vAlign w:val="bottom"/>
          </w:tcPr>
          <w:p w14:paraId="10F8059C" w14:textId="77777777" w:rsidR="00990A51" w:rsidRDefault="00990A51" w:rsidP="008501DC">
            <w:pPr>
              <w:ind w:firstLine="0"/>
              <w:rPr>
                <w:ins w:id="393" w:author="Michael Decker" w:date="2020-04-18T18:17:00Z"/>
                <w:rFonts w:cs="Times New Roman"/>
                <w:szCs w:val="24"/>
              </w:rPr>
            </w:pPr>
            <w:ins w:id="394" w:author="Michael Decker" w:date="2020-04-18T18:17:00Z">
              <w:r>
                <w:rPr>
                  <w:color w:val="000000"/>
                  <w:sz w:val="20"/>
                  <w:szCs w:val="20"/>
                </w:rPr>
                <w:t>C++/C</w:t>
              </w:r>
            </w:ins>
          </w:p>
        </w:tc>
        <w:tc>
          <w:tcPr>
            <w:tcW w:w="0" w:type="auto"/>
            <w:vAlign w:val="bottom"/>
          </w:tcPr>
          <w:p w14:paraId="15FBEA8C" w14:textId="77777777" w:rsidR="00990A51" w:rsidRDefault="00990A51" w:rsidP="008501DC">
            <w:pPr>
              <w:ind w:firstLine="0"/>
              <w:jc w:val="right"/>
              <w:rPr>
                <w:ins w:id="395" w:author="Michael Decker" w:date="2020-04-18T18:17:00Z"/>
                <w:rFonts w:cs="Times New Roman"/>
                <w:szCs w:val="24"/>
              </w:rPr>
            </w:pPr>
            <w:ins w:id="396" w:author="Michael Decker" w:date="2020-04-18T18:17:00Z">
              <w:r>
                <w:rPr>
                  <w:color w:val="000000"/>
                  <w:sz w:val="20"/>
                  <w:szCs w:val="20"/>
                </w:rPr>
                <w:t>501</w:t>
              </w:r>
            </w:ins>
          </w:p>
        </w:tc>
        <w:tc>
          <w:tcPr>
            <w:tcW w:w="0" w:type="auto"/>
            <w:vAlign w:val="bottom"/>
          </w:tcPr>
          <w:p w14:paraId="7C61AB29" w14:textId="77777777" w:rsidR="00990A51" w:rsidRDefault="00990A51" w:rsidP="008501DC">
            <w:pPr>
              <w:ind w:firstLine="0"/>
              <w:jc w:val="right"/>
              <w:rPr>
                <w:ins w:id="397" w:author="Michael Decker" w:date="2020-04-18T18:17:00Z"/>
                <w:rFonts w:cs="Times New Roman"/>
                <w:szCs w:val="24"/>
              </w:rPr>
            </w:pPr>
            <w:ins w:id="398" w:author="Michael Decker" w:date="2020-04-18T18:17:00Z">
              <w:r>
                <w:rPr>
                  <w:color w:val="000000"/>
                  <w:sz w:val="20"/>
                  <w:szCs w:val="20"/>
                </w:rPr>
                <w:t>286037</w:t>
              </w:r>
            </w:ins>
          </w:p>
        </w:tc>
        <w:tc>
          <w:tcPr>
            <w:tcW w:w="0" w:type="auto"/>
            <w:vAlign w:val="bottom"/>
          </w:tcPr>
          <w:p w14:paraId="49F04DD6" w14:textId="77777777" w:rsidR="00990A51" w:rsidRDefault="00990A51" w:rsidP="008501DC">
            <w:pPr>
              <w:ind w:firstLine="0"/>
              <w:jc w:val="right"/>
              <w:rPr>
                <w:ins w:id="399" w:author="Michael Decker" w:date="2020-04-18T18:17:00Z"/>
                <w:rFonts w:cs="Times New Roman"/>
                <w:szCs w:val="24"/>
              </w:rPr>
            </w:pPr>
            <w:ins w:id="400" w:author="Michael Decker" w:date="2020-04-18T18:17:00Z">
              <w:r>
                <w:rPr>
                  <w:color w:val="000000"/>
                  <w:sz w:val="20"/>
                  <w:szCs w:val="20"/>
                </w:rPr>
                <w:t>84631</w:t>
              </w:r>
            </w:ins>
          </w:p>
        </w:tc>
        <w:tc>
          <w:tcPr>
            <w:tcW w:w="0" w:type="auto"/>
            <w:vAlign w:val="bottom"/>
          </w:tcPr>
          <w:p w14:paraId="22E6F405" w14:textId="77777777" w:rsidR="00990A51" w:rsidRDefault="00990A51" w:rsidP="008501DC">
            <w:pPr>
              <w:ind w:firstLine="0"/>
              <w:jc w:val="right"/>
              <w:rPr>
                <w:ins w:id="401" w:author="Michael Decker" w:date="2020-04-18T18:17:00Z"/>
                <w:rFonts w:cs="Times New Roman"/>
                <w:szCs w:val="24"/>
              </w:rPr>
            </w:pPr>
            <w:ins w:id="402" w:author="Michael Decker" w:date="2020-04-18T18:17:00Z">
              <w:r>
                <w:rPr>
                  <w:color w:val="000000"/>
                  <w:sz w:val="20"/>
                  <w:szCs w:val="20"/>
                </w:rPr>
                <w:t>1249</w:t>
              </w:r>
            </w:ins>
          </w:p>
        </w:tc>
        <w:tc>
          <w:tcPr>
            <w:tcW w:w="0" w:type="auto"/>
            <w:vAlign w:val="bottom"/>
          </w:tcPr>
          <w:p w14:paraId="112C1F2A" w14:textId="77777777" w:rsidR="00990A51" w:rsidRDefault="00990A51" w:rsidP="008501DC">
            <w:pPr>
              <w:ind w:firstLine="0"/>
              <w:jc w:val="right"/>
              <w:rPr>
                <w:ins w:id="403" w:author="Michael Decker" w:date="2020-04-18T18:17:00Z"/>
                <w:rFonts w:cs="Times New Roman"/>
                <w:szCs w:val="24"/>
              </w:rPr>
            </w:pPr>
            <w:ins w:id="404" w:author="Michael Decker" w:date="2020-04-18T18:17:00Z">
              <w:r>
                <w:rPr>
                  <w:color w:val="000000"/>
                  <w:sz w:val="20"/>
                  <w:szCs w:val="20"/>
                </w:rPr>
                <w:t>80</w:t>
              </w:r>
            </w:ins>
          </w:p>
        </w:tc>
        <w:tc>
          <w:tcPr>
            <w:tcW w:w="0" w:type="auto"/>
            <w:vAlign w:val="bottom"/>
          </w:tcPr>
          <w:p w14:paraId="64B43C56" w14:textId="77777777" w:rsidR="00990A51" w:rsidRDefault="00990A51" w:rsidP="008501DC">
            <w:pPr>
              <w:ind w:firstLine="0"/>
              <w:jc w:val="right"/>
              <w:rPr>
                <w:ins w:id="405" w:author="Michael Decker" w:date="2020-04-18T18:17:00Z"/>
                <w:rFonts w:cs="Times New Roman"/>
                <w:szCs w:val="24"/>
              </w:rPr>
            </w:pPr>
            <w:ins w:id="406" w:author="Michael Decker" w:date="2020-04-18T18:17:00Z">
              <w:r>
                <w:rPr>
                  <w:color w:val="000000"/>
                  <w:sz w:val="20"/>
                  <w:szCs w:val="20"/>
                </w:rPr>
                <w:t>0.30</w:t>
              </w:r>
            </w:ins>
          </w:p>
        </w:tc>
        <w:tc>
          <w:tcPr>
            <w:tcW w:w="0" w:type="auto"/>
            <w:vAlign w:val="bottom"/>
          </w:tcPr>
          <w:p w14:paraId="717BA447" w14:textId="77777777" w:rsidR="00990A51" w:rsidRDefault="00990A51" w:rsidP="008501DC">
            <w:pPr>
              <w:ind w:firstLine="0"/>
              <w:jc w:val="right"/>
              <w:rPr>
                <w:ins w:id="407" w:author="Michael Decker" w:date="2020-04-18T18:17:00Z"/>
                <w:rFonts w:cs="Times New Roman"/>
                <w:szCs w:val="24"/>
              </w:rPr>
            </w:pPr>
            <w:ins w:id="408" w:author="Michael Decker" w:date="2020-04-18T18:17:00Z">
              <w:r>
                <w:rPr>
                  <w:color w:val="000000"/>
                  <w:sz w:val="20"/>
                  <w:szCs w:val="20"/>
                </w:rPr>
                <w:t>42.5554</w:t>
              </w:r>
            </w:ins>
          </w:p>
        </w:tc>
      </w:tr>
      <w:tr w:rsidR="00990A51" w14:paraId="6A6042EA" w14:textId="77777777" w:rsidTr="008501DC">
        <w:trPr>
          <w:ins w:id="409" w:author="Michael Decker" w:date="2020-04-18T18:17:00Z"/>
        </w:trPr>
        <w:tc>
          <w:tcPr>
            <w:tcW w:w="0" w:type="auto"/>
            <w:vAlign w:val="bottom"/>
          </w:tcPr>
          <w:p w14:paraId="318AD5C0" w14:textId="77777777" w:rsidR="00990A51" w:rsidRDefault="00990A51" w:rsidP="008501DC">
            <w:pPr>
              <w:ind w:firstLine="0"/>
              <w:rPr>
                <w:ins w:id="410" w:author="Michael Decker" w:date="2020-04-18T18:17:00Z"/>
                <w:rFonts w:cs="Times New Roman"/>
                <w:szCs w:val="24"/>
              </w:rPr>
            </w:pPr>
            <w:ins w:id="411" w:author="Michael Decker" w:date="2020-04-18T18:17:00Z">
              <w:r>
                <w:rPr>
                  <w:color w:val="000000"/>
                  <w:sz w:val="20"/>
                  <w:szCs w:val="20"/>
                </w:rPr>
                <w:t>j2c</w:t>
              </w:r>
            </w:ins>
          </w:p>
        </w:tc>
        <w:tc>
          <w:tcPr>
            <w:tcW w:w="0" w:type="auto"/>
            <w:vAlign w:val="bottom"/>
          </w:tcPr>
          <w:p w14:paraId="3636EA7C" w14:textId="77777777" w:rsidR="00990A51" w:rsidRDefault="00990A51" w:rsidP="008501DC">
            <w:pPr>
              <w:ind w:firstLine="0"/>
              <w:rPr>
                <w:ins w:id="412" w:author="Michael Decker" w:date="2020-04-18T18:17:00Z"/>
                <w:rFonts w:cs="Times New Roman"/>
                <w:szCs w:val="24"/>
              </w:rPr>
            </w:pPr>
            <w:ins w:id="413" w:author="Michael Decker" w:date="2020-04-18T18:17:00Z">
              <w:r>
                <w:rPr>
                  <w:color w:val="000000"/>
                  <w:sz w:val="20"/>
                  <w:szCs w:val="20"/>
                </w:rPr>
                <w:t>Java/C/C++</w:t>
              </w:r>
            </w:ins>
          </w:p>
        </w:tc>
        <w:tc>
          <w:tcPr>
            <w:tcW w:w="0" w:type="auto"/>
            <w:vAlign w:val="bottom"/>
          </w:tcPr>
          <w:p w14:paraId="73CE78AD" w14:textId="77777777" w:rsidR="00990A51" w:rsidRDefault="00990A51" w:rsidP="008501DC">
            <w:pPr>
              <w:ind w:firstLine="0"/>
              <w:jc w:val="right"/>
              <w:rPr>
                <w:ins w:id="414" w:author="Michael Decker" w:date="2020-04-18T18:17:00Z"/>
                <w:rFonts w:cs="Times New Roman"/>
                <w:szCs w:val="24"/>
              </w:rPr>
            </w:pPr>
            <w:ins w:id="415" w:author="Michael Decker" w:date="2020-04-18T18:17:00Z">
              <w:r>
                <w:rPr>
                  <w:color w:val="000000"/>
                  <w:sz w:val="20"/>
                  <w:szCs w:val="20"/>
                </w:rPr>
                <w:t>1</w:t>
              </w:r>
            </w:ins>
          </w:p>
        </w:tc>
        <w:tc>
          <w:tcPr>
            <w:tcW w:w="0" w:type="auto"/>
            <w:vAlign w:val="bottom"/>
          </w:tcPr>
          <w:p w14:paraId="52F878B0" w14:textId="77777777" w:rsidR="00990A51" w:rsidRDefault="00990A51" w:rsidP="008501DC">
            <w:pPr>
              <w:ind w:firstLine="0"/>
              <w:jc w:val="right"/>
              <w:rPr>
                <w:ins w:id="416" w:author="Michael Decker" w:date="2020-04-18T18:17:00Z"/>
                <w:rFonts w:cs="Times New Roman"/>
                <w:szCs w:val="24"/>
              </w:rPr>
            </w:pPr>
            <w:ins w:id="417" w:author="Michael Decker" w:date="2020-04-18T18:17:00Z">
              <w:r>
                <w:rPr>
                  <w:color w:val="000000"/>
                  <w:sz w:val="20"/>
                  <w:szCs w:val="20"/>
                </w:rPr>
                <w:t>10948</w:t>
              </w:r>
            </w:ins>
          </w:p>
        </w:tc>
        <w:tc>
          <w:tcPr>
            <w:tcW w:w="0" w:type="auto"/>
            <w:vAlign w:val="bottom"/>
          </w:tcPr>
          <w:p w14:paraId="213ACAE3" w14:textId="77777777" w:rsidR="00990A51" w:rsidRDefault="00990A51" w:rsidP="008501DC">
            <w:pPr>
              <w:ind w:firstLine="0"/>
              <w:jc w:val="right"/>
              <w:rPr>
                <w:ins w:id="418" w:author="Michael Decker" w:date="2020-04-18T18:17:00Z"/>
                <w:rFonts w:cs="Times New Roman"/>
                <w:szCs w:val="24"/>
              </w:rPr>
            </w:pPr>
            <w:ins w:id="419" w:author="Michael Decker" w:date="2020-04-18T18:17:00Z">
              <w:r>
                <w:rPr>
                  <w:color w:val="000000"/>
                  <w:sz w:val="20"/>
                  <w:szCs w:val="20"/>
                </w:rPr>
                <w:t>350</w:t>
              </w:r>
            </w:ins>
          </w:p>
        </w:tc>
        <w:tc>
          <w:tcPr>
            <w:tcW w:w="0" w:type="auto"/>
            <w:vAlign w:val="bottom"/>
          </w:tcPr>
          <w:p w14:paraId="67861CDC" w14:textId="77777777" w:rsidR="00990A51" w:rsidRDefault="00990A51" w:rsidP="008501DC">
            <w:pPr>
              <w:ind w:firstLine="0"/>
              <w:jc w:val="right"/>
              <w:rPr>
                <w:ins w:id="420" w:author="Michael Decker" w:date="2020-04-18T18:17:00Z"/>
                <w:rFonts w:cs="Times New Roman"/>
                <w:szCs w:val="24"/>
              </w:rPr>
            </w:pPr>
            <w:ins w:id="421" w:author="Michael Decker" w:date="2020-04-18T18:17:00Z">
              <w:r>
                <w:rPr>
                  <w:color w:val="000000"/>
                  <w:sz w:val="20"/>
                  <w:szCs w:val="20"/>
                </w:rPr>
                <w:t>27</w:t>
              </w:r>
            </w:ins>
          </w:p>
        </w:tc>
        <w:tc>
          <w:tcPr>
            <w:tcW w:w="0" w:type="auto"/>
            <w:vAlign w:val="bottom"/>
          </w:tcPr>
          <w:p w14:paraId="1F0E1F2E" w14:textId="77777777" w:rsidR="00990A51" w:rsidRDefault="00990A51" w:rsidP="008501DC">
            <w:pPr>
              <w:ind w:firstLine="0"/>
              <w:jc w:val="right"/>
              <w:rPr>
                <w:ins w:id="422" w:author="Michael Decker" w:date="2020-04-18T18:17:00Z"/>
                <w:rFonts w:cs="Times New Roman"/>
                <w:szCs w:val="24"/>
              </w:rPr>
            </w:pPr>
            <w:ins w:id="423" w:author="Michael Decker" w:date="2020-04-18T18:17:00Z">
              <w:r>
                <w:rPr>
                  <w:color w:val="000000"/>
                  <w:sz w:val="20"/>
                  <w:szCs w:val="20"/>
                </w:rPr>
                <w:t>0</w:t>
              </w:r>
            </w:ins>
          </w:p>
        </w:tc>
        <w:tc>
          <w:tcPr>
            <w:tcW w:w="0" w:type="auto"/>
            <w:vAlign w:val="bottom"/>
          </w:tcPr>
          <w:p w14:paraId="7BCEF9D4" w14:textId="77777777" w:rsidR="00990A51" w:rsidRDefault="00990A51" w:rsidP="008501DC">
            <w:pPr>
              <w:ind w:firstLine="0"/>
              <w:jc w:val="right"/>
              <w:rPr>
                <w:ins w:id="424" w:author="Michael Decker" w:date="2020-04-18T18:17:00Z"/>
                <w:rFonts w:cs="Times New Roman"/>
                <w:szCs w:val="24"/>
              </w:rPr>
            </w:pPr>
            <w:ins w:id="425" w:author="Michael Decker" w:date="2020-04-18T18:17:00Z">
              <w:r>
                <w:rPr>
                  <w:color w:val="000000"/>
                  <w:sz w:val="20"/>
                  <w:szCs w:val="20"/>
                </w:rPr>
                <w:t>0.03</w:t>
              </w:r>
            </w:ins>
          </w:p>
        </w:tc>
        <w:tc>
          <w:tcPr>
            <w:tcW w:w="0" w:type="auto"/>
            <w:vAlign w:val="bottom"/>
          </w:tcPr>
          <w:p w14:paraId="4E533D37" w14:textId="77777777" w:rsidR="00990A51" w:rsidRDefault="00990A51" w:rsidP="008501DC">
            <w:pPr>
              <w:ind w:firstLine="0"/>
              <w:jc w:val="right"/>
              <w:rPr>
                <w:ins w:id="426" w:author="Michael Decker" w:date="2020-04-18T18:17:00Z"/>
                <w:rFonts w:cs="Times New Roman"/>
                <w:szCs w:val="24"/>
              </w:rPr>
            </w:pPr>
            <w:ins w:id="427" w:author="Michael Decker" w:date="2020-04-18T18:17:00Z">
              <w:r>
                <w:rPr>
                  <w:color w:val="000000"/>
                  <w:sz w:val="20"/>
                  <w:szCs w:val="20"/>
                </w:rPr>
                <w:t>0.9199</w:t>
              </w:r>
            </w:ins>
          </w:p>
        </w:tc>
      </w:tr>
      <w:tr w:rsidR="00990A51" w14:paraId="3FF2F324" w14:textId="77777777" w:rsidTr="008501DC">
        <w:trPr>
          <w:ins w:id="428" w:author="Michael Decker" w:date="2020-04-18T18:17:00Z"/>
        </w:trPr>
        <w:tc>
          <w:tcPr>
            <w:tcW w:w="0" w:type="auto"/>
            <w:vAlign w:val="bottom"/>
          </w:tcPr>
          <w:p w14:paraId="09F40658" w14:textId="77777777" w:rsidR="00990A51" w:rsidRDefault="00990A51" w:rsidP="008501DC">
            <w:pPr>
              <w:ind w:firstLine="0"/>
              <w:rPr>
                <w:ins w:id="429" w:author="Michael Decker" w:date="2020-04-18T18:17:00Z"/>
                <w:rFonts w:cs="Times New Roman"/>
                <w:szCs w:val="24"/>
              </w:rPr>
            </w:pPr>
            <w:ins w:id="430" w:author="Michael Decker" w:date="2020-04-18T18:17:00Z">
              <w:r>
                <w:rPr>
                  <w:color w:val="000000"/>
                  <w:sz w:val="20"/>
                  <w:szCs w:val="20"/>
                </w:rPr>
                <w:t>j2objc</w:t>
              </w:r>
            </w:ins>
          </w:p>
        </w:tc>
        <w:tc>
          <w:tcPr>
            <w:tcW w:w="0" w:type="auto"/>
            <w:vAlign w:val="bottom"/>
          </w:tcPr>
          <w:p w14:paraId="71A410B1" w14:textId="77777777" w:rsidR="00990A51" w:rsidRDefault="00990A51" w:rsidP="008501DC">
            <w:pPr>
              <w:ind w:firstLine="0"/>
              <w:rPr>
                <w:ins w:id="431" w:author="Michael Decker" w:date="2020-04-18T18:17:00Z"/>
                <w:rFonts w:cs="Times New Roman"/>
                <w:szCs w:val="24"/>
              </w:rPr>
            </w:pPr>
            <w:ins w:id="432" w:author="Michael Decker" w:date="2020-04-18T18:17:00Z">
              <w:r>
                <w:rPr>
                  <w:color w:val="000000"/>
                  <w:sz w:val="20"/>
                  <w:szCs w:val="20"/>
                </w:rPr>
                <w:t>Breaks CLOC</w:t>
              </w:r>
            </w:ins>
          </w:p>
        </w:tc>
        <w:tc>
          <w:tcPr>
            <w:tcW w:w="0" w:type="auto"/>
            <w:vAlign w:val="bottom"/>
          </w:tcPr>
          <w:p w14:paraId="3E215561" w14:textId="77777777" w:rsidR="00990A51" w:rsidRDefault="00990A51" w:rsidP="008501DC">
            <w:pPr>
              <w:ind w:firstLine="0"/>
              <w:jc w:val="right"/>
              <w:rPr>
                <w:ins w:id="433" w:author="Michael Decker" w:date="2020-04-18T18:17:00Z"/>
                <w:rFonts w:cs="Times New Roman"/>
                <w:szCs w:val="24"/>
              </w:rPr>
            </w:pPr>
            <w:ins w:id="434" w:author="Michael Decker" w:date="2020-04-18T18:17:00Z">
              <w:r>
                <w:rPr>
                  <w:color w:val="000000"/>
                  <w:sz w:val="20"/>
                  <w:szCs w:val="20"/>
                </w:rPr>
                <w:t>66</w:t>
              </w:r>
            </w:ins>
          </w:p>
        </w:tc>
        <w:tc>
          <w:tcPr>
            <w:tcW w:w="0" w:type="auto"/>
            <w:vAlign w:val="bottom"/>
          </w:tcPr>
          <w:p w14:paraId="1FD5467A" w14:textId="77777777" w:rsidR="00990A51" w:rsidRDefault="00990A51" w:rsidP="008501DC">
            <w:pPr>
              <w:ind w:firstLine="0"/>
              <w:jc w:val="right"/>
              <w:rPr>
                <w:ins w:id="435" w:author="Michael Decker" w:date="2020-04-18T18:17:00Z"/>
                <w:rFonts w:cs="Times New Roman"/>
                <w:szCs w:val="24"/>
              </w:rPr>
            </w:pPr>
            <w:ins w:id="436" w:author="Michael Decker" w:date="2020-04-18T18:17:00Z">
              <w:r>
                <w:rPr>
                  <w:color w:val="000000"/>
                  <w:sz w:val="20"/>
                  <w:szCs w:val="20"/>
                </w:rPr>
                <w:t>881870</w:t>
              </w:r>
            </w:ins>
          </w:p>
        </w:tc>
        <w:tc>
          <w:tcPr>
            <w:tcW w:w="0" w:type="auto"/>
            <w:vAlign w:val="bottom"/>
          </w:tcPr>
          <w:p w14:paraId="53FD80CC" w14:textId="77777777" w:rsidR="00990A51" w:rsidRDefault="00990A51" w:rsidP="008501DC">
            <w:pPr>
              <w:ind w:firstLine="0"/>
              <w:jc w:val="right"/>
              <w:rPr>
                <w:ins w:id="437" w:author="Michael Decker" w:date="2020-04-18T18:17:00Z"/>
                <w:rFonts w:cs="Times New Roman"/>
                <w:szCs w:val="24"/>
              </w:rPr>
            </w:pPr>
            <w:ins w:id="438" w:author="Michael Decker" w:date="2020-04-18T18:17:00Z">
              <w:r>
                <w:rPr>
                  <w:color w:val="000000"/>
                  <w:sz w:val="20"/>
                  <w:szCs w:val="20"/>
                </w:rPr>
                <w:t>636880</w:t>
              </w:r>
            </w:ins>
          </w:p>
        </w:tc>
        <w:tc>
          <w:tcPr>
            <w:tcW w:w="0" w:type="auto"/>
            <w:vAlign w:val="bottom"/>
          </w:tcPr>
          <w:p w14:paraId="3F430114" w14:textId="77777777" w:rsidR="00990A51" w:rsidRDefault="00990A51" w:rsidP="008501DC">
            <w:pPr>
              <w:ind w:firstLine="0"/>
              <w:jc w:val="right"/>
              <w:rPr>
                <w:ins w:id="439" w:author="Michael Decker" w:date="2020-04-18T18:17:00Z"/>
                <w:rFonts w:cs="Times New Roman"/>
                <w:szCs w:val="24"/>
              </w:rPr>
            </w:pPr>
            <w:ins w:id="440" w:author="Michael Decker" w:date="2020-04-18T18:17:00Z">
              <w:r>
                <w:rPr>
                  <w:color w:val="000000"/>
                  <w:sz w:val="20"/>
                  <w:szCs w:val="20"/>
                </w:rPr>
                <w:t>63</w:t>
              </w:r>
            </w:ins>
          </w:p>
        </w:tc>
        <w:tc>
          <w:tcPr>
            <w:tcW w:w="0" w:type="auto"/>
            <w:vAlign w:val="bottom"/>
          </w:tcPr>
          <w:p w14:paraId="088D367C" w14:textId="77777777" w:rsidR="00990A51" w:rsidRDefault="00990A51" w:rsidP="008501DC">
            <w:pPr>
              <w:ind w:firstLine="0"/>
              <w:jc w:val="right"/>
              <w:rPr>
                <w:ins w:id="441" w:author="Michael Decker" w:date="2020-04-18T18:17:00Z"/>
                <w:rFonts w:cs="Times New Roman"/>
                <w:szCs w:val="24"/>
              </w:rPr>
            </w:pPr>
            <w:ins w:id="442" w:author="Michael Decker" w:date="2020-04-18T18:17:00Z">
              <w:r>
                <w:rPr>
                  <w:color w:val="000000"/>
                  <w:sz w:val="20"/>
                  <w:szCs w:val="20"/>
                </w:rPr>
                <w:t>0</w:t>
              </w:r>
            </w:ins>
          </w:p>
        </w:tc>
        <w:tc>
          <w:tcPr>
            <w:tcW w:w="0" w:type="auto"/>
            <w:vAlign w:val="bottom"/>
          </w:tcPr>
          <w:p w14:paraId="2C6FDAD6" w14:textId="77777777" w:rsidR="00990A51" w:rsidRDefault="00990A51" w:rsidP="008501DC">
            <w:pPr>
              <w:ind w:firstLine="0"/>
              <w:jc w:val="right"/>
              <w:rPr>
                <w:ins w:id="443" w:author="Michael Decker" w:date="2020-04-18T18:17:00Z"/>
                <w:rFonts w:cs="Times New Roman"/>
                <w:szCs w:val="24"/>
              </w:rPr>
            </w:pPr>
            <w:ins w:id="444" w:author="Michael Decker" w:date="2020-04-18T18:17:00Z">
              <w:r>
                <w:rPr>
                  <w:color w:val="000000"/>
                  <w:sz w:val="20"/>
                  <w:szCs w:val="20"/>
                </w:rPr>
                <w:t>0.72</w:t>
              </w:r>
            </w:ins>
          </w:p>
        </w:tc>
        <w:tc>
          <w:tcPr>
            <w:tcW w:w="0" w:type="auto"/>
            <w:vAlign w:val="bottom"/>
          </w:tcPr>
          <w:p w14:paraId="5A2B0886" w14:textId="77777777" w:rsidR="00990A51" w:rsidRDefault="00990A51" w:rsidP="008501DC">
            <w:pPr>
              <w:ind w:firstLine="0"/>
              <w:jc w:val="right"/>
              <w:rPr>
                <w:ins w:id="445" w:author="Michael Decker" w:date="2020-04-18T18:17:00Z"/>
                <w:rFonts w:cs="Times New Roman"/>
                <w:szCs w:val="24"/>
              </w:rPr>
            </w:pPr>
            <w:ins w:id="446" w:author="Michael Decker" w:date="2020-04-18T18:17:00Z">
              <w:r>
                <w:rPr>
                  <w:color w:val="000000"/>
                  <w:sz w:val="20"/>
                  <w:szCs w:val="20"/>
                </w:rPr>
                <w:t>2.1465</w:t>
              </w:r>
            </w:ins>
          </w:p>
        </w:tc>
      </w:tr>
      <w:tr w:rsidR="00990A51" w14:paraId="47E5532B" w14:textId="77777777" w:rsidTr="008501DC">
        <w:trPr>
          <w:ins w:id="447" w:author="Michael Decker" w:date="2020-04-18T18:17:00Z"/>
        </w:trPr>
        <w:tc>
          <w:tcPr>
            <w:tcW w:w="0" w:type="auto"/>
            <w:vAlign w:val="bottom"/>
          </w:tcPr>
          <w:p w14:paraId="66668C95" w14:textId="77777777" w:rsidR="00990A51" w:rsidRDefault="00990A51" w:rsidP="008501DC">
            <w:pPr>
              <w:ind w:firstLine="0"/>
              <w:rPr>
                <w:ins w:id="448" w:author="Michael Decker" w:date="2020-04-18T18:17:00Z"/>
                <w:rFonts w:cs="Times New Roman"/>
                <w:szCs w:val="24"/>
              </w:rPr>
            </w:pPr>
            <w:ins w:id="449" w:author="Michael Decker" w:date="2020-04-18T18:17:00Z">
              <w:r>
                <w:rPr>
                  <w:color w:val="000000"/>
                  <w:sz w:val="20"/>
                  <w:szCs w:val="20"/>
                </w:rPr>
                <w:t>libigl</w:t>
              </w:r>
            </w:ins>
          </w:p>
        </w:tc>
        <w:tc>
          <w:tcPr>
            <w:tcW w:w="0" w:type="auto"/>
            <w:vAlign w:val="bottom"/>
          </w:tcPr>
          <w:p w14:paraId="072C2E89" w14:textId="77777777" w:rsidR="00990A51" w:rsidRDefault="00990A51" w:rsidP="008501DC">
            <w:pPr>
              <w:ind w:firstLine="0"/>
              <w:rPr>
                <w:ins w:id="450" w:author="Michael Decker" w:date="2020-04-18T18:17:00Z"/>
                <w:rFonts w:cs="Times New Roman"/>
                <w:szCs w:val="24"/>
              </w:rPr>
            </w:pPr>
            <w:ins w:id="451" w:author="Michael Decker" w:date="2020-04-18T18:17:00Z">
              <w:r>
                <w:rPr>
                  <w:color w:val="000000"/>
                  <w:sz w:val="20"/>
                  <w:szCs w:val="20"/>
                </w:rPr>
                <w:t>C++/C</w:t>
              </w:r>
            </w:ins>
          </w:p>
        </w:tc>
        <w:tc>
          <w:tcPr>
            <w:tcW w:w="0" w:type="auto"/>
            <w:vAlign w:val="bottom"/>
          </w:tcPr>
          <w:p w14:paraId="450201A8" w14:textId="77777777" w:rsidR="00990A51" w:rsidRDefault="00990A51" w:rsidP="008501DC">
            <w:pPr>
              <w:ind w:firstLine="0"/>
              <w:jc w:val="right"/>
              <w:rPr>
                <w:ins w:id="452" w:author="Michael Decker" w:date="2020-04-18T18:17:00Z"/>
                <w:rFonts w:cs="Times New Roman"/>
                <w:szCs w:val="24"/>
              </w:rPr>
            </w:pPr>
            <w:ins w:id="453" w:author="Michael Decker" w:date="2020-04-18T18:17:00Z">
              <w:r>
                <w:rPr>
                  <w:color w:val="000000"/>
                  <w:sz w:val="20"/>
                  <w:szCs w:val="20"/>
                </w:rPr>
                <w:t>82</w:t>
              </w:r>
            </w:ins>
          </w:p>
        </w:tc>
        <w:tc>
          <w:tcPr>
            <w:tcW w:w="0" w:type="auto"/>
            <w:vAlign w:val="bottom"/>
          </w:tcPr>
          <w:p w14:paraId="7906533C" w14:textId="77777777" w:rsidR="00990A51" w:rsidRDefault="00990A51" w:rsidP="008501DC">
            <w:pPr>
              <w:ind w:firstLine="0"/>
              <w:jc w:val="right"/>
              <w:rPr>
                <w:ins w:id="454" w:author="Michael Decker" w:date="2020-04-18T18:17:00Z"/>
                <w:rFonts w:cs="Times New Roman"/>
                <w:szCs w:val="24"/>
              </w:rPr>
            </w:pPr>
            <w:ins w:id="455" w:author="Michael Decker" w:date="2020-04-18T18:17:00Z">
              <w:r>
                <w:rPr>
                  <w:color w:val="000000"/>
                  <w:sz w:val="20"/>
                  <w:szCs w:val="20"/>
                </w:rPr>
                <w:t>92359</w:t>
              </w:r>
            </w:ins>
          </w:p>
        </w:tc>
        <w:tc>
          <w:tcPr>
            <w:tcW w:w="0" w:type="auto"/>
            <w:vAlign w:val="bottom"/>
          </w:tcPr>
          <w:p w14:paraId="02B41066" w14:textId="77777777" w:rsidR="00990A51" w:rsidRDefault="00990A51" w:rsidP="008501DC">
            <w:pPr>
              <w:ind w:firstLine="0"/>
              <w:jc w:val="right"/>
              <w:rPr>
                <w:ins w:id="456" w:author="Michael Decker" w:date="2020-04-18T18:17:00Z"/>
                <w:rFonts w:cs="Times New Roman"/>
                <w:szCs w:val="24"/>
              </w:rPr>
            </w:pPr>
            <w:ins w:id="457" w:author="Michael Decker" w:date="2020-04-18T18:17:00Z">
              <w:r>
                <w:rPr>
                  <w:color w:val="000000"/>
                  <w:sz w:val="20"/>
                  <w:szCs w:val="20"/>
                </w:rPr>
                <w:t>28712</w:t>
              </w:r>
            </w:ins>
          </w:p>
        </w:tc>
        <w:tc>
          <w:tcPr>
            <w:tcW w:w="0" w:type="auto"/>
            <w:vAlign w:val="bottom"/>
          </w:tcPr>
          <w:p w14:paraId="50E5C63C" w14:textId="77777777" w:rsidR="00990A51" w:rsidRDefault="00990A51" w:rsidP="008501DC">
            <w:pPr>
              <w:ind w:firstLine="0"/>
              <w:jc w:val="right"/>
              <w:rPr>
                <w:ins w:id="458" w:author="Michael Decker" w:date="2020-04-18T18:17:00Z"/>
                <w:rFonts w:cs="Times New Roman"/>
                <w:szCs w:val="24"/>
              </w:rPr>
            </w:pPr>
            <w:ins w:id="459" w:author="Michael Decker" w:date="2020-04-18T18:17:00Z">
              <w:r>
                <w:rPr>
                  <w:color w:val="000000"/>
                  <w:sz w:val="20"/>
                  <w:szCs w:val="20"/>
                </w:rPr>
                <w:t>385</w:t>
              </w:r>
            </w:ins>
          </w:p>
        </w:tc>
        <w:tc>
          <w:tcPr>
            <w:tcW w:w="0" w:type="auto"/>
            <w:vAlign w:val="bottom"/>
          </w:tcPr>
          <w:p w14:paraId="19F2D9F2" w14:textId="77777777" w:rsidR="00990A51" w:rsidRDefault="00990A51" w:rsidP="008501DC">
            <w:pPr>
              <w:ind w:firstLine="0"/>
              <w:jc w:val="right"/>
              <w:rPr>
                <w:ins w:id="460" w:author="Michael Decker" w:date="2020-04-18T18:17:00Z"/>
                <w:rFonts w:cs="Times New Roman"/>
                <w:szCs w:val="24"/>
              </w:rPr>
            </w:pPr>
            <w:ins w:id="461" w:author="Michael Decker" w:date="2020-04-18T18:17:00Z">
              <w:r>
                <w:rPr>
                  <w:color w:val="000000"/>
                  <w:sz w:val="20"/>
                  <w:szCs w:val="20"/>
                </w:rPr>
                <w:t>94</w:t>
              </w:r>
            </w:ins>
          </w:p>
        </w:tc>
        <w:tc>
          <w:tcPr>
            <w:tcW w:w="0" w:type="auto"/>
            <w:vAlign w:val="bottom"/>
          </w:tcPr>
          <w:p w14:paraId="149FE3D8" w14:textId="77777777" w:rsidR="00990A51" w:rsidRDefault="00990A51" w:rsidP="008501DC">
            <w:pPr>
              <w:ind w:firstLine="0"/>
              <w:jc w:val="right"/>
              <w:rPr>
                <w:ins w:id="462" w:author="Michael Decker" w:date="2020-04-18T18:17:00Z"/>
                <w:rFonts w:cs="Times New Roman"/>
                <w:szCs w:val="24"/>
              </w:rPr>
            </w:pPr>
            <w:ins w:id="463" w:author="Michael Decker" w:date="2020-04-18T18:17:00Z">
              <w:r>
                <w:rPr>
                  <w:color w:val="000000"/>
                  <w:sz w:val="20"/>
                  <w:szCs w:val="20"/>
                </w:rPr>
                <w:t>0.31</w:t>
              </w:r>
            </w:ins>
          </w:p>
        </w:tc>
        <w:tc>
          <w:tcPr>
            <w:tcW w:w="0" w:type="auto"/>
            <w:vAlign w:val="bottom"/>
          </w:tcPr>
          <w:p w14:paraId="54F4A185" w14:textId="77777777" w:rsidR="00990A51" w:rsidRDefault="00990A51" w:rsidP="008501DC">
            <w:pPr>
              <w:ind w:firstLine="0"/>
              <w:jc w:val="right"/>
              <w:rPr>
                <w:ins w:id="464" w:author="Michael Decker" w:date="2020-04-18T18:17:00Z"/>
                <w:rFonts w:cs="Times New Roman"/>
                <w:szCs w:val="24"/>
              </w:rPr>
            </w:pPr>
            <w:ins w:id="465" w:author="Michael Decker" w:date="2020-04-18T18:17:00Z">
              <w:r>
                <w:rPr>
                  <w:color w:val="000000"/>
                  <w:sz w:val="20"/>
                  <w:szCs w:val="20"/>
                </w:rPr>
                <w:t>13.1175</w:t>
              </w:r>
            </w:ins>
          </w:p>
        </w:tc>
      </w:tr>
      <w:tr w:rsidR="00990A51" w14:paraId="3FA8648C" w14:textId="77777777" w:rsidTr="008501DC">
        <w:trPr>
          <w:ins w:id="466" w:author="Michael Decker" w:date="2020-04-18T18:17:00Z"/>
        </w:trPr>
        <w:tc>
          <w:tcPr>
            <w:tcW w:w="0" w:type="auto"/>
            <w:vAlign w:val="bottom"/>
          </w:tcPr>
          <w:p w14:paraId="43B46905" w14:textId="77777777" w:rsidR="00990A51" w:rsidRDefault="00990A51" w:rsidP="008501DC">
            <w:pPr>
              <w:ind w:firstLine="0"/>
              <w:rPr>
                <w:ins w:id="467" w:author="Michael Decker" w:date="2020-04-18T18:17:00Z"/>
                <w:rFonts w:cs="Times New Roman"/>
                <w:szCs w:val="24"/>
              </w:rPr>
            </w:pPr>
            <w:ins w:id="468" w:author="Michael Decker" w:date="2020-04-18T18:17:00Z">
              <w:r>
                <w:rPr>
                  <w:color w:val="000000"/>
                  <w:sz w:val="20"/>
                  <w:szCs w:val="20"/>
                </w:rPr>
                <w:t>markdowndeep</w:t>
              </w:r>
            </w:ins>
          </w:p>
        </w:tc>
        <w:tc>
          <w:tcPr>
            <w:tcW w:w="0" w:type="auto"/>
            <w:vAlign w:val="bottom"/>
          </w:tcPr>
          <w:p w14:paraId="7B2DBAD5" w14:textId="77777777" w:rsidR="00990A51" w:rsidRDefault="00990A51" w:rsidP="008501DC">
            <w:pPr>
              <w:ind w:firstLine="0"/>
              <w:rPr>
                <w:ins w:id="469" w:author="Michael Decker" w:date="2020-04-18T18:17:00Z"/>
                <w:rFonts w:cs="Times New Roman"/>
                <w:szCs w:val="24"/>
              </w:rPr>
            </w:pPr>
            <w:ins w:id="470" w:author="Michael Decker" w:date="2020-04-18T18:17:00Z">
              <w:r>
                <w:rPr>
                  <w:color w:val="000000"/>
                  <w:sz w:val="20"/>
                  <w:szCs w:val="20"/>
                </w:rPr>
                <w:t>Java/C#</w:t>
              </w:r>
            </w:ins>
          </w:p>
        </w:tc>
        <w:tc>
          <w:tcPr>
            <w:tcW w:w="0" w:type="auto"/>
            <w:vAlign w:val="bottom"/>
          </w:tcPr>
          <w:p w14:paraId="24656B4D" w14:textId="77777777" w:rsidR="00990A51" w:rsidRDefault="00990A51" w:rsidP="008501DC">
            <w:pPr>
              <w:ind w:firstLine="0"/>
              <w:jc w:val="right"/>
              <w:rPr>
                <w:ins w:id="471" w:author="Michael Decker" w:date="2020-04-18T18:17:00Z"/>
                <w:rFonts w:cs="Times New Roman"/>
                <w:szCs w:val="24"/>
              </w:rPr>
            </w:pPr>
            <w:ins w:id="472" w:author="Michael Decker" w:date="2020-04-18T18:17:00Z">
              <w:r>
                <w:rPr>
                  <w:color w:val="000000"/>
                  <w:sz w:val="20"/>
                  <w:szCs w:val="20"/>
                </w:rPr>
                <w:t>6</w:t>
              </w:r>
            </w:ins>
          </w:p>
        </w:tc>
        <w:tc>
          <w:tcPr>
            <w:tcW w:w="0" w:type="auto"/>
            <w:vAlign w:val="bottom"/>
          </w:tcPr>
          <w:p w14:paraId="61D22E6E" w14:textId="77777777" w:rsidR="00990A51" w:rsidRDefault="00990A51" w:rsidP="008501DC">
            <w:pPr>
              <w:ind w:firstLine="0"/>
              <w:jc w:val="right"/>
              <w:rPr>
                <w:ins w:id="473" w:author="Michael Decker" w:date="2020-04-18T18:17:00Z"/>
                <w:rFonts w:cs="Times New Roman"/>
                <w:szCs w:val="24"/>
              </w:rPr>
            </w:pPr>
            <w:ins w:id="474" w:author="Michael Decker" w:date="2020-04-18T18:17:00Z">
              <w:r>
                <w:rPr>
                  <w:color w:val="000000"/>
                  <w:sz w:val="20"/>
                  <w:szCs w:val="20"/>
                </w:rPr>
                <w:t>51833</w:t>
              </w:r>
            </w:ins>
          </w:p>
        </w:tc>
        <w:tc>
          <w:tcPr>
            <w:tcW w:w="0" w:type="auto"/>
            <w:vAlign w:val="bottom"/>
          </w:tcPr>
          <w:p w14:paraId="574C1A69" w14:textId="77777777" w:rsidR="00990A51" w:rsidRDefault="00990A51" w:rsidP="008501DC">
            <w:pPr>
              <w:ind w:firstLine="0"/>
              <w:jc w:val="right"/>
              <w:rPr>
                <w:ins w:id="475" w:author="Michael Decker" w:date="2020-04-18T18:17:00Z"/>
                <w:rFonts w:cs="Times New Roman"/>
                <w:szCs w:val="24"/>
              </w:rPr>
            </w:pPr>
            <w:ins w:id="476" w:author="Michael Decker" w:date="2020-04-18T18:17:00Z">
              <w:r>
                <w:rPr>
                  <w:color w:val="000000"/>
                  <w:sz w:val="20"/>
                  <w:szCs w:val="20"/>
                </w:rPr>
                <w:t>10893</w:t>
              </w:r>
            </w:ins>
          </w:p>
        </w:tc>
        <w:tc>
          <w:tcPr>
            <w:tcW w:w="0" w:type="auto"/>
            <w:vAlign w:val="bottom"/>
          </w:tcPr>
          <w:p w14:paraId="1D9E0FEE" w14:textId="77777777" w:rsidR="00990A51" w:rsidRDefault="00990A51" w:rsidP="008501DC">
            <w:pPr>
              <w:ind w:firstLine="0"/>
              <w:jc w:val="right"/>
              <w:rPr>
                <w:ins w:id="477" w:author="Michael Decker" w:date="2020-04-18T18:17:00Z"/>
                <w:rFonts w:cs="Times New Roman"/>
                <w:szCs w:val="24"/>
              </w:rPr>
            </w:pPr>
            <w:ins w:id="478" w:author="Michael Decker" w:date="2020-04-18T18:17:00Z">
              <w:r>
                <w:rPr>
                  <w:color w:val="000000"/>
                  <w:sz w:val="20"/>
                  <w:szCs w:val="20"/>
                </w:rPr>
                <w:t>24</w:t>
              </w:r>
            </w:ins>
          </w:p>
        </w:tc>
        <w:tc>
          <w:tcPr>
            <w:tcW w:w="0" w:type="auto"/>
            <w:vAlign w:val="bottom"/>
          </w:tcPr>
          <w:p w14:paraId="53D5D282" w14:textId="77777777" w:rsidR="00990A51" w:rsidRDefault="00990A51" w:rsidP="008501DC">
            <w:pPr>
              <w:ind w:firstLine="0"/>
              <w:jc w:val="right"/>
              <w:rPr>
                <w:ins w:id="479" w:author="Michael Decker" w:date="2020-04-18T18:17:00Z"/>
                <w:rFonts w:cs="Times New Roman"/>
                <w:szCs w:val="24"/>
              </w:rPr>
            </w:pPr>
            <w:ins w:id="480" w:author="Michael Decker" w:date="2020-04-18T18:17:00Z">
              <w:r>
                <w:rPr>
                  <w:color w:val="000000"/>
                  <w:sz w:val="20"/>
                  <w:szCs w:val="20"/>
                </w:rPr>
                <w:t>0</w:t>
              </w:r>
            </w:ins>
          </w:p>
        </w:tc>
        <w:tc>
          <w:tcPr>
            <w:tcW w:w="0" w:type="auto"/>
            <w:vAlign w:val="bottom"/>
          </w:tcPr>
          <w:p w14:paraId="4CF9B625" w14:textId="77777777" w:rsidR="00990A51" w:rsidRDefault="00990A51" w:rsidP="008501DC">
            <w:pPr>
              <w:ind w:firstLine="0"/>
              <w:jc w:val="right"/>
              <w:rPr>
                <w:ins w:id="481" w:author="Michael Decker" w:date="2020-04-18T18:17:00Z"/>
                <w:rFonts w:cs="Times New Roman"/>
                <w:szCs w:val="24"/>
              </w:rPr>
            </w:pPr>
            <w:ins w:id="482" w:author="Michael Decker" w:date="2020-04-18T18:17:00Z">
              <w:r>
                <w:rPr>
                  <w:color w:val="000000"/>
                  <w:sz w:val="20"/>
                  <w:szCs w:val="20"/>
                </w:rPr>
                <w:t>0.21</w:t>
              </w:r>
            </w:ins>
          </w:p>
        </w:tc>
        <w:tc>
          <w:tcPr>
            <w:tcW w:w="0" w:type="auto"/>
            <w:vAlign w:val="bottom"/>
          </w:tcPr>
          <w:p w14:paraId="22CD7904" w14:textId="77777777" w:rsidR="00990A51" w:rsidRDefault="00990A51" w:rsidP="008501DC">
            <w:pPr>
              <w:ind w:firstLine="0"/>
              <w:jc w:val="right"/>
              <w:rPr>
                <w:ins w:id="483" w:author="Michael Decker" w:date="2020-04-18T18:17:00Z"/>
                <w:rFonts w:cs="Times New Roman"/>
                <w:szCs w:val="24"/>
              </w:rPr>
            </w:pPr>
            <w:ins w:id="484" w:author="Michael Decker" w:date="2020-04-18T18:17:00Z">
              <w:r>
                <w:rPr>
                  <w:color w:val="000000"/>
                  <w:sz w:val="20"/>
                  <w:szCs w:val="20"/>
                </w:rPr>
                <w:t>0.8177</w:t>
              </w:r>
            </w:ins>
          </w:p>
        </w:tc>
      </w:tr>
      <w:tr w:rsidR="00990A51" w14:paraId="7DA1E2EF" w14:textId="77777777" w:rsidTr="008501DC">
        <w:trPr>
          <w:ins w:id="485" w:author="Michael Decker" w:date="2020-04-18T18:17:00Z"/>
        </w:trPr>
        <w:tc>
          <w:tcPr>
            <w:tcW w:w="0" w:type="auto"/>
            <w:vAlign w:val="bottom"/>
          </w:tcPr>
          <w:p w14:paraId="3A261D63" w14:textId="77777777" w:rsidR="00990A51" w:rsidRDefault="00990A51" w:rsidP="008501DC">
            <w:pPr>
              <w:ind w:firstLine="0"/>
              <w:rPr>
                <w:ins w:id="486" w:author="Michael Decker" w:date="2020-04-18T18:17:00Z"/>
                <w:rFonts w:cs="Times New Roman"/>
                <w:szCs w:val="24"/>
              </w:rPr>
            </w:pPr>
            <w:ins w:id="487" w:author="Michael Decker" w:date="2020-04-18T18:17:00Z">
              <w:r>
                <w:rPr>
                  <w:color w:val="000000"/>
                  <w:sz w:val="20"/>
                  <w:szCs w:val="20"/>
                </w:rPr>
                <w:t>MessagePack Csharp</w:t>
              </w:r>
            </w:ins>
          </w:p>
        </w:tc>
        <w:tc>
          <w:tcPr>
            <w:tcW w:w="0" w:type="auto"/>
            <w:vAlign w:val="bottom"/>
          </w:tcPr>
          <w:p w14:paraId="6342203A" w14:textId="77777777" w:rsidR="00990A51" w:rsidRDefault="00990A51" w:rsidP="008501DC">
            <w:pPr>
              <w:ind w:firstLine="0"/>
              <w:rPr>
                <w:ins w:id="488" w:author="Michael Decker" w:date="2020-04-18T18:17:00Z"/>
                <w:rFonts w:cs="Times New Roman"/>
                <w:szCs w:val="24"/>
              </w:rPr>
            </w:pPr>
            <w:ins w:id="489" w:author="Michael Decker" w:date="2020-04-18T18:17:00Z">
              <w:r>
                <w:rPr>
                  <w:color w:val="000000"/>
                  <w:sz w:val="20"/>
                  <w:szCs w:val="20"/>
                </w:rPr>
                <w:t>C#</w:t>
              </w:r>
            </w:ins>
          </w:p>
        </w:tc>
        <w:tc>
          <w:tcPr>
            <w:tcW w:w="0" w:type="auto"/>
            <w:vAlign w:val="bottom"/>
          </w:tcPr>
          <w:p w14:paraId="7ADB32EC" w14:textId="77777777" w:rsidR="00990A51" w:rsidRDefault="00990A51" w:rsidP="008501DC">
            <w:pPr>
              <w:ind w:firstLine="0"/>
              <w:jc w:val="right"/>
              <w:rPr>
                <w:ins w:id="490" w:author="Michael Decker" w:date="2020-04-18T18:17:00Z"/>
                <w:rFonts w:cs="Times New Roman"/>
                <w:szCs w:val="24"/>
              </w:rPr>
            </w:pPr>
            <w:ins w:id="491" w:author="Michael Decker" w:date="2020-04-18T18:17:00Z">
              <w:r>
                <w:rPr>
                  <w:color w:val="000000"/>
                  <w:sz w:val="20"/>
                  <w:szCs w:val="20"/>
                </w:rPr>
                <w:t>45</w:t>
              </w:r>
            </w:ins>
          </w:p>
        </w:tc>
        <w:tc>
          <w:tcPr>
            <w:tcW w:w="0" w:type="auto"/>
            <w:vAlign w:val="bottom"/>
          </w:tcPr>
          <w:p w14:paraId="463D907A" w14:textId="77777777" w:rsidR="00990A51" w:rsidRDefault="00990A51" w:rsidP="008501DC">
            <w:pPr>
              <w:ind w:firstLine="0"/>
              <w:jc w:val="right"/>
              <w:rPr>
                <w:ins w:id="492" w:author="Michael Decker" w:date="2020-04-18T18:17:00Z"/>
                <w:rFonts w:cs="Times New Roman"/>
                <w:szCs w:val="24"/>
              </w:rPr>
            </w:pPr>
            <w:ins w:id="493" w:author="Michael Decker" w:date="2020-04-18T18:17:00Z">
              <w:r>
                <w:rPr>
                  <w:color w:val="000000"/>
                  <w:sz w:val="20"/>
                  <w:szCs w:val="20"/>
                </w:rPr>
                <w:t>45564</w:t>
              </w:r>
            </w:ins>
          </w:p>
        </w:tc>
        <w:tc>
          <w:tcPr>
            <w:tcW w:w="0" w:type="auto"/>
            <w:vAlign w:val="bottom"/>
          </w:tcPr>
          <w:p w14:paraId="42DC8531" w14:textId="77777777" w:rsidR="00990A51" w:rsidRDefault="00990A51" w:rsidP="008501DC">
            <w:pPr>
              <w:ind w:firstLine="0"/>
              <w:jc w:val="right"/>
              <w:rPr>
                <w:ins w:id="494" w:author="Michael Decker" w:date="2020-04-18T18:17:00Z"/>
                <w:rFonts w:cs="Times New Roman"/>
                <w:szCs w:val="24"/>
              </w:rPr>
            </w:pPr>
            <w:ins w:id="495" w:author="Michael Decker" w:date="2020-04-18T18:17:00Z">
              <w:r>
                <w:rPr>
                  <w:color w:val="000000"/>
                  <w:sz w:val="20"/>
                  <w:szCs w:val="20"/>
                </w:rPr>
                <w:t>4585</w:t>
              </w:r>
            </w:ins>
          </w:p>
        </w:tc>
        <w:tc>
          <w:tcPr>
            <w:tcW w:w="0" w:type="auto"/>
            <w:vAlign w:val="bottom"/>
          </w:tcPr>
          <w:p w14:paraId="20EE7FB8" w14:textId="77777777" w:rsidR="00990A51" w:rsidRDefault="00990A51" w:rsidP="008501DC">
            <w:pPr>
              <w:ind w:firstLine="0"/>
              <w:jc w:val="right"/>
              <w:rPr>
                <w:ins w:id="496" w:author="Michael Decker" w:date="2020-04-18T18:17:00Z"/>
                <w:rFonts w:cs="Times New Roman"/>
                <w:szCs w:val="24"/>
              </w:rPr>
            </w:pPr>
            <w:ins w:id="497" w:author="Michael Decker" w:date="2020-04-18T18:17:00Z">
              <w:r>
                <w:rPr>
                  <w:color w:val="000000"/>
                  <w:sz w:val="20"/>
                  <w:szCs w:val="20"/>
                </w:rPr>
                <w:t>32</w:t>
              </w:r>
            </w:ins>
          </w:p>
        </w:tc>
        <w:tc>
          <w:tcPr>
            <w:tcW w:w="0" w:type="auto"/>
            <w:vAlign w:val="bottom"/>
          </w:tcPr>
          <w:p w14:paraId="78A6844A" w14:textId="77777777" w:rsidR="00990A51" w:rsidRDefault="00990A51" w:rsidP="008501DC">
            <w:pPr>
              <w:ind w:firstLine="0"/>
              <w:jc w:val="right"/>
              <w:rPr>
                <w:ins w:id="498" w:author="Michael Decker" w:date="2020-04-18T18:17:00Z"/>
                <w:rFonts w:cs="Times New Roman"/>
                <w:szCs w:val="24"/>
              </w:rPr>
            </w:pPr>
            <w:ins w:id="499" w:author="Michael Decker" w:date="2020-04-18T18:17:00Z">
              <w:r>
                <w:rPr>
                  <w:color w:val="000000"/>
                  <w:sz w:val="20"/>
                  <w:szCs w:val="20"/>
                </w:rPr>
                <w:t>6</w:t>
              </w:r>
            </w:ins>
          </w:p>
        </w:tc>
        <w:tc>
          <w:tcPr>
            <w:tcW w:w="0" w:type="auto"/>
            <w:vAlign w:val="bottom"/>
          </w:tcPr>
          <w:p w14:paraId="272E11E8" w14:textId="77777777" w:rsidR="00990A51" w:rsidRDefault="00990A51" w:rsidP="008501DC">
            <w:pPr>
              <w:ind w:firstLine="0"/>
              <w:jc w:val="right"/>
              <w:rPr>
                <w:ins w:id="500" w:author="Michael Decker" w:date="2020-04-18T18:17:00Z"/>
                <w:rFonts w:cs="Times New Roman"/>
                <w:szCs w:val="24"/>
              </w:rPr>
            </w:pPr>
            <w:ins w:id="501" w:author="Michael Decker" w:date="2020-04-18T18:17:00Z">
              <w:r>
                <w:rPr>
                  <w:color w:val="000000"/>
                  <w:sz w:val="20"/>
                  <w:szCs w:val="20"/>
                </w:rPr>
                <w:t>0.10</w:t>
              </w:r>
            </w:ins>
          </w:p>
        </w:tc>
        <w:tc>
          <w:tcPr>
            <w:tcW w:w="0" w:type="auto"/>
            <w:vAlign w:val="bottom"/>
          </w:tcPr>
          <w:p w14:paraId="2D71B10C" w14:textId="77777777" w:rsidR="00990A51" w:rsidRDefault="00990A51" w:rsidP="008501DC">
            <w:pPr>
              <w:ind w:firstLine="0"/>
              <w:jc w:val="right"/>
              <w:rPr>
                <w:ins w:id="502" w:author="Michael Decker" w:date="2020-04-18T18:17:00Z"/>
                <w:rFonts w:cs="Times New Roman"/>
                <w:szCs w:val="24"/>
              </w:rPr>
            </w:pPr>
            <w:ins w:id="503" w:author="Michael Decker" w:date="2020-04-18T18:17:00Z">
              <w:r>
                <w:rPr>
                  <w:color w:val="000000"/>
                  <w:sz w:val="20"/>
                  <w:szCs w:val="20"/>
                </w:rPr>
                <w:t>1.0903</w:t>
              </w:r>
            </w:ins>
          </w:p>
        </w:tc>
      </w:tr>
      <w:tr w:rsidR="00990A51" w14:paraId="33974B12" w14:textId="77777777" w:rsidTr="008501DC">
        <w:trPr>
          <w:ins w:id="504" w:author="Michael Decker" w:date="2020-04-18T18:17:00Z"/>
        </w:trPr>
        <w:tc>
          <w:tcPr>
            <w:tcW w:w="0" w:type="auto"/>
            <w:vAlign w:val="bottom"/>
          </w:tcPr>
          <w:p w14:paraId="468BF943" w14:textId="77777777" w:rsidR="00990A51" w:rsidRDefault="00990A51" w:rsidP="008501DC">
            <w:pPr>
              <w:ind w:firstLine="0"/>
              <w:rPr>
                <w:ins w:id="505" w:author="Michael Decker" w:date="2020-04-18T18:17:00Z"/>
                <w:rFonts w:cs="Times New Roman"/>
                <w:szCs w:val="24"/>
              </w:rPr>
            </w:pPr>
            <w:ins w:id="506" w:author="Michael Decker" w:date="2020-04-18T18:17:00Z">
              <w:r>
                <w:rPr>
                  <w:color w:val="000000"/>
                  <w:sz w:val="20"/>
                  <w:szCs w:val="20"/>
                </w:rPr>
                <w:t>mini c</w:t>
              </w:r>
            </w:ins>
          </w:p>
        </w:tc>
        <w:tc>
          <w:tcPr>
            <w:tcW w:w="0" w:type="auto"/>
            <w:vAlign w:val="bottom"/>
          </w:tcPr>
          <w:p w14:paraId="02E664B9" w14:textId="77777777" w:rsidR="00990A51" w:rsidRDefault="00990A51" w:rsidP="008501DC">
            <w:pPr>
              <w:ind w:firstLine="0"/>
              <w:rPr>
                <w:ins w:id="507" w:author="Michael Decker" w:date="2020-04-18T18:17:00Z"/>
                <w:rFonts w:cs="Times New Roman"/>
                <w:szCs w:val="24"/>
              </w:rPr>
            </w:pPr>
            <w:ins w:id="508" w:author="Michael Decker" w:date="2020-04-18T18:17:00Z">
              <w:r>
                <w:rPr>
                  <w:color w:val="000000"/>
                  <w:sz w:val="20"/>
                  <w:szCs w:val="20"/>
                </w:rPr>
                <w:t>C</w:t>
              </w:r>
            </w:ins>
          </w:p>
        </w:tc>
        <w:tc>
          <w:tcPr>
            <w:tcW w:w="0" w:type="auto"/>
            <w:vAlign w:val="bottom"/>
          </w:tcPr>
          <w:p w14:paraId="5BB2B777" w14:textId="77777777" w:rsidR="00990A51" w:rsidRDefault="00990A51" w:rsidP="008501DC">
            <w:pPr>
              <w:ind w:firstLine="0"/>
              <w:jc w:val="right"/>
              <w:rPr>
                <w:ins w:id="509" w:author="Michael Decker" w:date="2020-04-18T18:17:00Z"/>
                <w:rFonts w:cs="Times New Roman"/>
                <w:szCs w:val="24"/>
              </w:rPr>
            </w:pPr>
            <w:ins w:id="510" w:author="Michael Decker" w:date="2020-04-18T18:17:00Z">
              <w:r>
                <w:rPr>
                  <w:color w:val="000000"/>
                  <w:sz w:val="20"/>
                  <w:szCs w:val="20"/>
                </w:rPr>
                <w:t>1</w:t>
              </w:r>
            </w:ins>
          </w:p>
        </w:tc>
        <w:tc>
          <w:tcPr>
            <w:tcW w:w="0" w:type="auto"/>
            <w:vAlign w:val="bottom"/>
          </w:tcPr>
          <w:p w14:paraId="72353B27" w14:textId="77777777" w:rsidR="00990A51" w:rsidRDefault="00990A51" w:rsidP="008501DC">
            <w:pPr>
              <w:ind w:firstLine="0"/>
              <w:jc w:val="right"/>
              <w:rPr>
                <w:ins w:id="511" w:author="Michael Decker" w:date="2020-04-18T18:17:00Z"/>
                <w:rFonts w:cs="Times New Roman"/>
                <w:szCs w:val="24"/>
              </w:rPr>
            </w:pPr>
            <w:ins w:id="512" w:author="Michael Decker" w:date="2020-04-18T18:17:00Z">
              <w:r>
                <w:rPr>
                  <w:color w:val="000000"/>
                  <w:sz w:val="20"/>
                  <w:szCs w:val="20"/>
                </w:rPr>
                <w:t>3454</w:t>
              </w:r>
            </w:ins>
          </w:p>
        </w:tc>
        <w:tc>
          <w:tcPr>
            <w:tcW w:w="0" w:type="auto"/>
            <w:vAlign w:val="bottom"/>
          </w:tcPr>
          <w:p w14:paraId="7F2B3FB9" w14:textId="77777777" w:rsidR="00990A51" w:rsidRDefault="00990A51" w:rsidP="008501DC">
            <w:pPr>
              <w:ind w:firstLine="0"/>
              <w:jc w:val="right"/>
              <w:rPr>
                <w:ins w:id="513" w:author="Michael Decker" w:date="2020-04-18T18:17:00Z"/>
                <w:rFonts w:cs="Times New Roman"/>
                <w:szCs w:val="24"/>
              </w:rPr>
            </w:pPr>
            <w:ins w:id="514" w:author="Michael Decker" w:date="2020-04-18T18:17:00Z">
              <w:r>
                <w:rPr>
                  <w:color w:val="000000"/>
                  <w:sz w:val="20"/>
                  <w:szCs w:val="20"/>
                </w:rPr>
                <w:t>6</w:t>
              </w:r>
            </w:ins>
          </w:p>
        </w:tc>
        <w:tc>
          <w:tcPr>
            <w:tcW w:w="0" w:type="auto"/>
            <w:vAlign w:val="bottom"/>
          </w:tcPr>
          <w:p w14:paraId="3938A673" w14:textId="77777777" w:rsidR="00990A51" w:rsidRDefault="00990A51" w:rsidP="008501DC">
            <w:pPr>
              <w:ind w:firstLine="0"/>
              <w:jc w:val="right"/>
              <w:rPr>
                <w:ins w:id="515" w:author="Michael Decker" w:date="2020-04-18T18:17:00Z"/>
                <w:rFonts w:cs="Times New Roman"/>
                <w:szCs w:val="24"/>
              </w:rPr>
            </w:pPr>
            <w:ins w:id="516" w:author="Michael Decker" w:date="2020-04-18T18:17:00Z">
              <w:r>
                <w:rPr>
                  <w:color w:val="000000"/>
                  <w:sz w:val="20"/>
                  <w:szCs w:val="20"/>
                </w:rPr>
                <w:t>11</w:t>
              </w:r>
            </w:ins>
          </w:p>
        </w:tc>
        <w:tc>
          <w:tcPr>
            <w:tcW w:w="0" w:type="auto"/>
            <w:vAlign w:val="bottom"/>
          </w:tcPr>
          <w:p w14:paraId="4D566890" w14:textId="77777777" w:rsidR="00990A51" w:rsidRDefault="00990A51" w:rsidP="008501DC">
            <w:pPr>
              <w:ind w:firstLine="0"/>
              <w:jc w:val="right"/>
              <w:rPr>
                <w:ins w:id="517" w:author="Michael Decker" w:date="2020-04-18T18:17:00Z"/>
                <w:rFonts w:cs="Times New Roman"/>
                <w:szCs w:val="24"/>
              </w:rPr>
            </w:pPr>
            <w:ins w:id="518" w:author="Michael Decker" w:date="2020-04-18T18:17:00Z">
              <w:r>
                <w:rPr>
                  <w:color w:val="000000"/>
                  <w:sz w:val="20"/>
                  <w:szCs w:val="20"/>
                </w:rPr>
                <w:t>0</w:t>
              </w:r>
            </w:ins>
          </w:p>
        </w:tc>
        <w:tc>
          <w:tcPr>
            <w:tcW w:w="0" w:type="auto"/>
            <w:vAlign w:val="bottom"/>
          </w:tcPr>
          <w:p w14:paraId="06F62D8A" w14:textId="77777777" w:rsidR="00990A51" w:rsidRDefault="00990A51" w:rsidP="008501DC">
            <w:pPr>
              <w:ind w:firstLine="0"/>
              <w:jc w:val="right"/>
              <w:rPr>
                <w:ins w:id="519" w:author="Michael Decker" w:date="2020-04-18T18:17:00Z"/>
                <w:rFonts w:cs="Times New Roman"/>
                <w:szCs w:val="24"/>
              </w:rPr>
            </w:pPr>
            <w:ins w:id="520" w:author="Michael Decker" w:date="2020-04-18T18:17:00Z">
              <w:r>
                <w:rPr>
                  <w:color w:val="000000"/>
                  <w:sz w:val="20"/>
                  <w:szCs w:val="20"/>
                </w:rPr>
                <w:t>0.00</w:t>
              </w:r>
            </w:ins>
          </w:p>
        </w:tc>
        <w:tc>
          <w:tcPr>
            <w:tcW w:w="0" w:type="auto"/>
            <w:vAlign w:val="bottom"/>
          </w:tcPr>
          <w:p w14:paraId="2D3DB6B7" w14:textId="77777777" w:rsidR="00990A51" w:rsidRDefault="00990A51" w:rsidP="008501DC">
            <w:pPr>
              <w:ind w:firstLine="0"/>
              <w:jc w:val="right"/>
              <w:rPr>
                <w:ins w:id="521" w:author="Michael Decker" w:date="2020-04-18T18:17:00Z"/>
                <w:rFonts w:cs="Times New Roman"/>
                <w:szCs w:val="24"/>
              </w:rPr>
            </w:pPr>
            <w:ins w:id="522" w:author="Michael Decker" w:date="2020-04-18T18:17:00Z">
              <w:r>
                <w:rPr>
                  <w:color w:val="000000"/>
                  <w:sz w:val="20"/>
                  <w:szCs w:val="20"/>
                </w:rPr>
                <w:t>0.3748</w:t>
              </w:r>
            </w:ins>
          </w:p>
        </w:tc>
      </w:tr>
      <w:tr w:rsidR="00990A51" w14:paraId="6D4429AE" w14:textId="77777777" w:rsidTr="008501DC">
        <w:trPr>
          <w:ins w:id="523" w:author="Michael Decker" w:date="2020-04-18T18:17:00Z"/>
        </w:trPr>
        <w:tc>
          <w:tcPr>
            <w:tcW w:w="0" w:type="auto"/>
            <w:vAlign w:val="bottom"/>
          </w:tcPr>
          <w:p w14:paraId="4E27BB0B" w14:textId="77777777" w:rsidR="00990A51" w:rsidRDefault="00990A51" w:rsidP="008501DC">
            <w:pPr>
              <w:ind w:firstLine="0"/>
              <w:rPr>
                <w:ins w:id="524" w:author="Michael Decker" w:date="2020-04-18T18:17:00Z"/>
                <w:rFonts w:cs="Times New Roman"/>
                <w:szCs w:val="24"/>
              </w:rPr>
            </w:pPr>
            <w:ins w:id="525" w:author="Michael Decker" w:date="2020-04-18T18:17:00Z">
              <w:r>
                <w:rPr>
                  <w:color w:val="000000"/>
                  <w:sz w:val="20"/>
                  <w:szCs w:val="20"/>
                </w:rPr>
                <w:t>MissionPlanner</w:t>
              </w:r>
            </w:ins>
          </w:p>
        </w:tc>
        <w:tc>
          <w:tcPr>
            <w:tcW w:w="0" w:type="auto"/>
            <w:vAlign w:val="bottom"/>
          </w:tcPr>
          <w:p w14:paraId="653F761A" w14:textId="77777777" w:rsidR="00990A51" w:rsidRDefault="00990A51" w:rsidP="008501DC">
            <w:pPr>
              <w:ind w:firstLine="0"/>
              <w:rPr>
                <w:ins w:id="526" w:author="Michael Decker" w:date="2020-04-18T18:17:00Z"/>
                <w:rFonts w:cs="Times New Roman"/>
                <w:szCs w:val="24"/>
              </w:rPr>
            </w:pPr>
            <w:ins w:id="527" w:author="Michael Decker" w:date="2020-04-18T18:17:00Z">
              <w:r>
                <w:rPr>
                  <w:color w:val="000000"/>
                  <w:sz w:val="20"/>
                  <w:szCs w:val="20"/>
                </w:rPr>
                <w:t>C#</w:t>
              </w:r>
            </w:ins>
          </w:p>
        </w:tc>
        <w:tc>
          <w:tcPr>
            <w:tcW w:w="0" w:type="auto"/>
            <w:vAlign w:val="bottom"/>
          </w:tcPr>
          <w:p w14:paraId="4EA2ACDE" w14:textId="77777777" w:rsidR="00990A51" w:rsidRDefault="00990A51" w:rsidP="008501DC">
            <w:pPr>
              <w:ind w:firstLine="0"/>
              <w:jc w:val="right"/>
              <w:rPr>
                <w:ins w:id="528" w:author="Michael Decker" w:date="2020-04-18T18:17:00Z"/>
                <w:rFonts w:cs="Times New Roman"/>
                <w:szCs w:val="24"/>
              </w:rPr>
            </w:pPr>
            <w:ins w:id="529" w:author="Michael Decker" w:date="2020-04-18T18:17:00Z">
              <w:r>
                <w:rPr>
                  <w:color w:val="000000"/>
                  <w:sz w:val="20"/>
                  <w:szCs w:val="20"/>
                </w:rPr>
                <w:t>71</w:t>
              </w:r>
            </w:ins>
          </w:p>
        </w:tc>
        <w:tc>
          <w:tcPr>
            <w:tcW w:w="0" w:type="auto"/>
            <w:vAlign w:val="bottom"/>
          </w:tcPr>
          <w:p w14:paraId="51CEB04A" w14:textId="77777777" w:rsidR="00990A51" w:rsidRDefault="00990A51" w:rsidP="008501DC">
            <w:pPr>
              <w:ind w:firstLine="0"/>
              <w:jc w:val="right"/>
              <w:rPr>
                <w:ins w:id="530" w:author="Michael Decker" w:date="2020-04-18T18:17:00Z"/>
                <w:rFonts w:cs="Times New Roman"/>
                <w:szCs w:val="24"/>
              </w:rPr>
            </w:pPr>
            <w:ins w:id="531" w:author="Michael Decker" w:date="2020-04-18T18:17:00Z">
              <w:r>
                <w:rPr>
                  <w:color w:val="000000"/>
                  <w:sz w:val="20"/>
                  <w:szCs w:val="20"/>
                </w:rPr>
                <w:t>798373</w:t>
              </w:r>
            </w:ins>
          </w:p>
        </w:tc>
        <w:tc>
          <w:tcPr>
            <w:tcW w:w="0" w:type="auto"/>
            <w:vAlign w:val="bottom"/>
          </w:tcPr>
          <w:p w14:paraId="014DF974" w14:textId="77777777" w:rsidR="00990A51" w:rsidRDefault="00990A51" w:rsidP="008501DC">
            <w:pPr>
              <w:ind w:firstLine="0"/>
              <w:jc w:val="right"/>
              <w:rPr>
                <w:ins w:id="532" w:author="Michael Decker" w:date="2020-04-18T18:17:00Z"/>
                <w:rFonts w:cs="Times New Roman"/>
                <w:szCs w:val="24"/>
              </w:rPr>
            </w:pPr>
            <w:ins w:id="533" w:author="Michael Decker" w:date="2020-04-18T18:17:00Z">
              <w:r>
                <w:rPr>
                  <w:color w:val="000000"/>
                  <w:sz w:val="20"/>
                  <w:szCs w:val="20"/>
                </w:rPr>
                <w:t>240724</w:t>
              </w:r>
            </w:ins>
          </w:p>
        </w:tc>
        <w:tc>
          <w:tcPr>
            <w:tcW w:w="0" w:type="auto"/>
            <w:vAlign w:val="bottom"/>
          </w:tcPr>
          <w:p w14:paraId="27678034" w14:textId="77777777" w:rsidR="00990A51" w:rsidRDefault="00990A51" w:rsidP="008501DC">
            <w:pPr>
              <w:ind w:firstLine="0"/>
              <w:jc w:val="right"/>
              <w:rPr>
                <w:ins w:id="534" w:author="Michael Decker" w:date="2020-04-18T18:17:00Z"/>
                <w:rFonts w:cs="Times New Roman"/>
                <w:szCs w:val="24"/>
              </w:rPr>
            </w:pPr>
            <w:ins w:id="535" w:author="Michael Decker" w:date="2020-04-18T18:17:00Z">
              <w:r>
                <w:rPr>
                  <w:color w:val="000000"/>
                  <w:sz w:val="20"/>
                  <w:szCs w:val="20"/>
                </w:rPr>
                <w:t>188</w:t>
              </w:r>
            </w:ins>
          </w:p>
        </w:tc>
        <w:tc>
          <w:tcPr>
            <w:tcW w:w="0" w:type="auto"/>
            <w:vAlign w:val="bottom"/>
          </w:tcPr>
          <w:p w14:paraId="48AE130C" w14:textId="77777777" w:rsidR="00990A51" w:rsidRDefault="00990A51" w:rsidP="008501DC">
            <w:pPr>
              <w:ind w:firstLine="0"/>
              <w:jc w:val="right"/>
              <w:rPr>
                <w:ins w:id="536" w:author="Michael Decker" w:date="2020-04-18T18:17:00Z"/>
                <w:rFonts w:cs="Times New Roman"/>
                <w:szCs w:val="24"/>
              </w:rPr>
            </w:pPr>
            <w:ins w:id="537" w:author="Michael Decker" w:date="2020-04-18T18:17:00Z">
              <w:r>
                <w:rPr>
                  <w:color w:val="000000"/>
                  <w:sz w:val="20"/>
                  <w:szCs w:val="20"/>
                </w:rPr>
                <w:t>42</w:t>
              </w:r>
            </w:ins>
          </w:p>
        </w:tc>
        <w:tc>
          <w:tcPr>
            <w:tcW w:w="0" w:type="auto"/>
            <w:vAlign w:val="bottom"/>
          </w:tcPr>
          <w:p w14:paraId="591D95A0" w14:textId="77777777" w:rsidR="00990A51" w:rsidRDefault="00990A51" w:rsidP="008501DC">
            <w:pPr>
              <w:ind w:firstLine="0"/>
              <w:jc w:val="right"/>
              <w:rPr>
                <w:ins w:id="538" w:author="Michael Decker" w:date="2020-04-18T18:17:00Z"/>
                <w:rFonts w:cs="Times New Roman"/>
                <w:szCs w:val="24"/>
              </w:rPr>
            </w:pPr>
            <w:ins w:id="539" w:author="Michael Decker" w:date="2020-04-18T18:17:00Z">
              <w:r>
                <w:rPr>
                  <w:color w:val="000000"/>
                  <w:sz w:val="20"/>
                  <w:szCs w:val="20"/>
                </w:rPr>
                <w:t>0.30</w:t>
              </w:r>
            </w:ins>
          </w:p>
        </w:tc>
        <w:tc>
          <w:tcPr>
            <w:tcW w:w="0" w:type="auto"/>
            <w:vAlign w:val="bottom"/>
          </w:tcPr>
          <w:p w14:paraId="5F02109C" w14:textId="77777777" w:rsidR="00990A51" w:rsidRDefault="00990A51" w:rsidP="008501DC">
            <w:pPr>
              <w:ind w:firstLine="0"/>
              <w:jc w:val="right"/>
              <w:rPr>
                <w:ins w:id="540" w:author="Michael Decker" w:date="2020-04-18T18:17:00Z"/>
                <w:rFonts w:cs="Times New Roman"/>
                <w:szCs w:val="24"/>
              </w:rPr>
            </w:pPr>
            <w:ins w:id="541" w:author="Michael Decker" w:date="2020-04-18T18:17:00Z">
              <w:r>
                <w:rPr>
                  <w:color w:val="000000"/>
                  <w:sz w:val="20"/>
                  <w:szCs w:val="20"/>
                </w:rPr>
                <w:t>6.4055</w:t>
              </w:r>
            </w:ins>
          </w:p>
        </w:tc>
      </w:tr>
      <w:tr w:rsidR="00990A51" w14:paraId="056C39F5" w14:textId="77777777" w:rsidTr="008501DC">
        <w:trPr>
          <w:ins w:id="542" w:author="Michael Decker" w:date="2020-04-18T18:17:00Z"/>
        </w:trPr>
        <w:tc>
          <w:tcPr>
            <w:tcW w:w="0" w:type="auto"/>
            <w:vAlign w:val="bottom"/>
          </w:tcPr>
          <w:p w14:paraId="6AFFDF76" w14:textId="77777777" w:rsidR="00990A51" w:rsidRDefault="00990A51" w:rsidP="008501DC">
            <w:pPr>
              <w:ind w:firstLine="0"/>
              <w:rPr>
                <w:ins w:id="543" w:author="Michael Decker" w:date="2020-04-18T18:17:00Z"/>
                <w:rFonts w:cs="Times New Roman"/>
                <w:szCs w:val="24"/>
              </w:rPr>
            </w:pPr>
            <w:ins w:id="544" w:author="Michael Decker" w:date="2020-04-18T18:17:00Z">
              <w:r>
                <w:rPr>
                  <w:color w:val="000000"/>
                  <w:sz w:val="20"/>
                  <w:szCs w:val="20"/>
                </w:rPr>
                <w:t>mono</w:t>
              </w:r>
            </w:ins>
          </w:p>
        </w:tc>
        <w:tc>
          <w:tcPr>
            <w:tcW w:w="0" w:type="auto"/>
            <w:vAlign w:val="bottom"/>
          </w:tcPr>
          <w:p w14:paraId="752C9764" w14:textId="77777777" w:rsidR="00990A51" w:rsidRDefault="00990A51" w:rsidP="008501DC">
            <w:pPr>
              <w:ind w:firstLine="0"/>
              <w:rPr>
                <w:ins w:id="545" w:author="Michael Decker" w:date="2020-04-18T18:17:00Z"/>
                <w:rFonts w:cs="Times New Roman"/>
                <w:szCs w:val="24"/>
              </w:rPr>
            </w:pPr>
            <w:ins w:id="546" w:author="Michael Decker" w:date="2020-04-18T18:17:00Z">
              <w:r>
                <w:rPr>
                  <w:color w:val="000000"/>
                  <w:sz w:val="20"/>
                  <w:szCs w:val="20"/>
                </w:rPr>
                <w:t>C#/C/C++</w:t>
              </w:r>
            </w:ins>
          </w:p>
        </w:tc>
        <w:tc>
          <w:tcPr>
            <w:tcW w:w="0" w:type="auto"/>
            <w:vAlign w:val="bottom"/>
          </w:tcPr>
          <w:p w14:paraId="4AB8DC53" w14:textId="77777777" w:rsidR="00990A51" w:rsidRDefault="00990A51" w:rsidP="008501DC">
            <w:pPr>
              <w:ind w:firstLine="0"/>
              <w:jc w:val="right"/>
              <w:rPr>
                <w:ins w:id="547" w:author="Michael Decker" w:date="2020-04-18T18:17:00Z"/>
                <w:rFonts w:cs="Times New Roman"/>
                <w:szCs w:val="24"/>
              </w:rPr>
            </w:pPr>
            <w:ins w:id="548" w:author="Michael Decker" w:date="2020-04-18T18:17:00Z">
              <w:r>
                <w:rPr>
                  <w:color w:val="000000"/>
                  <w:sz w:val="20"/>
                  <w:szCs w:val="20"/>
                </w:rPr>
                <w:t>747</w:t>
              </w:r>
            </w:ins>
          </w:p>
        </w:tc>
        <w:tc>
          <w:tcPr>
            <w:tcW w:w="0" w:type="auto"/>
            <w:vAlign w:val="bottom"/>
          </w:tcPr>
          <w:p w14:paraId="30E945E1" w14:textId="77777777" w:rsidR="00990A51" w:rsidRDefault="00990A51" w:rsidP="008501DC">
            <w:pPr>
              <w:ind w:firstLine="0"/>
              <w:jc w:val="right"/>
              <w:rPr>
                <w:ins w:id="549" w:author="Michael Decker" w:date="2020-04-18T18:17:00Z"/>
                <w:rFonts w:cs="Times New Roman"/>
                <w:szCs w:val="24"/>
              </w:rPr>
            </w:pPr>
            <w:ins w:id="550" w:author="Michael Decker" w:date="2020-04-18T18:17:00Z">
              <w:r>
                <w:rPr>
                  <w:color w:val="000000"/>
                  <w:sz w:val="20"/>
                  <w:szCs w:val="20"/>
                </w:rPr>
                <w:t>6049345</w:t>
              </w:r>
            </w:ins>
          </w:p>
        </w:tc>
        <w:tc>
          <w:tcPr>
            <w:tcW w:w="0" w:type="auto"/>
            <w:vAlign w:val="bottom"/>
          </w:tcPr>
          <w:p w14:paraId="002A8788" w14:textId="77777777" w:rsidR="00990A51" w:rsidRDefault="00990A51" w:rsidP="008501DC">
            <w:pPr>
              <w:ind w:firstLine="0"/>
              <w:jc w:val="right"/>
              <w:rPr>
                <w:ins w:id="551" w:author="Michael Decker" w:date="2020-04-18T18:17:00Z"/>
                <w:rFonts w:cs="Times New Roman"/>
                <w:szCs w:val="24"/>
              </w:rPr>
            </w:pPr>
            <w:ins w:id="552" w:author="Michael Decker" w:date="2020-04-18T18:17:00Z">
              <w:r>
                <w:rPr>
                  <w:color w:val="000000"/>
                  <w:sz w:val="20"/>
                  <w:szCs w:val="20"/>
                </w:rPr>
                <w:t>1295150</w:t>
              </w:r>
            </w:ins>
          </w:p>
        </w:tc>
        <w:tc>
          <w:tcPr>
            <w:tcW w:w="0" w:type="auto"/>
            <w:vAlign w:val="bottom"/>
          </w:tcPr>
          <w:p w14:paraId="7A9E281F" w14:textId="77777777" w:rsidR="00990A51" w:rsidRDefault="00990A51" w:rsidP="008501DC">
            <w:pPr>
              <w:ind w:firstLine="0"/>
              <w:jc w:val="right"/>
              <w:rPr>
                <w:ins w:id="553" w:author="Michael Decker" w:date="2020-04-18T18:17:00Z"/>
                <w:rFonts w:cs="Times New Roman"/>
                <w:szCs w:val="24"/>
              </w:rPr>
            </w:pPr>
            <w:ins w:id="554" w:author="Michael Decker" w:date="2020-04-18T18:17:00Z">
              <w:r>
                <w:rPr>
                  <w:color w:val="000000"/>
                  <w:sz w:val="20"/>
                  <w:szCs w:val="20"/>
                </w:rPr>
                <w:t>11</w:t>
              </w:r>
            </w:ins>
          </w:p>
        </w:tc>
        <w:tc>
          <w:tcPr>
            <w:tcW w:w="0" w:type="auto"/>
            <w:vAlign w:val="bottom"/>
          </w:tcPr>
          <w:p w14:paraId="2076248D" w14:textId="77777777" w:rsidR="00990A51" w:rsidRDefault="00990A51" w:rsidP="008501DC">
            <w:pPr>
              <w:ind w:firstLine="0"/>
              <w:jc w:val="right"/>
              <w:rPr>
                <w:ins w:id="555" w:author="Michael Decker" w:date="2020-04-18T18:17:00Z"/>
                <w:rFonts w:cs="Times New Roman"/>
                <w:szCs w:val="24"/>
              </w:rPr>
            </w:pPr>
            <w:ins w:id="556" w:author="Michael Decker" w:date="2020-04-18T18:17:00Z">
              <w:r>
                <w:rPr>
                  <w:color w:val="000000"/>
                  <w:sz w:val="20"/>
                  <w:szCs w:val="20"/>
                </w:rPr>
                <w:t>11</w:t>
              </w:r>
            </w:ins>
          </w:p>
        </w:tc>
        <w:tc>
          <w:tcPr>
            <w:tcW w:w="0" w:type="auto"/>
            <w:vAlign w:val="bottom"/>
          </w:tcPr>
          <w:p w14:paraId="6F64FDAD" w14:textId="77777777" w:rsidR="00990A51" w:rsidRDefault="00990A51" w:rsidP="008501DC">
            <w:pPr>
              <w:ind w:firstLine="0"/>
              <w:jc w:val="right"/>
              <w:rPr>
                <w:ins w:id="557" w:author="Michael Decker" w:date="2020-04-18T18:17:00Z"/>
                <w:rFonts w:cs="Times New Roman"/>
                <w:szCs w:val="24"/>
              </w:rPr>
            </w:pPr>
            <w:ins w:id="558" w:author="Michael Decker" w:date="2020-04-18T18:17:00Z">
              <w:r>
                <w:rPr>
                  <w:color w:val="000000"/>
                  <w:sz w:val="20"/>
                  <w:szCs w:val="20"/>
                </w:rPr>
                <w:t>0.21</w:t>
              </w:r>
            </w:ins>
          </w:p>
        </w:tc>
        <w:tc>
          <w:tcPr>
            <w:tcW w:w="0" w:type="auto"/>
            <w:vAlign w:val="bottom"/>
          </w:tcPr>
          <w:p w14:paraId="1064C87E" w14:textId="77777777" w:rsidR="00990A51" w:rsidRDefault="00990A51" w:rsidP="008501DC">
            <w:pPr>
              <w:ind w:firstLine="0"/>
              <w:jc w:val="right"/>
              <w:rPr>
                <w:ins w:id="559" w:author="Michael Decker" w:date="2020-04-18T18:17:00Z"/>
                <w:rFonts w:cs="Times New Roman"/>
                <w:szCs w:val="24"/>
              </w:rPr>
            </w:pPr>
            <w:ins w:id="560" w:author="Michael Decker" w:date="2020-04-18T18:17:00Z">
              <w:r>
                <w:rPr>
                  <w:color w:val="000000"/>
                  <w:sz w:val="20"/>
                  <w:szCs w:val="20"/>
                </w:rPr>
                <w:t>0.3748</w:t>
              </w:r>
            </w:ins>
          </w:p>
        </w:tc>
      </w:tr>
      <w:tr w:rsidR="00990A51" w14:paraId="7DBF20B8" w14:textId="77777777" w:rsidTr="008501DC">
        <w:trPr>
          <w:ins w:id="561" w:author="Michael Decker" w:date="2020-04-18T18:17:00Z"/>
        </w:trPr>
        <w:tc>
          <w:tcPr>
            <w:tcW w:w="0" w:type="auto"/>
            <w:vAlign w:val="bottom"/>
          </w:tcPr>
          <w:p w14:paraId="23F8179D" w14:textId="77777777" w:rsidR="00990A51" w:rsidRDefault="00990A51" w:rsidP="008501DC">
            <w:pPr>
              <w:ind w:firstLine="0"/>
              <w:rPr>
                <w:ins w:id="562" w:author="Michael Decker" w:date="2020-04-18T18:17:00Z"/>
                <w:rFonts w:cs="Times New Roman"/>
                <w:szCs w:val="24"/>
              </w:rPr>
            </w:pPr>
            <w:ins w:id="563" w:author="Michael Decker" w:date="2020-04-18T18:17:00Z">
              <w:r>
                <w:rPr>
                  <w:color w:val="000000"/>
                  <w:sz w:val="20"/>
                  <w:szCs w:val="20"/>
                </w:rPr>
                <w:t>nativejson benchmark</w:t>
              </w:r>
            </w:ins>
          </w:p>
        </w:tc>
        <w:tc>
          <w:tcPr>
            <w:tcW w:w="0" w:type="auto"/>
            <w:vAlign w:val="bottom"/>
          </w:tcPr>
          <w:p w14:paraId="7FAEB0EE" w14:textId="77777777" w:rsidR="00990A51" w:rsidRDefault="00990A51" w:rsidP="008501DC">
            <w:pPr>
              <w:ind w:firstLine="0"/>
              <w:rPr>
                <w:ins w:id="564" w:author="Michael Decker" w:date="2020-04-18T18:17:00Z"/>
                <w:rFonts w:cs="Times New Roman"/>
                <w:szCs w:val="24"/>
              </w:rPr>
            </w:pPr>
            <w:ins w:id="565" w:author="Michael Decker" w:date="2020-04-18T18:17:00Z">
              <w:r>
                <w:rPr>
                  <w:color w:val="000000"/>
                  <w:sz w:val="20"/>
                  <w:szCs w:val="20"/>
                </w:rPr>
                <w:t>C++/C</w:t>
              </w:r>
            </w:ins>
          </w:p>
        </w:tc>
        <w:tc>
          <w:tcPr>
            <w:tcW w:w="0" w:type="auto"/>
            <w:vAlign w:val="bottom"/>
          </w:tcPr>
          <w:p w14:paraId="6BC6A4ED" w14:textId="77777777" w:rsidR="00990A51" w:rsidRDefault="00990A51" w:rsidP="008501DC">
            <w:pPr>
              <w:ind w:firstLine="0"/>
              <w:jc w:val="right"/>
              <w:rPr>
                <w:ins w:id="566" w:author="Michael Decker" w:date="2020-04-18T18:17:00Z"/>
                <w:rFonts w:cs="Times New Roman"/>
                <w:szCs w:val="24"/>
              </w:rPr>
            </w:pPr>
            <w:ins w:id="567" w:author="Michael Decker" w:date="2020-04-18T18:17:00Z">
              <w:r>
                <w:rPr>
                  <w:color w:val="000000"/>
                  <w:sz w:val="20"/>
                  <w:szCs w:val="20"/>
                </w:rPr>
                <w:t>32</w:t>
              </w:r>
            </w:ins>
          </w:p>
        </w:tc>
        <w:tc>
          <w:tcPr>
            <w:tcW w:w="0" w:type="auto"/>
            <w:vAlign w:val="bottom"/>
          </w:tcPr>
          <w:p w14:paraId="3EB20BB6" w14:textId="77777777" w:rsidR="00990A51" w:rsidRDefault="00990A51" w:rsidP="008501DC">
            <w:pPr>
              <w:ind w:firstLine="0"/>
              <w:jc w:val="right"/>
              <w:rPr>
                <w:ins w:id="568" w:author="Michael Decker" w:date="2020-04-18T18:17:00Z"/>
                <w:rFonts w:cs="Times New Roman"/>
                <w:szCs w:val="24"/>
              </w:rPr>
            </w:pPr>
            <w:ins w:id="569" w:author="Michael Decker" w:date="2020-04-18T18:17:00Z">
              <w:r>
                <w:rPr>
                  <w:color w:val="000000"/>
                  <w:sz w:val="20"/>
                  <w:szCs w:val="20"/>
                </w:rPr>
                <w:t>16083</w:t>
              </w:r>
            </w:ins>
          </w:p>
        </w:tc>
        <w:tc>
          <w:tcPr>
            <w:tcW w:w="0" w:type="auto"/>
            <w:vAlign w:val="bottom"/>
          </w:tcPr>
          <w:p w14:paraId="4F782972" w14:textId="77777777" w:rsidR="00990A51" w:rsidRDefault="00990A51" w:rsidP="008501DC">
            <w:pPr>
              <w:ind w:firstLine="0"/>
              <w:jc w:val="right"/>
              <w:rPr>
                <w:ins w:id="570" w:author="Michael Decker" w:date="2020-04-18T18:17:00Z"/>
                <w:rFonts w:cs="Times New Roman"/>
                <w:szCs w:val="24"/>
              </w:rPr>
            </w:pPr>
            <w:ins w:id="571" w:author="Michael Decker" w:date="2020-04-18T18:17:00Z">
              <w:r>
                <w:rPr>
                  <w:color w:val="000000"/>
                  <w:sz w:val="20"/>
                  <w:szCs w:val="20"/>
                </w:rPr>
                <w:t>1337</w:t>
              </w:r>
            </w:ins>
          </w:p>
        </w:tc>
        <w:tc>
          <w:tcPr>
            <w:tcW w:w="0" w:type="auto"/>
            <w:vAlign w:val="bottom"/>
          </w:tcPr>
          <w:p w14:paraId="4FDADC92" w14:textId="77777777" w:rsidR="00990A51" w:rsidRDefault="00990A51" w:rsidP="008501DC">
            <w:pPr>
              <w:ind w:firstLine="0"/>
              <w:jc w:val="right"/>
              <w:rPr>
                <w:ins w:id="572" w:author="Michael Decker" w:date="2020-04-18T18:17:00Z"/>
                <w:rFonts w:cs="Times New Roman"/>
                <w:szCs w:val="24"/>
              </w:rPr>
            </w:pPr>
            <w:ins w:id="573" w:author="Michael Decker" w:date="2020-04-18T18:17:00Z">
              <w:r>
                <w:rPr>
                  <w:color w:val="000000"/>
                  <w:sz w:val="20"/>
                  <w:szCs w:val="20"/>
                </w:rPr>
                <w:t>42</w:t>
              </w:r>
            </w:ins>
          </w:p>
        </w:tc>
        <w:tc>
          <w:tcPr>
            <w:tcW w:w="0" w:type="auto"/>
            <w:vAlign w:val="bottom"/>
          </w:tcPr>
          <w:p w14:paraId="1A4CA4EF" w14:textId="77777777" w:rsidR="00990A51" w:rsidRDefault="00990A51" w:rsidP="008501DC">
            <w:pPr>
              <w:ind w:firstLine="0"/>
              <w:jc w:val="right"/>
              <w:rPr>
                <w:ins w:id="574" w:author="Michael Decker" w:date="2020-04-18T18:17:00Z"/>
                <w:rFonts w:cs="Times New Roman"/>
                <w:szCs w:val="24"/>
              </w:rPr>
            </w:pPr>
            <w:ins w:id="575" w:author="Michael Decker" w:date="2020-04-18T18:17:00Z">
              <w:r>
                <w:rPr>
                  <w:color w:val="000000"/>
                  <w:sz w:val="20"/>
                  <w:szCs w:val="20"/>
                </w:rPr>
                <w:t>7</w:t>
              </w:r>
            </w:ins>
          </w:p>
        </w:tc>
        <w:tc>
          <w:tcPr>
            <w:tcW w:w="0" w:type="auto"/>
            <w:vAlign w:val="bottom"/>
          </w:tcPr>
          <w:p w14:paraId="09601AC7" w14:textId="77777777" w:rsidR="00990A51" w:rsidRDefault="00990A51" w:rsidP="008501DC">
            <w:pPr>
              <w:ind w:firstLine="0"/>
              <w:jc w:val="right"/>
              <w:rPr>
                <w:ins w:id="576" w:author="Michael Decker" w:date="2020-04-18T18:17:00Z"/>
                <w:rFonts w:cs="Times New Roman"/>
                <w:szCs w:val="24"/>
              </w:rPr>
            </w:pPr>
            <w:ins w:id="577" w:author="Michael Decker" w:date="2020-04-18T18:17:00Z">
              <w:r>
                <w:rPr>
                  <w:color w:val="000000"/>
                  <w:sz w:val="20"/>
                  <w:szCs w:val="20"/>
                </w:rPr>
                <w:t>0.08</w:t>
              </w:r>
            </w:ins>
          </w:p>
        </w:tc>
        <w:tc>
          <w:tcPr>
            <w:tcW w:w="0" w:type="auto"/>
            <w:vAlign w:val="bottom"/>
          </w:tcPr>
          <w:p w14:paraId="46EFEF60" w14:textId="77777777" w:rsidR="00990A51" w:rsidRDefault="00990A51" w:rsidP="008501DC">
            <w:pPr>
              <w:ind w:firstLine="0"/>
              <w:jc w:val="right"/>
              <w:rPr>
                <w:ins w:id="578" w:author="Michael Decker" w:date="2020-04-18T18:17:00Z"/>
                <w:rFonts w:cs="Times New Roman"/>
                <w:szCs w:val="24"/>
              </w:rPr>
            </w:pPr>
            <w:ins w:id="579" w:author="Michael Decker" w:date="2020-04-18T18:17:00Z">
              <w:r>
                <w:rPr>
                  <w:color w:val="000000"/>
                  <w:sz w:val="20"/>
                  <w:szCs w:val="20"/>
                </w:rPr>
                <w:t>1.4310</w:t>
              </w:r>
            </w:ins>
          </w:p>
        </w:tc>
      </w:tr>
      <w:tr w:rsidR="00990A51" w14:paraId="5D064307" w14:textId="77777777" w:rsidTr="008501DC">
        <w:trPr>
          <w:ins w:id="580" w:author="Michael Decker" w:date="2020-04-18T18:17:00Z"/>
        </w:trPr>
        <w:tc>
          <w:tcPr>
            <w:tcW w:w="0" w:type="auto"/>
            <w:vAlign w:val="bottom"/>
          </w:tcPr>
          <w:p w14:paraId="285733CC" w14:textId="77777777" w:rsidR="00990A51" w:rsidRDefault="00990A51" w:rsidP="008501DC">
            <w:pPr>
              <w:ind w:firstLine="0"/>
              <w:rPr>
                <w:ins w:id="581" w:author="Michael Decker" w:date="2020-04-18T18:17:00Z"/>
                <w:rFonts w:cs="Times New Roman"/>
                <w:szCs w:val="24"/>
              </w:rPr>
            </w:pPr>
            <w:ins w:id="582" w:author="Michael Decker" w:date="2020-04-18T18:17:00Z">
              <w:r>
                <w:rPr>
                  <w:color w:val="000000"/>
                  <w:sz w:val="20"/>
                  <w:szCs w:val="20"/>
                </w:rPr>
                <w:t>oclint</w:t>
              </w:r>
            </w:ins>
          </w:p>
        </w:tc>
        <w:tc>
          <w:tcPr>
            <w:tcW w:w="0" w:type="auto"/>
            <w:vAlign w:val="bottom"/>
          </w:tcPr>
          <w:p w14:paraId="346AE3D0" w14:textId="77777777" w:rsidR="00990A51" w:rsidRDefault="00990A51" w:rsidP="008501DC">
            <w:pPr>
              <w:ind w:firstLine="0"/>
              <w:rPr>
                <w:ins w:id="583" w:author="Michael Decker" w:date="2020-04-18T18:17:00Z"/>
                <w:rFonts w:cs="Times New Roman"/>
                <w:szCs w:val="24"/>
              </w:rPr>
            </w:pPr>
            <w:ins w:id="584" w:author="Michael Decker" w:date="2020-04-18T18:17:00Z">
              <w:r>
                <w:rPr>
                  <w:color w:val="000000"/>
                  <w:sz w:val="20"/>
                  <w:szCs w:val="20"/>
                </w:rPr>
                <w:t>C++/C</w:t>
              </w:r>
            </w:ins>
          </w:p>
        </w:tc>
        <w:tc>
          <w:tcPr>
            <w:tcW w:w="0" w:type="auto"/>
            <w:vAlign w:val="bottom"/>
          </w:tcPr>
          <w:p w14:paraId="03B28014" w14:textId="77777777" w:rsidR="00990A51" w:rsidRDefault="00990A51" w:rsidP="008501DC">
            <w:pPr>
              <w:ind w:firstLine="0"/>
              <w:jc w:val="right"/>
              <w:rPr>
                <w:ins w:id="585" w:author="Michael Decker" w:date="2020-04-18T18:17:00Z"/>
                <w:rFonts w:cs="Times New Roman"/>
                <w:szCs w:val="24"/>
              </w:rPr>
            </w:pPr>
            <w:ins w:id="586" w:author="Michael Decker" w:date="2020-04-18T18:17:00Z">
              <w:r>
                <w:rPr>
                  <w:color w:val="000000"/>
                  <w:sz w:val="20"/>
                  <w:szCs w:val="20"/>
                </w:rPr>
                <w:t>29</w:t>
              </w:r>
            </w:ins>
          </w:p>
        </w:tc>
        <w:tc>
          <w:tcPr>
            <w:tcW w:w="0" w:type="auto"/>
            <w:vAlign w:val="bottom"/>
          </w:tcPr>
          <w:p w14:paraId="71E826C0" w14:textId="77777777" w:rsidR="00990A51" w:rsidRDefault="00990A51" w:rsidP="008501DC">
            <w:pPr>
              <w:ind w:firstLine="0"/>
              <w:jc w:val="right"/>
              <w:rPr>
                <w:ins w:id="587" w:author="Michael Decker" w:date="2020-04-18T18:17:00Z"/>
                <w:rFonts w:cs="Times New Roman"/>
                <w:szCs w:val="24"/>
              </w:rPr>
            </w:pPr>
            <w:ins w:id="588" w:author="Michael Decker" w:date="2020-04-18T18:17:00Z">
              <w:r>
                <w:rPr>
                  <w:color w:val="000000"/>
                  <w:sz w:val="20"/>
                  <w:szCs w:val="20"/>
                </w:rPr>
                <w:t>21478</w:t>
              </w:r>
            </w:ins>
          </w:p>
        </w:tc>
        <w:tc>
          <w:tcPr>
            <w:tcW w:w="0" w:type="auto"/>
            <w:vAlign w:val="bottom"/>
          </w:tcPr>
          <w:p w14:paraId="72238962" w14:textId="77777777" w:rsidR="00990A51" w:rsidRDefault="00990A51" w:rsidP="008501DC">
            <w:pPr>
              <w:ind w:firstLine="0"/>
              <w:jc w:val="right"/>
              <w:rPr>
                <w:ins w:id="589" w:author="Michael Decker" w:date="2020-04-18T18:17:00Z"/>
                <w:rFonts w:cs="Times New Roman"/>
                <w:szCs w:val="24"/>
              </w:rPr>
            </w:pPr>
            <w:ins w:id="590" w:author="Michael Decker" w:date="2020-04-18T18:17:00Z">
              <w:r>
                <w:rPr>
                  <w:color w:val="000000"/>
                  <w:sz w:val="20"/>
                  <w:szCs w:val="20"/>
                </w:rPr>
                <w:t>478</w:t>
              </w:r>
            </w:ins>
          </w:p>
        </w:tc>
        <w:tc>
          <w:tcPr>
            <w:tcW w:w="0" w:type="auto"/>
            <w:vAlign w:val="bottom"/>
          </w:tcPr>
          <w:p w14:paraId="585A7BB2" w14:textId="77777777" w:rsidR="00990A51" w:rsidRDefault="00990A51" w:rsidP="008501DC">
            <w:pPr>
              <w:ind w:firstLine="0"/>
              <w:jc w:val="right"/>
              <w:rPr>
                <w:ins w:id="591" w:author="Michael Decker" w:date="2020-04-18T18:17:00Z"/>
                <w:rFonts w:cs="Times New Roman"/>
                <w:szCs w:val="24"/>
              </w:rPr>
            </w:pPr>
            <w:ins w:id="592" w:author="Michael Decker" w:date="2020-04-18T18:17:00Z">
              <w:r>
                <w:rPr>
                  <w:color w:val="000000"/>
                  <w:sz w:val="20"/>
                  <w:szCs w:val="20"/>
                </w:rPr>
                <w:t>59</w:t>
              </w:r>
            </w:ins>
          </w:p>
        </w:tc>
        <w:tc>
          <w:tcPr>
            <w:tcW w:w="0" w:type="auto"/>
            <w:vAlign w:val="bottom"/>
          </w:tcPr>
          <w:p w14:paraId="224848B0" w14:textId="77777777" w:rsidR="00990A51" w:rsidRDefault="00990A51" w:rsidP="008501DC">
            <w:pPr>
              <w:ind w:firstLine="0"/>
              <w:jc w:val="right"/>
              <w:rPr>
                <w:ins w:id="593" w:author="Michael Decker" w:date="2020-04-18T18:17:00Z"/>
                <w:rFonts w:cs="Times New Roman"/>
                <w:szCs w:val="24"/>
              </w:rPr>
            </w:pPr>
            <w:ins w:id="594" w:author="Michael Decker" w:date="2020-04-18T18:17:00Z">
              <w:r>
                <w:rPr>
                  <w:color w:val="000000"/>
                  <w:sz w:val="20"/>
                  <w:szCs w:val="20"/>
                </w:rPr>
                <w:t>13</w:t>
              </w:r>
            </w:ins>
          </w:p>
        </w:tc>
        <w:tc>
          <w:tcPr>
            <w:tcW w:w="0" w:type="auto"/>
            <w:vAlign w:val="bottom"/>
          </w:tcPr>
          <w:p w14:paraId="4A19466D" w14:textId="77777777" w:rsidR="00990A51" w:rsidRDefault="00990A51" w:rsidP="008501DC">
            <w:pPr>
              <w:ind w:firstLine="0"/>
              <w:jc w:val="right"/>
              <w:rPr>
                <w:ins w:id="595" w:author="Michael Decker" w:date="2020-04-18T18:17:00Z"/>
                <w:rFonts w:cs="Times New Roman"/>
                <w:szCs w:val="24"/>
              </w:rPr>
            </w:pPr>
            <w:ins w:id="596" w:author="Michael Decker" w:date="2020-04-18T18:17:00Z">
              <w:r>
                <w:rPr>
                  <w:color w:val="000000"/>
                  <w:sz w:val="20"/>
                  <w:szCs w:val="20"/>
                </w:rPr>
                <w:t>0.02</w:t>
              </w:r>
            </w:ins>
          </w:p>
        </w:tc>
        <w:tc>
          <w:tcPr>
            <w:tcW w:w="0" w:type="auto"/>
            <w:vAlign w:val="bottom"/>
          </w:tcPr>
          <w:p w14:paraId="46AFB02B" w14:textId="77777777" w:rsidR="00990A51" w:rsidRDefault="00990A51" w:rsidP="008501DC">
            <w:pPr>
              <w:ind w:firstLine="0"/>
              <w:jc w:val="right"/>
              <w:rPr>
                <w:ins w:id="597" w:author="Michael Decker" w:date="2020-04-18T18:17:00Z"/>
                <w:rFonts w:cs="Times New Roman"/>
                <w:szCs w:val="24"/>
              </w:rPr>
            </w:pPr>
            <w:ins w:id="598" w:author="Michael Decker" w:date="2020-04-18T18:17:00Z">
              <w:r>
                <w:rPr>
                  <w:color w:val="000000"/>
                  <w:sz w:val="20"/>
                  <w:szCs w:val="20"/>
                </w:rPr>
                <w:t>2.0102</w:t>
              </w:r>
            </w:ins>
          </w:p>
        </w:tc>
      </w:tr>
      <w:tr w:rsidR="00990A51" w14:paraId="4965103B" w14:textId="77777777" w:rsidTr="008501DC">
        <w:trPr>
          <w:ins w:id="599" w:author="Michael Decker" w:date="2020-04-18T18:17:00Z"/>
        </w:trPr>
        <w:tc>
          <w:tcPr>
            <w:tcW w:w="0" w:type="auto"/>
            <w:vAlign w:val="bottom"/>
          </w:tcPr>
          <w:p w14:paraId="5446427A" w14:textId="77777777" w:rsidR="00990A51" w:rsidRDefault="00990A51" w:rsidP="008501DC">
            <w:pPr>
              <w:ind w:firstLine="0"/>
              <w:rPr>
                <w:ins w:id="600" w:author="Michael Decker" w:date="2020-04-18T18:17:00Z"/>
                <w:rFonts w:cs="Times New Roman"/>
                <w:szCs w:val="24"/>
              </w:rPr>
            </w:pPr>
            <w:ins w:id="601" w:author="Michael Decker" w:date="2020-04-18T18:17:00Z">
              <w:r>
                <w:rPr>
                  <w:color w:val="000000"/>
                  <w:sz w:val="20"/>
                  <w:szCs w:val="20"/>
                </w:rPr>
                <w:t>osrm backend</w:t>
              </w:r>
            </w:ins>
          </w:p>
        </w:tc>
        <w:tc>
          <w:tcPr>
            <w:tcW w:w="0" w:type="auto"/>
            <w:vAlign w:val="bottom"/>
          </w:tcPr>
          <w:p w14:paraId="2671217B" w14:textId="77777777" w:rsidR="00990A51" w:rsidRDefault="00990A51" w:rsidP="008501DC">
            <w:pPr>
              <w:ind w:firstLine="0"/>
              <w:rPr>
                <w:ins w:id="602" w:author="Michael Decker" w:date="2020-04-18T18:17:00Z"/>
                <w:rFonts w:cs="Times New Roman"/>
                <w:szCs w:val="24"/>
              </w:rPr>
            </w:pPr>
            <w:ins w:id="603" w:author="Michael Decker" w:date="2020-04-18T18:17:00Z">
              <w:r>
                <w:rPr>
                  <w:color w:val="000000"/>
                  <w:sz w:val="20"/>
                  <w:szCs w:val="20"/>
                </w:rPr>
                <w:t>C/C++</w:t>
              </w:r>
            </w:ins>
          </w:p>
        </w:tc>
        <w:tc>
          <w:tcPr>
            <w:tcW w:w="0" w:type="auto"/>
            <w:vAlign w:val="bottom"/>
          </w:tcPr>
          <w:p w14:paraId="5D1E3962" w14:textId="77777777" w:rsidR="00990A51" w:rsidRDefault="00990A51" w:rsidP="008501DC">
            <w:pPr>
              <w:ind w:firstLine="0"/>
              <w:jc w:val="right"/>
              <w:rPr>
                <w:ins w:id="604" w:author="Michael Decker" w:date="2020-04-18T18:17:00Z"/>
                <w:rFonts w:cs="Times New Roman"/>
                <w:szCs w:val="24"/>
              </w:rPr>
            </w:pPr>
            <w:ins w:id="605" w:author="Michael Decker" w:date="2020-04-18T18:17:00Z">
              <w:r>
                <w:rPr>
                  <w:color w:val="000000"/>
                  <w:sz w:val="20"/>
                  <w:szCs w:val="20"/>
                </w:rPr>
                <w:t>109</w:t>
              </w:r>
            </w:ins>
          </w:p>
        </w:tc>
        <w:tc>
          <w:tcPr>
            <w:tcW w:w="0" w:type="auto"/>
            <w:vAlign w:val="bottom"/>
          </w:tcPr>
          <w:p w14:paraId="6B8C4C4D" w14:textId="77777777" w:rsidR="00990A51" w:rsidRDefault="00990A51" w:rsidP="008501DC">
            <w:pPr>
              <w:ind w:firstLine="0"/>
              <w:jc w:val="right"/>
              <w:rPr>
                <w:ins w:id="606" w:author="Michael Decker" w:date="2020-04-18T18:17:00Z"/>
                <w:rFonts w:cs="Times New Roman"/>
                <w:szCs w:val="24"/>
              </w:rPr>
            </w:pPr>
            <w:ins w:id="607" w:author="Michael Decker" w:date="2020-04-18T18:17:00Z">
              <w:r>
                <w:rPr>
                  <w:color w:val="000000"/>
                  <w:sz w:val="20"/>
                  <w:szCs w:val="20"/>
                </w:rPr>
                <w:t>195834</w:t>
              </w:r>
            </w:ins>
          </w:p>
        </w:tc>
        <w:tc>
          <w:tcPr>
            <w:tcW w:w="0" w:type="auto"/>
            <w:vAlign w:val="bottom"/>
          </w:tcPr>
          <w:p w14:paraId="00580ECD" w14:textId="77777777" w:rsidR="00990A51" w:rsidRDefault="00990A51" w:rsidP="008501DC">
            <w:pPr>
              <w:ind w:firstLine="0"/>
              <w:jc w:val="right"/>
              <w:rPr>
                <w:ins w:id="608" w:author="Michael Decker" w:date="2020-04-18T18:17:00Z"/>
                <w:rFonts w:cs="Times New Roman"/>
                <w:szCs w:val="24"/>
              </w:rPr>
            </w:pPr>
            <w:ins w:id="609" w:author="Michael Decker" w:date="2020-04-18T18:17:00Z">
              <w:r>
                <w:rPr>
                  <w:color w:val="000000"/>
                  <w:sz w:val="20"/>
                  <w:szCs w:val="20"/>
                </w:rPr>
                <w:t>30768</w:t>
              </w:r>
            </w:ins>
          </w:p>
        </w:tc>
        <w:tc>
          <w:tcPr>
            <w:tcW w:w="0" w:type="auto"/>
            <w:vAlign w:val="bottom"/>
          </w:tcPr>
          <w:p w14:paraId="4D3C8672" w14:textId="77777777" w:rsidR="00990A51" w:rsidRDefault="00990A51" w:rsidP="008501DC">
            <w:pPr>
              <w:ind w:firstLine="0"/>
              <w:jc w:val="right"/>
              <w:rPr>
                <w:ins w:id="610" w:author="Michael Decker" w:date="2020-04-18T18:17:00Z"/>
                <w:rFonts w:cs="Times New Roman"/>
                <w:szCs w:val="24"/>
              </w:rPr>
            </w:pPr>
            <w:ins w:id="611" w:author="Michael Decker" w:date="2020-04-18T18:17:00Z">
              <w:r>
                <w:rPr>
                  <w:color w:val="000000"/>
                  <w:sz w:val="20"/>
                  <w:szCs w:val="20"/>
                </w:rPr>
                <w:t>42</w:t>
              </w:r>
            </w:ins>
          </w:p>
        </w:tc>
        <w:tc>
          <w:tcPr>
            <w:tcW w:w="0" w:type="auto"/>
            <w:vAlign w:val="bottom"/>
          </w:tcPr>
          <w:p w14:paraId="25FE9131" w14:textId="77777777" w:rsidR="00990A51" w:rsidRDefault="00990A51" w:rsidP="008501DC">
            <w:pPr>
              <w:ind w:firstLine="0"/>
              <w:jc w:val="right"/>
              <w:rPr>
                <w:ins w:id="612" w:author="Michael Decker" w:date="2020-04-18T18:17:00Z"/>
                <w:rFonts w:cs="Times New Roman"/>
                <w:szCs w:val="24"/>
              </w:rPr>
            </w:pPr>
            <w:ins w:id="613" w:author="Michael Decker" w:date="2020-04-18T18:17:00Z">
              <w:r>
                <w:rPr>
                  <w:color w:val="000000"/>
                  <w:sz w:val="20"/>
                  <w:szCs w:val="20"/>
                </w:rPr>
                <w:t>0</w:t>
              </w:r>
            </w:ins>
          </w:p>
        </w:tc>
        <w:tc>
          <w:tcPr>
            <w:tcW w:w="0" w:type="auto"/>
            <w:vAlign w:val="bottom"/>
          </w:tcPr>
          <w:p w14:paraId="3214DB7E" w14:textId="77777777" w:rsidR="00990A51" w:rsidRDefault="00990A51" w:rsidP="008501DC">
            <w:pPr>
              <w:ind w:firstLine="0"/>
              <w:jc w:val="right"/>
              <w:rPr>
                <w:ins w:id="614" w:author="Michael Decker" w:date="2020-04-18T18:17:00Z"/>
                <w:rFonts w:cs="Times New Roman"/>
                <w:szCs w:val="24"/>
              </w:rPr>
            </w:pPr>
            <w:ins w:id="615" w:author="Michael Decker" w:date="2020-04-18T18:17:00Z">
              <w:r>
                <w:rPr>
                  <w:color w:val="000000"/>
                  <w:sz w:val="20"/>
                  <w:szCs w:val="20"/>
                </w:rPr>
                <w:t>0.16</w:t>
              </w:r>
            </w:ins>
          </w:p>
        </w:tc>
        <w:tc>
          <w:tcPr>
            <w:tcW w:w="0" w:type="auto"/>
            <w:vAlign w:val="bottom"/>
          </w:tcPr>
          <w:p w14:paraId="653550AE" w14:textId="77777777" w:rsidR="00990A51" w:rsidRDefault="00990A51" w:rsidP="008501DC">
            <w:pPr>
              <w:ind w:firstLine="0"/>
              <w:jc w:val="right"/>
              <w:rPr>
                <w:ins w:id="616" w:author="Michael Decker" w:date="2020-04-18T18:17:00Z"/>
                <w:rFonts w:cs="Times New Roman"/>
                <w:szCs w:val="24"/>
              </w:rPr>
            </w:pPr>
            <w:ins w:id="617" w:author="Michael Decker" w:date="2020-04-18T18:17:00Z">
              <w:r>
                <w:rPr>
                  <w:color w:val="000000"/>
                  <w:sz w:val="20"/>
                  <w:szCs w:val="20"/>
                </w:rPr>
                <w:t>1.4310</w:t>
              </w:r>
            </w:ins>
          </w:p>
        </w:tc>
      </w:tr>
      <w:tr w:rsidR="00990A51" w14:paraId="11536DBE" w14:textId="77777777" w:rsidTr="008501DC">
        <w:trPr>
          <w:ins w:id="618" w:author="Michael Decker" w:date="2020-04-18T18:17:00Z"/>
        </w:trPr>
        <w:tc>
          <w:tcPr>
            <w:tcW w:w="0" w:type="auto"/>
            <w:vAlign w:val="bottom"/>
          </w:tcPr>
          <w:p w14:paraId="452C8C49" w14:textId="77777777" w:rsidR="00990A51" w:rsidRDefault="00990A51" w:rsidP="008501DC">
            <w:pPr>
              <w:ind w:firstLine="0"/>
              <w:rPr>
                <w:ins w:id="619" w:author="Michael Decker" w:date="2020-04-18T18:17:00Z"/>
                <w:rFonts w:cs="Times New Roman"/>
                <w:szCs w:val="24"/>
              </w:rPr>
            </w:pPr>
            <w:ins w:id="620" w:author="Michael Decker" w:date="2020-04-18T18:17:00Z">
              <w:r>
                <w:rPr>
                  <w:color w:val="000000"/>
                  <w:sz w:val="20"/>
                  <w:szCs w:val="20"/>
                </w:rPr>
                <w:t>QR Code generator</w:t>
              </w:r>
            </w:ins>
          </w:p>
        </w:tc>
        <w:tc>
          <w:tcPr>
            <w:tcW w:w="0" w:type="auto"/>
            <w:vAlign w:val="bottom"/>
          </w:tcPr>
          <w:p w14:paraId="590EB917" w14:textId="77777777" w:rsidR="00990A51" w:rsidRDefault="00990A51" w:rsidP="008501DC">
            <w:pPr>
              <w:ind w:firstLine="0"/>
              <w:rPr>
                <w:ins w:id="621" w:author="Michael Decker" w:date="2020-04-18T18:17:00Z"/>
                <w:rFonts w:cs="Times New Roman"/>
                <w:szCs w:val="24"/>
              </w:rPr>
            </w:pPr>
            <w:ins w:id="622" w:author="Michael Decker" w:date="2020-04-18T18:17:00Z">
              <w:r>
                <w:rPr>
                  <w:color w:val="000000"/>
                  <w:sz w:val="20"/>
                  <w:szCs w:val="20"/>
                </w:rPr>
                <w:t>C/Java/C++</w:t>
              </w:r>
            </w:ins>
          </w:p>
        </w:tc>
        <w:tc>
          <w:tcPr>
            <w:tcW w:w="0" w:type="auto"/>
            <w:vAlign w:val="bottom"/>
          </w:tcPr>
          <w:p w14:paraId="24DF88C4" w14:textId="77777777" w:rsidR="00990A51" w:rsidRDefault="00990A51" w:rsidP="008501DC">
            <w:pPr>
              <w:ind w:firstLine="0"/>
              <w:jc w:val="right"/>
              <w:rPr>
                <w:ins w:id="623" w:author="Michael Decker" w:date="2020-04-18T18:17:00Z"/>
                <w:rFonts w:cs="Times New Roman"/>
                <w:szCs w:val="24"/>
              </w:rPr>
            </w:pPr>
            <w:ins w:id="624" w:author="Michael Decker" w:date="2020-04-18T18:17:00Z">
              <w:r>
                <w:rPr>
                  <w:color w:val="000000"/>
                  <w:sz w:val="20"/>
                  <w:szCs w:val="20"/>
                </w:rPr>
                <w:t>2</w:t>
              </w:r>
            </w:ins>
          </w:p>
        </w:tc>
        <w:tc>
          <w:tcPr>
            <w:tcW w:w="0" w:type="auto"/>
            <w:vAlign w:val="bottom"/>
          </w:tcPr>
          <w:p w14:paraId="2E8E7FC6" w14:textId="77777777" w:rsidR="00990A51" w:rsidRDefault="00990A51" w:rsidP="008501DC">
            <w:pPr>
              <w:ind w:firstLine="0"/>
              <w:jc w:val="right"/>
              <w:rPr>
                <w:ins w:id="625" w:author="Michael Decker" w:date="2020-04-18T18:17:00Z"/>
                <w:rFonts w:cs="Times New Roman"/>
                <w:szCs w:val="24"/>
              </w:rPr>
            </w:pPr>
            <w:ins w:id="626" w:author="Michael Decker" w:date="2020-04-18T18:17:00Z">
              <w:r>
                <w:rPr>
                  <w:color w:val="000000"/>
                  <w:sz w:val="20"/>
                  <w:szCs w:val="20"/>
                </w:rPr>
                <w:t>4088</w:t>
              </w:r>
            </w:ins>
          </w:p>
        </w:tc>
        <w:tc>
          <w:tcPr>
            <w:tcW w:w="0" w:type="auto"/>
            <w:vAlign w:val="bottom"/>
          </w:tcPr>
          <w:p w14:paraId="2BC8AE17" w14:textId="77777777" w:rsidR="00990A51" w:rsidRDefault="00990A51" w:rsidP="008501DC">
            <w:pPr>
              <w:ind w:firstLine="0"/>
              <w:jc w:val="right"/>
              <w:rPr>
                <w:ins w:id="627" w:author="Michael Decker" w:date="2020-04-18T18:17:00Z"/>
                <w:rFonts w:cs="Times New Roman"/>
                <w:szCs w:val="24"/>
              </w:rPr>
            </w:pPr>
            <w:ins w:id="628" w:author="Michael Decker" w:date="2020-04-18T18:17:00Z">
              <w:r>
                <w:rPr>
                  <w:color w:val="000000"/>
                  <w:sz w:val="20"/>
                  <w:szCs w:val="20"/>
                </w:rPr>
                <w:t>1206</w:t>
              </w:r>
            </w:ins>
          </w:p>
        </w:tc>
        <w:tc>
          <w:tcPr>
            <w:tcW w:w="0" w:type="auto"/>
            <w:vAlign w:val="bottom"/>
          </w:tcPr>
          <w:p w14:paraId="4CCB760E" w14:textId="77777777" w:rsidR="00990A51" w:rsidRDefault="00990A51" w:rsidP="008501DC">
            <w:pPr>
              <w:ind w:firstLine="0"/>
              <w:jc w:val="right"/>
              <w:rPr>
                <w:ins w:id="629" w:author="Michael Decker" w:date="2020-04-18T18:17:00Z"/>
                <w:rFonts w:cs="Times New Roman"/>
                <w:szCs w:val="24"/>
              </w:rPr>
            </w:pPr>
            <w:ins w:id="630" w:author="Michael Decker" w:date="2020-04-18T18:17:00Z">
              <w:r>
                <w:rPr>
                  <w:color w:val="000000"/>
                  <w:sz w:val="20"/>
                  <w:szCs w:val="20"/>
                </w:rPr>
                <w:t>53</w:t>
              </w:r>
            </w:ins>
          </w:p>
        </w:tc>
        <w:tc>
          <w:tcPr>
            <w:tcW w:w="0" w:type="auto"/>
            <w:vAlign w:val="bottom"/>
          </w:tcPr>
          <w:p w14:paraId="347CDECA" w14:textId="77777777" w:rsidR="00990A51" w:rsidRDefault="00990A51" w:rsidP="008501DC">
            <w:pPr>
              <w:ind w:firstLine="0"/>
              <w:jc w:val="right"/>
              <w:rPr>
                <w:ins w:id="631" w:author="Michael Decker" w:date="2020-04-18T18:17:00Z"/>
                <w:rFonts w:cs="Times New Roman"/>
                <w:szCs w:val="24"/>
              </w:rPr>
            </w:pPr>
            <w:ins w:id="632" w:author="Michael Decker" w:date="2020-04-18T18:17:00Z">
              <w:r>
                <w:rPr>
                  <w:color w:val="000000"/>
                  <w:sz w:val="20"/>
                  <w:szCs w:val="20"/>
                </w:rPr>
                <w:t>0</w:t>
              </w:r>
            </w:ins>
          </w:p>
        </w:tc>
        <w:tc>
          <w:tcPr>
            <w:tcW w:w="0" w:type="auto"/>
            <w:vAlign w:val="bottom"/>
          </w:tcPr>
          <w:p w14:paraId="357BADD8" w14:textId="77777777" w:rsidR="00990A51" w:rsidRDefault="00990A51" w:rsidP="008501DC">
            <w:pPr>
              <w:ind w:firstLine="0"/>
              <w:jc w:val="right"/>
              <w:rPr>
                <w:ins w:id="633" w:author="Michael Decker" w:date="2020-04-18T18:17:00Z"/>
                <w:rFonts w:cs="Times New Roman"/>
                <w:szCs w:val="24"/>
              </w:rPr>
            </w:pPr>
            <w:ins w:id="634" w:author="Michael Decker" w:date="2020-04-18T18:17:00Z">
              <w:r>
                <w:rPr>
                  <w:color w:val="000000"/>
                  <w:sz w:val="20"/>
                  <w:szCs w:val="20"/>
                </w:rPr>
                <w:t>0.30</w:t>
              </w:r>
            </w:ins>
          </w:p>
        </w:tc>
        <w:tc>
          <w:tcPr>
            <w:tcW w:w="0" w:type="auto"/>
            <w:vAlign w:val="bottom"/>
          </w:tcPr>
          <w:p w14:paraId="64C915BA" w14:textId="77777777" w:rsidR="00990A51" w:rsidRDefault="00990A51" w:rsidP="008501DC">
            <w:pPr>
              <w:ind w:firstLine="0"/>
              <w:jc w:val="right"/>
              <w:rPr>
                <w:ins w:id="635" w:author="Michael Decker" w:date="2020-04-18T18:17:00Z"/>
                <w:rFonts w:cs="Times New Roman"/>
                <w:szCs w:val="24"/>
              </w:rPr>
            </w:pPr>
            <w:ins w:id="636" w:author="Michael Decker" w:date="2020-04-18T18:17:00Z">
              <w:r>
                <w:rPr>
                  <w:color w:val="000000"/>
                  <w:sz w:val="20"/>
                  <w:szCs w:val="20"/>
                </w:rPr>
                <w:t>1.8058</w:t>
              </w:r>
            </w:ins>
          </w:p>
        </w:tc>
      </w:tr>
      <w:tr w:rsidR="00990A51" w14:paraId="55BCBE7D" w14:textId="77777777" w:rsidTr="008501DC">
        <w:trPr>
          <w:ins w:id="637" w:author="Michael Decker" w:date="2020-04-18T18:17:00Z"/>
        </w:trPr>
        <w:tc>
          <w:tcPr>
            <w:tcW w:w="0" w:type="auto"/>
            <w:vAlign w:val="bottom"/>
          </w:tcPr>
          <w:p w14:paraId="48A5DE73" w14:textId="77777777" w:rsidR="00990A51" w:rsidRDefault="00990A51" w:rsidP="008501DC">
            <w:pPr>
              <w:ind w:firstLine="0"/>
              <w:rPr>
                <w:ins w:id="638" w:author="Michael Decker" w:date="2020-04-18T18:17:00Z"/>
                <w:rFonts w:cs="Times New Roman"/>
                <w:szCs w:val="24"/>
              </w:rPr>
            </w:pPr>
            <w:ins w:id="639" w:author="Michael Decker" w:date="2020-04-18T18:17:00Z">
              <w:r>
                <w:rPr>
                  <w:color w:val="000000"/>
                  <w:sz w:val="20"/>
                  <w:szCs w:val="20"/>
                </w:rPr>
                <w:t>QuantLib</w:t>
              </w:r>
            </w:ins>
          </w:p>
        </w:tc>
        <w:tc>
          <w:tcPr>
            <w:tcW w:w="0" w:type="auto"/>
            <w:vAlign w:val="bottom"/>
          </w:tcPr>
          <w:p w14:paraId="1E53C61C" w14:textId="77777777" w:rsidR="00990A51" w:rsidRDefault="00990A51" w:rsidP="008501DC">
            <w:pPr>
              <w:ind w:firstLine="0"/>
              <w:rPr>
                <w:ins w:id="640" w:author="Michael Decker" w:date="2020-04-18T18:17:00Z"/>
                <w:rFonts w:cs="Times New Roman"/>
                <w:szCs w:val="24"/>
              </w:rPr>
            </w:pPr>
            <w:ins w:id="641" w:author="Michael Decker" w:date="2020-04-18T18:17:00Z">
              <w:r>
                <w:rPr>
                  <w:color w:val="000000"/>
                  <w:sz w:val="20"/>
                  <w:szCs w:val="20"/>
                </w:rPr>
                <w:t>C++/C</w:t>
              </w:r>
            </w:ins>
          </w:p>
        </w:tc>
        <w:tc>
          <w:tcPr>
            <w:tcW w:w="0" w:type="auto"/>
            <w:vAlign w:val="bottom"/>
          </w:tcPr>
          <w:p w14:paraId="0EE3DBF8" w14:textId="77777777" w:rsidR="00990A51" w:rsidRDefault="00990A51" w:rsidP="008501DC">
            <w:pPr>
              <w:ind w:firstLine="0"/>
              <w:jc w:val="right"/>
              <w:rPr>
                <w:ins w:id="642" w:author="Michael Decker" w:date="2020-04-18T18:17:00Z"/>
                <w:rFonts w:cs="Times New Roman"/>
                <w:szCs w:val="24"/>
              </w:rPr>
            </w:pPr>
            <w:ins w:id="643" w:author="Michael Decker" w:date="2020-04-18T18:17:00Z">
              <w:r>
                <w:rPr>
                  <w:color w:val="000000"/>
                  <w:sz w:val="20"/>
                  <w:szCs w:val="20"/>
                </w:rPr>
                <w:t>99</w:t>
              </w:r>
            </w:ins>
          </w:p>
        </w:tc>
        <w:tc>
          <w:tcPr>
            <w:tcW w:w="0" w:type="auto"/>
            <w:vAlign w:val="bottom"/>
          </w:tcPr>
          <w:p w14:paraId="567A6A9F" w14:textId="77777777" w:rsidR="00990A51" w:rsidRDefault="00990A51" w:rsidP="008501DC">
            <w:pPr>
              <w:ind w:firstLine="0"/>
              <w:jc w:val="right"/>
              <w:rPr>
                <w:ins w:id="644" w:author="Michael Decker" w:date="2020-04-18T18:17:00Z"/>
                <w:rFonts w:cs="Times New Roman"/>
                <w:szCs w:val="24"/>
              </w:rPr>
            </w:pPr>
            <w:ins w:id="645" w:author="Michael Decker" w:date="2020-04-18T18:17:00Z">
              <w:r>
                <w:rPr>
                  <w:color w:val="000000"/>
                  <w:sz w:val="20"/>
                  <w:szCs w:val="20"/>
                </w:rPr>
                <w:t>376347</w:t>
              </w:r>
            </w:ins>
          </w:p>
        </w:tc>
        <w:tc>
          <w:tcPr>
            <w:tcW w:w="0" w:type="auto"/>
            <w:vAlign w:val="bottom"/>
          </w:tcPr>
          <w:p w14:paraId="31593213" w14:textId="77777777" w:rsidR="00990A51" w:rsidRDefault="00990A51" w:rsidP="008501DC">
            <w:pPr>
              <w:ind w:firstLine="0"/>
              <w:jc w:val="right"/>
              <w:rPr>
                <w:ins w:id="646" w:author="Michael Decker" w:date="2020-04-18T18:17:00Z"/>
                <w:rFonts w:cs="Times New Roman"/>
                <w:szCs w:val="24"/>
              </w:rPr>
            </w:pPr>
            <w:ins w:id="647" w:author="Michael Decker" w:date="2020-04-18T18:17:00Z">
              <w:r>
                <w:rPr>
                  <w:color w:val="000000"/>
                  <w:sz w:val="20"/>
                  <w:szCs w:val="20"/>
                </w:rPr>
                <w:t>72562</w:t>
              </w:r>
            </w:ins>
          </w:p>
        </w:tc>
        <w:tc>
          <w:tcPr>
            <w:tcW w:w="0" w:type="auto"/>
            <w:vAlign w:val="bottom"/>
          </w:tcPr>
          <w:p w14:paraId="45E2D459" w14:textId="77777777" w:rsidR="00990A51" w:rsidRDefault="00990A51" w:rsidP="008501DC">
            <w:pPr>
              <w:ind w:firstLine="0"/>
              <w:jc w:val="right"/>
              <w:rPr>
                <w:ins w:id="648" w:author="Michael Decker" w:date="2020-04-18T18:17:00Z"/>
                <w:rFonts w:cs="Times New Roman"/>
                <w:szCs w:val="24"/>
              </w:rPr>
            </w:pPr>
            <w:ins w:id="649" w:author="Michael Decker" w:date="2020-04-18T18:17:00Z">
              <w:r>
                <w:rPr>
                  <w:color w:val="000000"/>
                  <w:sz w:val="20"/>
                  <w:szCs w:val="20"/>
                </w:rPr>
                <w:t>163</w:t>
              </w:r>
            </w:ins>
          </w:p>
        </w:tc>
        <w:tc>
          <w:tcPr>
            <w:tcW w:w="0" w:type="auto"/>
            <w:vAlign w:val="bottom"/>
          </w:tcPr>
          <w:p w14:paraId="29F9452E" w14:textId="77777777" w:rsidR="00990A51" w:rsidRDefault="00990A51" w:rsidP="008501DC">
            <w:pPr>
              <w:ind w:firstLine="0"/>
              <w:jc w:val="right"/>
              <w:rPr>
                <w:ins w:id="650" w:author="Michael Decker" w:date="2020-04-18T18:17:00Z"/>
                <w:rFonts w:cs="Times New Roman"/>
                <w:szCs w:val="24"/>
              </w:rPr>
            </w:pPr>
            <w:ins w:id="651" w:author="Michael Decker" w:date="2020-04-18T18:17:00Z">
              <w:r>
                <w:rPr>
                  <w:color w:val="000000"/>
                  <w:sz w:val="20"/>
                  <w:szCs w:val="20"/>
                </w:rPr>
                <w:t>11</w:t>
              </w:r>
            </w:ins>
          </w:p>
        </w:tc>
        <w:tc>
          <w:tcPr>
            <w:tcW w:w="0" w:type="auto"/>
            <w:vAlign w:val="bottom"/>
          </w:tcPr>
          <w:p w14:paraId="5ADFD04C" w14:textId="77777777" w:rsidR="00990A51" w:rsidRDefault="00990A51" w:rsidP="008501DC">
            <w:pPr>
              <w:ind w:firstLine="0"/>
              <w:jc w:val="right"/>
              <w:rPr>
                <w:ins w:id="652" w:author="Michael Decker" w:date="2020-04-18T18:17:00Z"/>
                <w:rFonts w:cs="Times New Roman"/>
                <w:szCs w:val="24"/>
              </w:rPr>
            </w:pPr>
            <w:ins w:id="653" w:author="Michael Decker" w:date="2020-04-18T18:17:00Z">
              <w:r>
                <w:rPr>
                  <w:color w:val="000000"/>
                  <w:sz w:val="20"/>
                  <w:szCs w:val="20"/>
                </w:rPr>
                <w:t>0.19</w:t>
              </w:r>
            </w:ins>
          </w:p>
        </w:tc>
        <w:tc>
          <w:tcPr>
            <w:tcW w:w="0" w:type="auto"/>
            <w:vAlign w:val="bottom"/>
          </w:tcPr>
          <w:p w14:paraId="5746E49A" w14:textId="77777777" w:rsidR="00990A51" w:rsidRDefault="00990A51" w:rsidP="008501DC">
            <w:pPr>
              <w:ind w:firstLine="0"/>
              <w:jc w:val="right"/>
              <w:rPr>
                <w:ins w:id="654" w:author="Michael Decker" w:date="2020-04-18T18:17:00Z"/>
                <w:rFonts w:cs="Times New Roman"/>
                <w:szCs w:val="24"/>
              </w:rPr>
            </w:pPr>
            <w:ins w:id="655" w:author="Michael Decker" w:date="2020-04-18T18:17:00Z">
              <w:r>
                <w:rPr>
                  <w:color w:val="000000"/>
                  <w:sz w:val="20"/>
                  <w:szCs w:val="20"/>
                </w:rPr>
                <w:t>5.5537</w:t>
              </w:r>
            </w:ins>
          </w:p>
        </w:tc>
      </w:tr>
      <w:tr w:rsidR="00990A51" w14:paraId="34854502" w14:textId="77777777" w:rsidTr="008501DC">
        <w:trPr>
          <w:ins w:id="656" w:author="Michael Decker" w:date="2020-04-18T18:17:00Z"/>
        </w:trPr>
        <w:tc>
          <w:tcPr>
            <w:tcW w:w="0" w:type="auto"/>
            <w:vAlign w:val="bottom"/>
          </w:tcPr>
          <w:p w14:paraId="44E49362" w14:textId="77777777" w:rsidR="00990A51" w:rsidRDefault="00990A51" w:rsidP="008501DC">
            <w:pPr>
              <w:ind w:firstLine="0"/>
              <w:rPr>
                <w:ins w:id="657" w:author="Michael Decker" w:date="2020-04-18T18:17:00Z"/>
                <w:rFonts w:cs="Times New Roman"/>
                <w:szCs w:val="24"/>
              </w:rPr>
            </w:pPr>
            <w:ins w:id="658" w:author="Michael Decker" w:date="2020-04-18T18:17:00Z">
              <w:r>
                <w:rPr>
                  <w:color w:val="000000"/>
                  <w:sz w:val="20"/>
                  <w:szCs w:val="20"/>
                </w:rPr>
                <w:lastRenderedPageBreak/>
                <w:t>stb</w:t>
              </w:r>
            </w:ins>
          </w:p>
        </w:tc>
        <w:tc>
          <w:tcPr>
            <w:tcW w:w="0" w:type="auto"/>
            <w:vAlign w:val="bottom"/>
          </w:tcPr>
          <w:p w14:paraId="0FF6E581" w14:textId="77777777" w:rsidR="00990A51" w:rsidRDefault="00990A51" w:rsidP="008501DC">
            <w:pPr>
              <w:ind w:firstLine="0"/>
              <w:rPr>
                <w:ins w:id="659" w:author="Michael Decker" w:date="2020-04-18T18:17:00Z"/>
                <w:rFonts w:cs="Times New Roman"/>
                <w:szCs w:val="24"/>
              </w:rPr>
            </w:pPr>
            <w:ins w:id="660" w:author="Michael Decker" w:date="2020-04-18T18:17:00Z">
              <w:r>
                <w:rPr>
                  <w:color w:val="000000"/>
                  <w:sz w:val="20"/>
                  <w:szCs w:val="20"/>
                </w:rPr>
                <w:t>C/C++</w:t>
              </w:r>
            </w:ins>
          </w:p>
        </w:tc>
        <w:tc>
          <w:tcPr>
            <w:tcW w:w="0" w:type="auto"/>
            <w:vAlign w:val="bottom"/>
          </w:tcPr>
          <w:p w14:paraId="0DCF439C" w14:textId="77777777" w:rsidR="00990A51" w:rsidRDefault="00990A51" w:rsidP="008501DC">
            <w:pPr>
              <w:ind w:firstLine="0"/>
              <w:jc w:val="right"/>
              <w:rPr>
                <w:ins w:id="661" w:author="Michael Decker" w:date="2020-04-18T18:17:00Z"/>
                <w:rFonts w:cs="Times New Roman"/>
                <w:szCs w:val="24"/>
              </w:rPr>
            </w:pPr>
            <w:ins w:id="662" w:author="Michael Decker" w:date="2020-04-18T18:17:00Z">
              <w:r>
                <w:rPr>
                  <w:color w:val="000000"/>
                  <w:sz w:val="20"/>
                  <w:szCs w:val="20"/>
                </w:rPr>
                <w:t>158</w:t>
              </w:r>
            </w:ins>
          </w:p>
        </w:tc>
        <w:tc>
          <w:tcPr>
            <w:tcW w:w="0" w:type="auto"/>
            <w:vAlign w:val="bottom"/>
          </w:tcPr>
          <w:p w14:paraId="63615E8F" w14:textId="77777777" w:rsidR="00990A51" w:rsidRDefault="00990A51" w:rsidP="008501DC">
            <w:pPr>
              <w:ind w:firstLine="0"/>
              <w:jc w:val="right"/>
              <w:rPr>
                <w:ins w:id="663" w:author="Michael Decker" w:date="2020-04-18T18:17:00Z"/>
                <w:rFonts w:cs="Times New Roman"/>
                <w:szCs w:val="24"/>
              </w:rPr>
            </w:pPr>
            <w:ins w:id="664" w:author="Michael Decker" w:date="2020-04-18T18:17:00Z">
              <w:r>
                <w:rPr>
                  <w:color w:val="000000"/>
                  <w:sz w:val="20"/>
                  <w:szCs w:val="20"/>
                </w:rPr>
                <w:t>69880</w:t>
              </w:r>
            </w:ins>
          </w:p>
        </w:tc>
        <w:tc>
          <w:tcPr>
            <w:tcW w:w="0" w:type="auto"/>
            <w:vAlign w:val="bottom"/>
          </w:tcPr>
          <w:p w14:paraId="29757834" w14:textId="77777777" w:rsidR="00990A51" w:rsidRDefault="00990A51" w:rsidP="008501DC">
            <w:pPr>
              <w:ind w:firstLine="0"/>
              <w:jc w:val="right"/>
              <w:rPr>
                <w:ins w:id="665" w:author="Michael Decker" w:date="2020-04-18T18:17:00Z"/>
                <w:rFonts w:cs="Times New Roman"/>
                <w:szCs w:val="24"/>
              </w:rPr>
            </w:pPr>
            <w:ins w:id="666" w:author="Michael Decker" w:date="2020-04-18T18:17:00Z">
              <w:r>
                <w:rPr>
                  <w:color w:val="000000"/>
                  <w:sz w:val="20"/>
                  <w:szCs w:val="20"/>
                </w:rPr>
                <w:t>11952</w:t>
              </w:r>
            </w:ins>
          </w:p>
        </w:tc>
        <w:tc>
          <w:tcPr>
            <w:tcW w:w="0" w:type="auto"/>
            <w:vAlign w:val="bottom"/>
          </w:tcPr>
          <w:p w14:paraId="1A913E15" w14:textId="77777777" w:rsidR="00990A51" w:rsidRDefault="00990A51" w:rsidP="008501DC">
            <w:pPr>
              <w:ind w:firstLine="0"/>
              <w:jc w:val="right"/>
              <w:rPr>
                <w:ins w:id="667" w:author="Michael Decker" w:date="2020-04-18T18:17:00Z"/>
                <w:rFonts w:cs="Times New Roman"/>
                <w:szCs w:val="24"/>
              </w:rPr>
            </w:pPr>
            <w:ins w:id="668" w:author="Michael Decker" w:date="2020-04-18T18:17:00Z">
              <w:r>
                <w:rPr>
                  <w:color w:val="000000"/>
                  <w:sz w:val="20"/>
                  <w:szCs w:val="20"/>
                </w:rPr>
                <w:t>14</w:t>
              </w:r>
            </w:ins>
          </w:p>
        </w:tc>
        <w:tc>
          <w:tcPr>
            <w:tcW w:w="0" w:type="auto"/>
            <w:vAlign w:val="bottom"/>
          </w:tcPr>
          <w:p w14:paraId="51076147" w14:textId="77777777" w:rsidR="00990A51" w:rsidRDefault="00990A51" w:rsidP="008501DC">
            <w:pPr>
              <w:ind w:firstLine="0"/>
              <w:jc w:val="right"/>
              <w:rPr>
                <w:ins w:id="669" w:author="Michael Decker" w:date="2020-04-18T18:17:00Z"/>
                <w:rFonts w:cs="Times New Roman"/>
                <w:szCs w:val="24"/>
              </w:rPr>
            </w:pPr>
            <w:ins w:id="670" w:author="Michael Decker" w:date="2020-04-18T18:17:00Z">
              <w:r>
                <w:rPr>
                  <w:color w:val="000000"/>
                  <w:sz w:val="20"/>
                  <w:szCs w:val="20"/>
                </w:rPr>
                <w:t>0</w:t>
              </w:r>
            </w:ins>
          </w:p>
        </w:tc>
        <w:tc>
          <w:tcPr>
            <w:tcW w:w="0" w:type="auto"/>
            <w:vAlign w:val="bottom"/>
          </w:tcPr>
          <w:p w14:paraId="232BBCBB" w14:textId="77777777" w:rsidR="00990A51" w:rsidRDefault="00990A51" w:rsidP="008501DC">
            <w:pPr>
              <w:ind w:firstLine="0"/>
              <w:jc w:val="right"/>
              <w:rPr>
                <w:ins w:id="671" w:author="Michael Decker" w:date="2020-04-18T18:17:00Z"/>
                <w:rFonts w:cs="Times New Roman"/>
                <w:szCs w:val="24"/>
              </w:rPr>
            </w:pPr>
            <w:ins w:id="672" w:author="Michael Decker" w:date="2020-04-18T18:17:00Z">
              <w:r>
                <w:rPr>
                  <w:color w:val="000000"/>
                  <w:sz w:val="20"/>
                  <w:szCs w:val="20"/>
                </w:rPr>
                <w:t>0.17</w:t>
              </w:r>
            </w:ins>
          </w:p>
        </w:tc>
        <w:tc>
          <w:tcPr>
            <w:tcW w:w="0" w:type="auto"/>
            <w:vAlign w:val="bottom"/>
          </w:tcPr>
          <w:p w14:paraId="5FF426E7" w14:textId="77777777" w:rsidR="00990A51" w:rsidRDefault="00990A51" w:rsidP="008501DC">
            <w:pPr>
              <w:ind w:firstLine="0"/>
              <w:jc w:val="right"/>
              <w:rPr>
                <w:ins w:id="673" w:author="Michael Decker" w:date="2020-04-18T18:17:00Z"/>
                <w:rFonts w:cs="Times New Roman"/>
                <w:szCs w:val="24"/>
              </w:rPr>
            </w:pPr>
            <w:ins w:id="674" w:author="Michael Decker" w:date="2020-04-18T18:17:00Z">
              <w:r>
                <w:rPr>
                  <w:color w:val="000000"/>
                  <w:sz w:val="20"/>
                  <w:szCs w:val="20"/>
                </w:rPr>
                <w:t>0.4770</w:t>
              </w:r>
            </w:ins>
          </w:p>
        </w:tc>
      </w:tr>
      <w:tr w:rsidR="00990A51" w14:paraId="083D4355" w14:textId="77777777" w:rsidTr="008501DC">
        <w:trPr>
          <w:ins w:id="675" w:author="Michael Decker" w:date="2020-04-18T18:17:00Z"/>
        </w:trPr>
        <w:tc>
          <w:tcPr>
            <w:tcW w:w="0" w:type="auto"/>
            <w:vAlign w:val="bottom"/>
          </w:tcPr>
          <w:p w14:paraId="77B53670" w14:textId="77777777" w:rsidR="00990A51" w:rsidRDefault="00990A51" w:rsidP="008501DC">
            <w:pPr>
              <w:ind w:firstLine="0"/>
              <w:rPr>
                <w:ins w:id="676" w:author="Michael Decker" w:date="2020-04-18T18:17:00Z"/>
                <w:rFonts w:cs="Times New Roman"/>
                <w:szCs w:val="24"/>
              </w:rPr>
            </w:pPr>
            <w:ins w:id="677" w:author="Michael Decker" w:date="2020-04-18T18:17:00Z">
              <w:r>
                <w:rPr>
                  <w:color w:val="000000"/>
                  <w:sz w:val="20"/>
                  <w:szCs w:val="20"/>
                </w:rPr>
                <w:t>XobotOS</w:t>
              </w:r>
            </w:ins>
          </w:p>
        </w:tc>
        <w:tc>
          <w:tcPr>
            <w:tcW w:w="0" w:type="auto"/>
            <w:vAlign w:val="bottom"/>
          </w:tcPr>
          <w:p w14:paraId="7DF66949" w14:textId="77777777" w:rsidR="00990A51" w:rsidRDefault="00990A51" w:rsidP="008501DC">
            <w:pPr>
              <w:ind w:firstLine="0"/>
              <w:rPr>
                <w:ins w:id="678" w:author="Michael Decker" w:date="2020-04-18T18:17:00Z"/>
                <w:rFonts w:cs="Times New Roman"/>
                <w:szCs w:val="24"/>
              </w:rPr>
            </w:pPr>
            <w:ins w:id="679" w:author="Michael Decker" w:date="2020-04-18T18:17:00Z">
              <w:r>
                <w:rPr>
                  <w:color w:val="000000"/>
                  <w:sz w:val="20"/>
                  <w:szCs w:val="20"/>
                </w:rPr>
                <w:t>Java/C++/C#/C</w:t>
              </w:r>
            </w:ins>
          </w:p>
        </w:tc>
        <w:tc>
          <w:tcPr>
            <w:tcW w:w="0" w:type="auto"/>
            <w:vAlign w:val="bottom"/>
          </w:tcPr>
          <w:p w14:paraId="7132066F" w14:textId="77777777" w:rsidR="00990A51" w:rsidRDefault="00990A51" w:rsidP="008501DC">
            <w:pPr>
              <w:ind w:firstLine="0"/>
              <w:jc w:val="right"/>
              <w:rPr>
                <w:ins w:id="680" w:author="Michael Decker" w:date="2020-04-18T18:17:00Z"/>
                <w:rFonts w:cs="Times New Roman"/>
                <w:szCs w:val="24"/>
              </w:rPr>
            </w:pPr>
            <w:ins w:id="681" w:author="Michael Decker" w:date="2020-04-18T18:17:00Z">
              <w:r>
                <w:rPr>
                  <w:color w:val="000000"/>
                  <w:sz w:val="20"/>
                  <w:szCs w:val="20"/>
                </w:rPr>
                <w:t>1</w:t>
              </w:r>
            </w:ins>
          </w:p>
        </w:tc>
        <w:tc>
          <w:tcPr>
            <w:tcW w:w="0" w:type="auto"/>
            <w:vAlign w:val="bottom"/>
          </w:tcPr>
          <w:p w14:paraId="272DC657" w14:textId="77777777" w:rsidR="00990A51" w:rsidRDefault="00990A51" w:rsidP="008501DC">
            <w:pPr>
              <w:ind w:firstLine="0"/>
              <w:jc w:val="right"/>
              <w:rPr>
                <w:ins w:id="682" w:author="Michael Decker" w:date="2020-04-18T18:17:00Z"/>
                <w:rFonts w:cs="Times New Roman"/>
                <w:szCs w:val="24"/>
              </w:rPr>
            </w:pPr>
            <w:ins w:id="683" w:author="Michael Decker" w:date="2020-04-18T18:17:00Z">
              <w:r>
                <w:rPr>
                  <w:color w:val="000000"/>
                  <w:sz w:val="20"/>
                  <w:szCs w:val="20"/>
                </w:rPr>
                <w:t>2002448</w:t>
              </w:r>
            </w:ins>
          </w:p>
        </w:tc>
        <w:tc>
          <w:tcPr>
            <w:tcW w:w="0" w:type="auto"/>
            <w:vAlign w:val="bottom"/>
          </w:tcPr>
          <w:p w14:paraId="221EAE61" w14:textId="77777777" w:rsidR="00990A51" w:rsidRDefault="00990A51" w:rsidP="008501DC">
            <w:pPr>
              <w:ind w:firstLine="0"/>
              <w:jc w:val="right"/>
              <w:rPr>
                <w:ins w:id="684" w:author="Michael Decker" w:date="2020-04-18T18:17:00Z"/>
                <w:rFonts w:cs="Times New Roman"/>
                <w:szCs w:val="24"/>
              </w:rPr>
            </w:pPr>
            <w:ins w:id="685" w:author="Michael Decker" w:date="2020-04-18T18:17:00Z">
              <w:r>
                <w:rPr>
                  <w:color w:val="000000"/>
                  <w:sz w:val="20"/>
                  <w:szCs w:val="20"/>
                </w:rPr>
                <w:t>1125133</w:t>
              </w:r>
            </w:ins>
          </w:p>
        </w:tc>
        <w:tc>
          <w:tcPr>
            <w:tcW w:w="0" w:type="auto"/>
            <w:vAlign w:val="bottom"/>
          </w:tcPr>
          <w:p w14:paraId="0E14909D" w14:textId="77777777" w:rsidR="00990A51" w:rsidRDefault="00990A51" w:rsidP="008501DC">
            <w:pPr>
              <w:ind w:firstLine="0"/>
              <w:jc w:val="right"/>
              <w:rPr>
                <w:ins w:id="686" w:author="Michael Decker" w:date="2020-04-18T18:17:00Z"/>
                <w:rFonts w:cs="Times New Roman"/>
                <w:szCs w:val="24"/>
              </w:rPr>
            </w:pPr>
            <w:ins w:id="687" w:author="Michael Decker" w:date="2020-04-18T18:17:00Z">
              <w:r>
                <w:rPr>
                  <w:color w:val="000000"/>
                  <w:sz w:val="20"/>
                  <w:szCs w:val="20"/>
                </w:rPr>
                <w:t>33</w:t>
              </w:r>
            </w:ins>
          </w:p>
        </w:tc>
        <w:tc>
          <w:tcPr>
            <w:tcW w:w="0" w:type="auto"/>
            <w:vAlign w:val="bottom"/>
          </w:tcPr>
          <w:p w14:paraId="45FC948D" w14:textId="77777777" w:rsidR="00990A51" w:rsidRDefault="00990A51" w:rsidP="008501DC">
            <w:pPr>
              <w:ind w:firstLine="0"/>
              <w:jc w:val="right"/>
              <w:rPr>
                <w:ins w:id="688" w:author="Michael Decker" w:date="2020-04-18T18:17:00Z"/>
                <w:rFonts w:cs="Times New Roman"/>
                <w:szCs w:val="24"/>
              </w:rPr>
            </w:pPr>
            <w:ins w:id="689" w:author="Michael Decker" w:date="2020-04-18T18:17:00Z">
              <w:r>
                <w:rPr>
                  <w:color w:val="000000"/>
                  <w:sz w:val="20"/>
                  <w:szCs w:val="20"/>
                </w:rPr>
                <w:t>0</w:t>
              </w:r>
            </w:ins>
          </w:p>
        </w:tc>
        <w:tc>
          <w:tcPr>
            <w:tcW w:w="0" w:type="auto"/>
            <w:vAlign w:val="bottom"/>
          </w:tcPr>
          <w:p w14:paraId="05DBC3F0" w14:textId="77777777" w:rsidR="00990A51" w:rsidRDefault="00990A51" w:rsidP="008501DC">
            <w:pPr>
              <w:ind w:firstLine="0"/>
              <w:jc w:val="right"/>
              <w:rPr>
                <w:ins w:id="690" w:author="Michael Decker" w:date="2020-04-18T18:17:00Z"/>
                <w:rFonts w:cs="Times New Roman"/>
                <w:szCs w:val="24"/>
              </w:rPr>
            </w:pPr>
            <w:ins w:id="691" w:author="Michael Decker" w:date="2020-04-18T18:17:00Z">
              <w:r>
                <w:rPr>
                  <w:color w:val="000000"/>
                  <w:sz w:val="20"/>
                  <w:szCs w:val="20"/>
                </w:rPr>
                <w:t>0.56</w:t>
              </w:r>
            </w:ins>
          </w:p>
        </w:tc>
        <w:tc>
          <w:tcPr>
            <w:tcW w:w="0" w:type="auto"/>
            <w:vAlign w:val="bottom"/>
          </w:tcPr>
          <w:p w14:paraId="5AF87214" w14:textId="77777777" w:rsidR="00990A51" w:rsidRDefault="00990A51" w:rsidP="008501DC">
            <w:pPr>
              <w:ind w:firstLine="0"/>
              <w:jc w:val="right"/>
              <w:rPr>
                <w:ins w:id="692" w:author="Michael Decker" w:date="2020-04-18T18:17:00Z"/>
                <w:rFonts w:cs="Times New Roman"/>
                <w:szCs w:val="24"/>
              </w:rPr>
            </w:pPr>
            <w:ins w:id="693" w:author="Michael Decker" w:date="2020-04-18T18:17:00Z">
              <w:r>
                <w:rPr>
                  <w:color w:val="000000"/>
                  <w:sz w:val="20"/>
                  <w:szCs w:val="20"/>
                </w:rPr>
                <w:t>1.1244</w:t>
              </w:r>
            </w:ins>
          </w:p>
        </w:tc>
      </w:tr>
      <w:tr w:rsidR="00990A51" w14:paraId="444CBC2D" w14:textId="77777777" w:rsidTr="008501DC">
        <w:trPr>
          <w:ins w:id="694" w:author="Michael Decker" w:date="2020-04-18T18:17:00Z"/>
        </w:trPr>
        <w:tc>
          <w:tcPr>
            <w:tcW w:w="0" w:type="auto"/>
            <w:vAlign w:val="bottom"/>
          </w:tcPr>
          <w:p w14:paraId="314CD418" w14:textId="77777777" w:rsidR="00990A51" w:rsidRDefault="00990A51" w:rsidP="008501DC">
            <w:pPr>
              <w:ind w:firstLine="0"/>
              <w:rPr>
                <w:ins w:id="695" w:author="Michael Decker" w:date="2020-04-18T18:17:00Z"/>
                <w:rFonts w:cs="Times New Roman"/>
                <w:szCs w:val="24"/>
              </w:rPr>
            </w:pPr>
            <w:ins w:id="696" w:author="Michael Decker" w:date="2020-04-18T18:17:00Z">
              <w:r>
                <w:rPr>
                  <w:color w:val="000000"/>
                  <w:sz w:val="20"/>
                  <w:szCs w:val="20"/>
                </w:rPr>
                <w:t>Total</w:t>
              </w:r>
            </w:ins>
          </w:p>
        </w:tc>
        <w:tc>
          <w:tcPr>
            <w:tcW w:w="0" w:type="auto"/>
            <w:vAlign w:val="bottom"/>
          </w:tcPr>
          <w:p w14:paraId="6B7169BE" w14:textId="77777777" w:rsidR="00990A51" w:rsidRDefault="00990A51" w:rsidP="008501DC">
            <w:pPr>
              <w:ind w:firstLine="0"/>
              <w:rPr>
                <w:ins w:id="697" w:author="Michael Decker" w:date="2020-04-18T18:17:00Z"/>
                <w:rFonts w:cs="Times New Roman"/>
                <w:szCs w:val="24"/>
              </w:rPr>
            </w:pPr>
          </w:p>
        </w:tc>
        <w:tc>
          <w:tcPr>
            <w:tcW w:w="0" w:type="auto"/>
            <w:vAlign w:val="bottom"/>
          </w:tcPr>
          <w:p w14:paraId="78F293BC" w14:textId="77777777" w:rsidR="00990A51" w:rsidRDefault="00990A51" w:rsidP="008501DC">
            <w:pPr>
              <w:ind w:firstLine="0"/>
              <w:jc w:val="right"/>
              <w:rPr>
                <w:ins w:id="698" w:author="Michael Decker" w:date="2020-04-18T18:17:00Z"/>
                <w:rFonts w:cs="Times New Roman"/>
                <w:szCs w:val="24"/>
              </w:rPr>
            </w:pPr>
            <w:ins w:id="699" w:author="Michael Decker" w:date="2020-04-18T18:17:00Z">
              <w:r>
                <w:rPr>
                  <w:color w:val="000000"/>
                  <w:sz w:val="20"/>
                  <w:szCs w:val="20"/>
                </w:rPr>
                <w:t>5022.00</w:t>
              </w:r>
            </w:ins>
          </w:p>
        </w:tc>
        <w:tc>
          <w:tcPr>
            <w:tcW w:w="0" w:type="auto"/>
            <w:vAlign w:val="bottom"/>
          </w:tcPr>
          <w:p w14:paraId="0D1A7AED" w14:textId="77777777" w:rsidR="00990A51" w:rsidRDefault="00990A51" w:rsidP="008501DC">
            <w:pPr>
              <w:ind w:firstLine="0"/>
              <w:jc w:val="right"/>
              <w:rPr>
                <w:ins w:id="700" w:author="Michael Decker" w:date="2020-04-18T18:17:00Z"/>
                <w:rFonts w:cs="Times New Roman"/>
                <w:szCs w:val="24"/>
              </w:rPr>
            </w:pPr>
            <w:ins w:id="701" w:author="Michael Decker" w:date="2020-04-18T18:17:00Z">
              <w:r>
                <w:rPr>
                  <w:color w:val="000000"/>
                  <w:sz w:val="20"/>
                  <w:szCs w:val="20"/>
                </w:rPr>
                <w:t>18999004.00</w:t>
              </w:r>
            </w:ins>
          </w:p>
        </w:tc>
        <w:tc>
          <w:tcPr>
            <w:tcW w:w="0" w:type="auto"/>
            <w:vAlign w:val="bottom"/>
          </w:tcPr>
          <w:p w14:paraId="4BEA91AA" w14:textId="77777777" w:rsidR="00990A51" w:rsidRDefault="00990A51" w:rsidP="008501DC">
            <w:pPr>
              <w:ind w:firstLine="0"/>
              <w:jc w:val="right"/>
              <w:rPr>
                <w:ins w:id="702" w:author="Michael Decker" w:date="2020-04-18T18:17:00Z"/>
                <w:rFonts w:cs="Times New Roman"/>
                <w:szCs w:val="24"/>
              </w:rPr>
            </w:pPr>
            <w:ins w:id="703" w:author="Michael Decker" w:date="2020-04-18T18:17:00Z">
              <w:r>
                <w:rPr>
                  <w:color w:val="000000"/>
                  <w:sz w:val="20"/>
                  <w:szCs w:val="20"/>
                </w:rPr>
                <w:t>7762476.00</w:t>
              </w:r>
            </w:ins>
          </w:p>
        </w:tc>
        <w:tc>
          <w:tcPr>
            <w:tcW w:w="0" w:type="auto"/>
            <w:vAlign w:val="bottom"/>
          </w:tcPr>
          <w:p w14:paraId="00E3101C" w14:textId="77777777" w:rsidR="00990A51" w:rsidRDefault="00990A51" w:rsidP="008501DC">
            <w:pPr>
              <w:ind w:firstLine="0"/>
              <w:jc w:val="right"/>
              <w:rPr>
                <w:ins w:id="704" w:author="Michael Decker" w:date="2020-04-18T18:17:00Z"/>
                <w:rFonts w:cs="Times New Roman"/>
                <w:szCs w:val="24"/>
              </w:rPr>
            </w:pPr>
            <w:ins w:id="705" w:author="Michael Decker" w:date="2020-04-18T18:17:00Z">
              <w:r>
                <w:rPr>
                  <w:color w:val="000000"/>
                  <w:sz w:val="20"/>
                  <w:szCs w:val="20"/>
                </w:rPr>
                <w:t>2935.00</w:t>
              </w:r>
            </w:ins>
          </w:p>
        </w:tc>
        <w:tc>
          <w:tcPr>
            <w:tcW w:w="0" w:type="auto"/>
            <w:vAlign w:val="bottom"/>
          </w:tcPr>
          <w:p w14:paraId="21EDC47C" w14:textId="77777777" w:rsidR="00990A51" w:rsidRDefault="00990A51" w:rsidP="008501DC">
            <w:pPr>
              <w:ind w:firstLine="0"/>
              <w:jc w:val="right"/>
              <w:rPr>
                <w:ins w:id="706" w:author="Michael Decker" w:date="2020-04-18T18:17:00Z"/>
                <w:rFonts w:cs="Times New Roman"/>
                <w:szCs w:val="24"/>
              </w:rPr>
            </w:pPr>
            <w:ins w:id="707" w:author="Michael Decker" w:date="2020-04-18T18:17:00Z">
              <w:r>
                <w:rPr>
                  <w:color w:val="000000"/>
                  <w:sz w:val="20"/>
                  <w:szCs w:val="20"/>
                </w:rPr>
                <w:t>303.00</w:t>
              </w:r>
            </w:ins>
          </w:p>
        </w:tc>
        <w:tc>
          <w:tcPr>
            <w:tcW w:w="0" w:type="auto"/>
            <w:vAlign w:val="bottom"/>
          </w:tcPr>
          <w:p w14:paraId="3997995F" w14:textId="77777777" w:rsidR="00990A51" w:rsidRDefault="00990A51" w:rsidP="008501DC">
            <w:pPr>
              <w:ind w:firstLine="0"/>
              <w:jc w:val="right"/>
              <w:rPr>
                <w:ins w:id="708" w:author="Michael Decker" w:date="2020-04-18T18:17:00Z"/>
                <w:rFonts w:cs="Times New Roman"/>
                <w:szCs w:val="24"/>
              </w:rPr>
            </w:pPr>
          </w:p>
        </w:tc>
        <w:tc>
          <w:tcPr>
            <w:tcW w:w="0" w:type="auto"/>
            <w:vAlign w:val="bottom"/>
          </w:tcPr>
          <w:p w14:paraId="07E3AC11" w14:textId="77777777" w:rsidR="00990A51" w:rsidRDefault="00990A51" w:rsidP="008501DC">
            <w:pPr>
              <w:ind w:firstLine="0"/>
              <w:jc w:val="right"/>
              <w:rPr>
                <w:ins w:id="709" w:author="Michael Decker" w:date="2020-04-18T18:17:00Z"/>
                <w:rFonts w:cs="Times New Roman"/>
                <w:szCs w:val="24"/>
              </w:rPr>
            </w:pPr>
            <w:ins w:id="710" w:author="Michael Decker" w:date="2020-04-18T18:17:00Z">
              <w:r>
                <w:rPr>
                  <w:color w:val="000000"/>
                  <w:sz w:val="20"/>
                  <w:szCs w:val="20"/>
                </w:rPr>
                <w:t>100.0000</w:t>
              </w:r>
            </w:ins>
          </w:p>
        </w:tc>
      </w:tr>
      <w:tr w:rsidR="00990A51" w14:paraId="14CB3661" w14:textId="77777777" w:rsidTr="008501DC">
        <w:trPr>
          <w:ins w:id="711" w:author="Michael Decker" w:date="2020-04-18T18:17:00Z"/>
        </w:trPr>
        <w:tc>
          <w:tcPr>
            <w:tcW w:w="0" w:type="auto"/>
            <w:vAlign w:val="bottom"/>
          </w:tcPr>
          <w:p w14:paraId="4EDBE66F" w14:textId="77777777" w:rsidR="00990A51" w:rsidRDefault="00990A51" w:rsidP="008501DC">
            <w:pPr>
              <w:ind w:firstLine="0"/>
              <w:rPr>
                <w:ins w:id="712" w:author="Michael Decker" w:date="2020-04-18T18:17:00Z"/>
                <w:rFonts w:cs="Times New Roman"/>
                <w:szCs w:val="24"/>
              </w:rPr>
            </w:pPr>
            <w:ins w:id="713" w:author="Michael Decker" w:date="2020-04-18T18:17:00Z">
              <w:r>
                <w:rPr>
                  <w:color w:val="000000"/>
                  <w:sz w:val="20"/>
                  <w:szCs w:val="20"/>
                </w:rPr>
                <w:t>Average</w:t>
              </w:r>
            </w:ins>
          </w:p>
        </w:tc>
        <w:tc>
          <w:tcPr>
            <w:tcW w:w="0" w:type="auto"/>
            <w:vAlign w:val="bottom"/>
          </w:tcPr>
          <w:p w14:paraId="6524133A" w14:textId="77777777" w:rsidR="00990A51" w:rsidRDefault="00990A51" w:rsidP="008501DC">
            <w:pPr>
              <w:ind w:firstLine="0"/>
              <w:rPr>
                <w:ins w:id="714" w:author="Michael Decker" w:date="2020-04-18T18:17:00Z"/>
                <w:rFonts w:cs="Times New Roman"/>
                <w:szCs w:val="24"/>
              </w:rPr>
            </w:pPr>
          </w:p>
        </w:tc>
        <w:tc>
          <w:tcPr>
            <w:tcW w:w="0" w:type="auto"/>
            <w:vAlign w:val="bottom"/>
          </w:tcPr>
          <w:p w14:paraId="34028F48" w14:textId="77777777" w:rsidR="00990A51" w:rsidRDefault="00990A51" w:rsidP="008501DC">
            <w:pPr>
              <w:ind w:firstLine="0"/>
              <w:jc w:val="right"/>
              <w:rPr>
                <w:ins w:id="715" w:author="Michael Decker" w:date="2020-04-18T18:17:00Z"/>
                <w:rFonts w:cs="Times New Roman"/>
                <w:szCs w:val="24"/>
              </w:rPr>
            </w:pPr>
            <w:ins w:id="716" w:author="Michael Decker" w:date="2020-04-18T18:17:00Z">
              <w:r>
                <w:rPr>
                  <w:color w:val="000000"/>
                  <w:sz w:val="20"/>
                  <w:szCs w:val="20"/>
                </w:rPr>
                <w:t>64.38</w:t>
              </w:r>
            </w:ins>
          </w:p>
        </w:tc>
        <w:tc>
          <w:tcPr>
            <w:tcW w:w="0" w:type="auto"/>
            <w:vAlign w:val="bottom"/>
          </w:tcPr>
          <w:p w14:paraId="613F969E" w14:textId="77777777" w:rsidR="00990A51" w:rsidRDefault="00990A51" w:rsidP="008501DC">
            <w:pPr>
              <w:ind w:firstLine="0"/>
              <w:jc w:val="right"/>
              <w:rPr>
                <w:ins w:id="717" w:author="Michael Decker" w:date="2020-04-18T18:17:00Z"/>
                <w:rFonts w:cs="Times New Roman"/>
                <w:szCs w:val="24"/>
              </w:rPr>
            </w:pPr>
            <w:ins w:id="718" w:author="Michael Decker" w:date="2020-04-18T18:17:00Z">
              <w:r>
                <w:rPr>
                  <w:color w:val="000000"/>
                  <w:sz w:val="20"/>
                  <w:szCs w:val="20"/>
                </w:rPr>
                <w:t>243576.97</w:t>
              </w:r>
            </w:ins>
          </w:p>
        </w:tc>
        <w:tc>
          <w:tcPr>
            <w:tcW w:w="0" w:type="auto"/>
            <w:vAlign w:val="bottom"/>
          </w:tcPr>
          <w:p w14:paraId="5F8226F4" w14:textId="77777777" w:rsidR="00990A51" w:rsidRDefault="00990A51" w:rsidP="008501DC">
            <w:pPr>
              <w:ind w:firstLine="0"/>
              <w:jc w:val="right"/>
              <w:rPr>
                <w:ins w:id="719" w:author="Michael Decker" w:date="2020-04-18T18:17:00Z"/>
                <w:rFonts w:cs="Times New Roman"/>
                <w:szCs w:val="24"/>
              </w:rPr>
            </w:pPr>
            <w:ins w:id="720" w:author="Michael Decker" w:date="2020-04-18T18:17:00Z">
              <w:r>
                <w:rPr>
                  <w:color w:val="000000"/>
                  <w:sz w:val="20"/>
                  <w:szCs w:val="20"/>
                </w:rPr>
                <w:t>99518.92</w:t>
              </w:r>
            </w:ins>
          </w:p>
        </w:tc>
        <w:tc>
          <w:tcPr>
            <w:tcW w:w="0" w:type="auto"/>
            <w:vAlign w:val="bottom"/>
          </w:tcPr>
          <w:p w14:paraId="1F1D4CA3" w14:textId="77777777" w:rsidR="00990A51" w:rsidRDefault="00990A51" w:rsidP="008501DC">
            <w:pPr>
              <w:ind w:firstLine="0"/>
              <w:jc w:val="right"/>
              <w:rPr>
                <w:ins w:id="721" w:author="Michael Decker" w:date="2020-04-18T18:17:00Z"/>
                <w:rFonts w:cs="Times New Roman"/>
                <w:szCs w:val="24"/>
              </w:rPr>
            </w:pPr>
            <w:ins w:id="722" w:author="Michael Decker" w:date="2020-04-18T18:17:00Z">
              <w:r>
                <w:rPr>
                  <w:color w:val="000000"/>
                  <w:sz w:val="20"/>
                  <w:szCs w:val="20"/>
                </w:rPr>
                <w:t>37.63</w:t>
              </w:r>
            </w:ins>
          </w:p>
        </w:tc>
        <w:tc>
          <w:tcPr>
            <w:tcW w:w="0" w:type="auto"/>
            <w:vAlign w:val="bottom"/>
          </w:tcPr>
          <w:p w14:paraId="4211D591" w14:textId="77777777" w:rsidR="00990A51" w:rsidRDefault="00990A51" w:rsidP="008501DC">
            <w:pPr>
              <w:ind w:firstLine="0"/>
              <w:jc w:val="right"/>
              <w:rPr>
                <w:ins w:id="723" w:author="Michael Decker" w:date="2020-04-18T18:17:00Z"/>
                <w:rFonts w:cs="Times New Roman"/>
                <w:szCs w:val="24"/>
              </w:rPr>
            </w:pPr>
            <w:ins w:id="724" w:author="Michael Decker" w:date="2020-04-18T18:17:00Z">
              <w:r>
                <w:rPr>
                  <w:color w:val="000000"/>
                  <w:sz w:val="20"/>
                  <w:szCs w:val="20"/>
                </w:rPr>
                <w:t>3.88</w:t>
              </w:r>
            </w:ins>
          </w:p>
        </w:tc>
        <w:tc>
          <w:tcPr>
            <w:tcW w:w="0" w:type="auto"/>
            <w:vAlign w:val="bottom"/>
          </w:tcPr>
          <w:p w14:paraId="413AF909" w14:textId="77777777" w:rsidR="00990A51" w:rsidRDefault="00990A51" w:rsidP="008501DC">
            <w:pPr>
              <w:ind w:firstLine="0"/>
              <w:jc w:val="right"/>
              <w:rPr>
                <w:ins w:id="725" w:author="Michael Decker" w:date="2020-04-18T18:17:00Z"/>
                <w:rFonts w:cs="Times New Roman"/>
                <w:szCs w:val="24"/>
              </w:rPr>
            </w:pPr>
            <w:ins w:id="726" w:author="Michael Decker" w:date="2020-04-18T18:17:00Z">
              <w:r>
                <w:rPr>
                  <w:color w:val="000000"/>
                  <w:sz w:val="20"/>
                  <w:szCs w:val="20"/>
                </w:rPr>
                <w:t>0.23</w:t>
              </w:r>
            </w:ins>
          </w:p>
        </w:tc>
        <w:tc>
          <w:tcPr>
            <w:tcW w:w="0" w:type="auto"/>
            <w:vAlign w:val="bottom"/>
          </w:tcPr>
          <w:p w14:paraId="0E70B48D" w14:textId="77777777" w:rsidR="00990A51" w:rsidRDefault="00990A51" w:rsidP="008501DC">
            <w:pPr>
              <w:ind w:firstLine="0"/>
              <w:jc w:val="right"/>
              <w:rPr>
                <w:ins w:id="727" w:author="Michael Decker" w:date="2020-04-18T18:17:00Z"/>
                <w:rFonts w:cs="Times New Roman"/>
                <w:szCs w:val="24"/>
              </w:rPr>
            </w:pPr>
            <w:ins w:id="728" w:author="Michael Decker" w:date="2020-04-18T18:17:00Z">
              <w:r>
                <w:rPr>
                  <w:color w:val="000000"/>
                  <w:sz w:val="20"/>
                  <w:szCs w:val="20"/>
                </w:rPr>
                <w:t>1.2821</w:t>
              </w:r>
            </w:ins>
          </w:p>
        </w:tc>
      </w:tr>
      <w:tr w:rsidR="00990A51" w14:paraId="2E52265D" w14:textId="77777777" w:rsidTr="008501DC">
        <w:trPr>
          <w:ins w:id="729" w:author="Michael Decker" w:date="2020-04-18T18:17:00Z"/>
        </w:trPr>
        <w:tc>
          <w:tcPr>
            <w:tcW w:w="0" w:type="auto"/>
            <w:vAlign w:val="bottom"/>
          </w:tcPr>
          <w:p w14:paraId="52F1E0B5" w14:textId="77777777" w:rsidR="00990A51" w:rsidRDefault="00990A51" w:rsidP="008501DC">
            <w:pPr>
              <w:ind w:firstLine="0"/>
              <w:rPr>
                <w:ins w:id="730" w:author="Michael Decker" w:date="2020-04-18T18:17:00Z"/>
                <w:rFonts w:cs="Times New Roman"/>
                <w:szCs w:val="24"/>
              </w:rPr>
            </w:pPr>
            <w:ins w:id="731" w:author="Michael Decker" w:date="2020-04-18T18:17:00Z">
              <w:r>
                <w:rPr>
                  <w:color w:val="000000"/>
                  <w:sz w:val="20"/>
                  <w:szCs w:val="20"/>
                </w:rPr>
                <w:t>Median</w:t>
              </w:r>
            </w:ins>
          </w:p>
        </w:tc>
        <w:tc>
          <w:tcPr>
            <w:tcW w:w="0" w:type="auto"/>
            <w:vAlign w:val="bottom"/>
          </w:tcPr>
          <w:p w14:paraId="244665CF" w14:textId="77777777" w:rsidR="00990A51" w:rsidRDefault="00990A51" w:rsidP="008501DC">
            <w:pPr>
              <w:ind w:firstLine="0"/>
              <w:rPr>
                <w:ins w:id="732" w:author="Michael Decker" w:date="2020-04-18T18:17:00Z"/>
                <w:rFonts w:cs="Times New Roman"/>
                <w:szCs w:val="24"/>
              </w:rPr>
            </w:pPr>
          </w:p>
        </w:tc>
        <w:tc>
          <w:tcPr>
            <w:tcW w:w="0" w:type="auto"/>
            <w:vAlign w:val="bottom"/>
          </w:tcPr>
          <w:p w14:paraId="3BBC78D0" w14:textId="77777777" w:rsidR="00990A51" w:rsidRDefault="00990A51" w:rsidP="008501DC">
            <w:pPr>
              <w:ind w:firstLine="0"/>
              <w:jc w:val="right"/>
              <w:rPr>
                <w:ins w:id="733" w:author="Michael Decker" w:date="2020-04-18T18:17:00Z"/>
                <w:rFonts w:cs="Times New Roman"/>
                <w:szCs w:val="24"/>
              </w:rPr>
            </w:pPr>
            <w:ins w:id="734" w:author="Michael Decker" w:date="2020-04-18T18:17:00Z">
              <w:r>
                <w:rPr>
                  <w:color w:val="000000"/>
                  <w:sz w:val="20"/>
                  <w:szCs w:val="20"/>
                </w:rPr>
                <w:t>32.50</w:t>
              </w:r>
            </w:ins>
          </w:p>
        </w:tc>
        <w:tc>
          <w:tcPr>
            <w:tcW w:w="0" w:type="auto"/>
            <w:vAlign w:val="bottom"/>
          </w:tcPr>
          <w:p w14:paraId="48738965" w14:textId="77777777" w:rsidR="00990A51" w:rsidRDefault="00990A51" w:rsidP="008501DC">
            <w:pPr>
              <w:ind w:firstLine="0"/>
              <w:jc w:val="right"/>
              <w:rPr>
                <w:ins w:id="735" w:author="Michael Decker" w:date="2020-04-18T18:17:00Z"/>
                <w:rFonts w:cs="Times New Roman"/>
                <w:szCs w:val="24"/>
              </w:rPr>
            </w:pPr>
            <w:ins w:id="736" w:author="Michael Decker" w:date="2020-04-18T18:17:00Z">
              <w:r>
                <w:rPr>
                  <w:color w:val="000000"/>
                  <w:sz w:val="20"/>
                  <w:szCs w:val="20"/>
                </w:rPr>
                <w:t>19934.00</w:t>
              </w:r>
            </w:ins>
          </w:p>
        </w:tc>
        <w:tc>
          <w:tcPr>
            <w:tcW w:w="0" w:type="auto"/>
            <w:vAlign w:val="bottom"/>
          </w:tcPr>
          <w:p w14:paraId="136ACC9F" w14:textId="77777777" w:rsidR="00990A51" w:rsidRDefault="00990A51" w:rsidP="008501DC">
            <w:pPr>
              <w:ind w:firstLine="0"/>
              <w:jc w:val="right"/>
              <w:rPr>
                <w:ins w:id="737" w:author="Michael Decker" w:date="2020-04-18T18:17:00Z"/>
                <w:rFonts w:cs="Times New Roman"/>
                <w:szCs w:val="24"/>
              </w:rPr>
            </w:pPr>
            <w:ins w:id="738" w:author="Michael Decker" w:date="2020-04-18T18:17:00Z">
              <w:r>
                <w:rPr>
                  <w:color w:val="000000"/>
                  <w:sz w:val="20"/>
                  <w:szCs w:val="20"/>
                </w:rPr>
                <w:t>3687.50</w:t>
              </w:r>
            </w:ins>
          </w:p>
        </w:tc>
        <w:tc>
          <w:tcPr>
            <w:tcW w:w="0" w:type="auto"/>
            <w:vAlign w:val="bottom"/>
          </w:tcPr>
          <w:p w14:paraId="0338BCF1" w14:textId="77777777" w:rsidR="00990A51" w:rsidRDefault="00990A51" w:rsidP="008501DC">
            <w:pPr>
              <w:ind w:firstLine="0"/>
              <w:jc w:val="right"/>
              <w:rPr>
                <w:ins w:id="739" w:author="Michael Decker" w:date="2020-04-18T18:17:00Z"/>
                <w:rFonts w:cs="Times New Roman"/>
                <w:szCs w:val="24"/>
              </w:rPr>
            </w:pPr>
            <w:ins w:id="740" w:author="Michael Decker" w:date="2020-04-18T18:17:00Z">
              <w:r>
                <w:rPr>
                  <w:color w:val="000000"/>
                  <w:sz w:val="20"/>
                  <w:szCs w:val="20"/>
                </w:rPr>
                <w:t>0.00</w:t>
              </w:r>
            </w:ins>
          </w:p>
        </w:tc>
        <w:tc>
          <w:tcPr>
            <w:tcW w:w="0" w:type="auto"/>
            <w:vAlign w:val="bottom"/>
          </w:tcPr>
          <w:p w14:paraId="32B52079" w14:textId="77777777" w:rsidR="00990A51" w:rsidRDefault="00990A51" w:rsidP="008501DC">
            <w:pPr>
              <w:ind w:firstLine="0"/>
              <w:jc w:val="right"/>
              <w:rPr>
                <w:ins w:id="741" w:author="Michael Decker" w:date="2020-04-18T18:17:00Z"/>
                <w:rFonts w:cs="Times New Roman"/>
                <w:szCs w:val="24"/>
              </w:rPr>
            </w:pPr>
            <w:ins w:id="742" w:author="Michael Decker" w:date="2020-04-18T18:17:00Z">
              <w:r>
                <w:rPr>
                  <w:color w:val="000000"/>
                  <w:sz w:val="20"/>
                  <w:szCs w:val="20"/>
                </w:rPr>
                <w:t>0.00</w:t>
              </w:r>
            </w:ins>
          </w:p>
        </w:tc>
        <w:tc>
          <w:tcPr>
            <w:tcW w:w="0" w:type="auto"/>
            <w:vAlign w:val="bottom"/>
          </w:tcPr>
          <w:p w14:paraId="69ABA144" w14:textId="77777777" w:rsidR="00990A51" w:rsidRDefault="00990A51" w:rsidP="008501DC">
            <w:pPr>
              <w:ind w:firstLine="0"/>
              <w:jc w:val="right"/>
              <w:rPr>
                <w:ins w:id="743" w:author="Michael Decker" w:date="2020-04-18T18:17:00Z"/>
                <w:rFonts w:cs="Times New Roman"/>
                <w:szCs w:val="24"/>
              </w:rPr>
            </w:pPr>
            <w:ins w:id="744" w:author="Michael Decker" w:date="2020-04-18T18:17:00Z">
              <w:r>
                <w:rPr>
                  <w:color w:val="000000"/>
                  <w:sz w:val="20"/>
                  <w:szCs w:val="20"/>
                </w:rPr>
                <w:t>0.19</w:t>
              </w:r>
            </w:ins>
          </w:p>
        </w:tc>
        <w:tc>
          <w:tcPr>
            <w:tcW w:w="0" w:type="auto"/>
            <w:vAlign w:val="bottom"/>
          </w:tcPr>
          <w:p w14:paraId="7856A057" w14:textId="77777777" w:rsidR="00990A51" w:rsidRDefault="00990A51" w:rsidP="008501DC">
            <w:pPr>
              <w:ind w:firstLine="0"/>
              <w:jc w:val="right"/>
              <w:rPr>
                <w:ins w:id="745" w:author="Michael Decker" w:date="2020-04-18T18:17:00Z"/>
                <w:rFonts w:cs="Times New Roman"/>
                <w:szCs w:val="24"/>
              </w:rPr>
            </w:pPr>
            <w:ins w:id="746" w:author="Michael Decker" w:date="2020-04-18T18:17:00Z">
              <w:r>
                <w:rPr>
                  <w:color w:val="000000"/>
                  <w:sz w:val="20"/>
                  <w:szCs w:val="20"/>
                </w:rPr>
                <w:t>0.0000</w:t>
              </w:r>
            </w:ins>
          </w:p>
        </w:tc>
      </w:tr>
    </w:tbl>
    <w:p w14:paraId="4D1BD289" w14:textId="77777777" w:rsidR="002F451A" w:rsidRDefault="002F451A" w:rsidP="006A4504">
      <w:pPr>
        <w:rPr>
          <w:ins w:id="747" w:author="Michael Decker" w:date="2020-04-18T18:16:00Z"/>
        </w:rPr>
        <w:sectPr w:rsidR="002F451A" w:rsidSect="00990A51">
          <w:pgSz w:w="15840" w:h="12240" w:orient="landscape"/>
          <w:pgMar w:top="1440" w:right="1440" w:bottom="1440" w:left="1440" w:header="720" w:footer="720" w:gutter="0"/>
          <w:cols w:space="720"/>
          <w:docGrid w:linePitch="360"/>
          <w:sectPrChange w:id="748" w:author="Michael Decker" w:date="2020-04-18T18:17:00Z">
            <w:sectPr w:rsidR="002F451A" w:rsidSect="00990A51">
              <w:pgSz w:w="12240" w:h="15840" w:orient="portrait"/>
              <w:pgMar w:top="1440" w:right="1440" w:bottom="1440" w:left="1440" w:header="720" w:footer="720" w:gutter="0"/>
            </w:sectPr>
          </w:sectPrChange>
        </w:sectPr>
      </w:pPr>
    </w:p>
    <w:p w14:paraId="7FBA1532" w14:textId="08AF6E01" w:rsidR="0032734B" w:rsidRDefault="00F659FC" w:rsidP="002F451A">
      <w:pPr>
        <w:ind w:firstLine="0"/>
        <w:pPrChange w:id="749" w:author="Michael Decker" w:date="2020-04-18T18:16:00Z">
          <w:pPr/>
        </w:pPrChange>
      </w:pPr>
      <w:r w:rsidRPr="00EA2A9D">
        <w:lastRenderedPageBreak/>
        <w:t>set from each project</w:t>
      </w:r>
      <w:r w:rsidR="00CF64B0">
        <w:t xml:space="preserve">.  </w:t>
      </w:r>
      <w:r w:rsidRPr="00EA2A9D">
        <w:t>The seventh column is the total number of authors in each project as listed on GitHub</w:t>
      </w:r>
      <w:r w:rsidR="00CF64B0">
        <w:t xml:space="preserve">.  </w:t>
      </w:r>
      <w:r w:rsidRPr="00EA2A9D">
        <w:t>The eight column provides the coverage of comments when compared to lines of code</w:t>
      </w:r>
      <w:r w:rsidR="00741DB1">
        <w:t xml:space="preserve"> (i.e., comments LOC / statement LOC)</w:t>
      </w:r>
      <w:r w:rsidR="00CF64B0">
        <w:t xml:space="preserve">.  </w:t>
      </w:r>
      <w:r w:rsidRPr="00EA2A9D">
        <w:t xml:space="preserve">The ninth column gives </w:t>
      </w:r>
      <w:r w:rsidR="002E3ED7">
        <w:t>what</w:t>
      </w:r>
      <w:r w:rsidR="002E3ED7" w:rsidRPr="00EA2A9D">
        <w:t xml:space="preserve"> </w:t>
      </w:r>
      <w:r w:rsidRPr="00EA2A9D">
        <w:t>percentage</w:t>
      </w:r>
      <w:r w:rsidR="002E3ED7">
        <w:t xml:space="preserve"> of the data set that project contributes </w:t>
      </w:r>
      <w:r w:rsidR="00CF64B0">
        <w:t xml:space="preserve">.  </w:t>
      </w:r>
      <w:r w:rsidR="00630EB8">
        <w:t>We learned some interesting things from the creation of these tables</w:t>
      </w:r>
      <w:r w:rsidR="00CF64B0">
        <w:t xml:space="preserve">.  </w:t>
      </w:r>
      <w:r w:rsidR="00630EB8">
        <w:t>First, even though only 26 of the 78 projects made it through random selection, as many as 2606 authors contributed to the creation of these comments</w:t>
      </w:r>
      <w:r w:rsidR="00685F4F">
        <w:t xml:space="preserve"> (minimum of ~26)</w:t>
      </w:r>
      <w:r w:rsidR="00CF64B0">
        <w:t xml:space="preserve">.  </w:t>
      </w:r>
      <w:r w:rsidR="00C10DF2">
        <w:t>Another interesting finding that we noticed during the creation of these tables is that C++ and C are much more prevalent even when downloading projects that were specifically listed as being Java or C#</w:t>
      </w:r>
      <w:r w:rsidR="00CF64B0">
        <w:t xml:space="preserve">.  </w:t>
      </w:r>
      <w:r w:rsidR="00C10DF2">
        <w:t>C++ code was present in 52 of the 78 projects, and C code was present in 46 of the 78 projects</w:t>
      </w:r>
      <w:r w:rsidR="00CF64B0">
        <w:t xml:space="preserve">.  </w:t>
      </w:r>
      <w:r w:rsidR="00C10DF2">
        <w:t>This is in comparison to Java which was present in 24 projects and C# which was present in 21.</w:t>
      </w:r>
      <w:r w:rsidR="00A15F39">
        <w:t xml:space="preserve">  These tables provide us with a large amount of interesting information.  First, folly, which makes up 42% of the gold set</w:t>
      </w:r>
      <w:r w:rsidR="00956D59">
        <w:t>,</w:t>
      </w:r>
      <w:r w:rsidR="00A15F39">
        <w:t xml:space="preserve"> is not an extremely large file</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956D59">
        <w:t>, all who</w:t>
      </w:r>
      <w:r w:rsidR="00E12D06">
        <w:t>m</w:t>
      </w:r>
      <w:r w:rsidR="00956D59">
        <w:t xml:space="preserve"> could have written and or edited comments and 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s there is</w:t>
      </w:r>
      <w:r w:rsidR="00A15F39">
        <w:t xml:space="preserve"> an average </w:t>
      </w:r>
      <w:r w:rsidR="00C061CA">
        <w:t>contribution of a project</w:t>
      </w:r>
      <w:r w:rsidR="00A15F39">
        <w:t xml:space="preserve"> </w:t>
      </w:r>
      <w:r w:rsidR="00C061CA">
        <w:t>to</w:t>
      </w:r>
      <w:r w:rsidR="00A15F39">
        <w:t xml:space="preserve"> the gold set at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of percentages of comment vs code coverage.  For example, the lowest percentage of coverage is </w:t>
      </w:r>
      <w:r w:rsidR="0044200C">
        <w:t>nearly 0</w:t>
      </w:r>
      <w:r w:rsidR="00473AE0">
        <w:t xml:space="preserve"> while the highest is a </w:t>
      </w:r>
      <w:r w:rsidR="0044200C">
        <w:t>1</w:t>
      </w:r>
      <w:r w:rsidR="00473AE0">
        <w:t xml:space="preserve">. </w:t>
      </w:r>
      <w:r w:rsidR="00D97873">
        <w:t xml:space="preserve"> I</w:t>
      </w:r>
      <w:r w:rsidR="00473AE0">
        <w:t>nterestingly</w:t>
      </w:r>
      <w:r w:rsidR="00D97873">
        <w:t>,</w:t>
      </w:r>
      <w:r w:rsidR="00473AE0">
        <w:t xml:space="preserve"> we also find that </w:t>
      </w:r>
      <w:r w:rsidR="00473AE0">
        <w:lastRenderedPageBreak/>
        <w:t xml:space="preserve">the amount of comments in projects </w:t>
      </w:r>
      <w:r w:rsidR="00D97873">
        <w:t>various even among projects of similar size</w:t>
      </w:r>
      <w:r w:rsidR="006E6EAF">
        <w:t>, although there is a correlation of .75 (fairly strong) between project SLOC and lines of comments.</w:t>
      </w:r>
      <w:r w:rsidR="00CF3FA0">
        <w:t xml:space="preserve">  So, the larger the project (amount of code) in our data set, the more comments it will generally have.  </w:t>
      </w:r>
      <w:r w:rsidR="006E6EAF">
        <w:t xml:space="preserve"> However,</w:t>
      </w:r>
      <w:r w:rsidR="00473AE0">
        <w:t xml:space="preserve"> there is a </w:t>
      </w:r>
      <w:r w:rsidR="002D23BB">
        <w:t>.04</w:t>
      </w:r>
      <w:r w:rsidR="00473AE0">
        <w:t xml:space="preserve"> deviation between the average </w:t>
      </w:r>
      <w:r w:rsidR="00D5447F">
        <w:t>ratio and the median</w:t>
      </w:r>
      <w:r w:rsidR="006E6EAF">
        <w:t xml:space="preserve"> of SLOC to lines of code</w:t>
      </w:r>
      <w:r w:rsidR="00D5447F">
        <w:t xml:space="preserve">, with the average ratio being </w:t>
      </w:r>
      <w:r w:rsidR="0044200C">
        <w:t>.</w:t>
      </w:r>
      <w:r w:rsidR="00D5447F">
        <w:t xml:space="preserve">23 and the median being </w:t>
      </w:r>
      <w:r w:rsidR="0044200C">
        <w:t>.</w:t>
      </w:r>
      <w:r w:rsidR="00D5447F">
        <w:t>1</w:t>
      </w:r>
      <w:r w:rsidR="0044200C">
        <w:t>9</w:t>
      </w:r>
      <w:r w:rsidR="006E6EAF">
        <w:t xml:space="preserve"> and a correlation of only .39 </w:t>
      </w:r>
      <w:r w:rsidR="00C42BE8">
        <w:t xml:space="preserve">.  </w:t>
      </w:r>
      <w:r w:rsidR="00CF3FA0">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else that we noticed in this analysis is that the projects on average have 64 authors.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750" w:name="_Toc37725994"/>
      <w:bookmarkStart w:id="751" w:name="_Ref38115000"/>
      <w:r>
        <w:t xml:space="preserve">External </w:t>
      </w:r>
      <w:bookmarkEnd w:id="750"/>
      <w:bookmarkEnd w:id="751"/>
      <w:r w:rsidR="00730D69">
        <w:t>Validity</w:t>
      </w:r>
    </w:p>
    <w:p w14:paraId="0A05A65C" w14:textId="741355EB" w:rsidR="0032734B" w:rsidRDefault="0032734B" w:rsidP="0032734B">
      <w:pPr>
        <w:rPr>
          <w:rFonts w:cs="Times New Roman"/>
          <w:szCs w:val="24"/>
        </w:rPr>
      </w:pPr>
      <w:r>
        <w:rPr>
          <w:rFonts w:cs="Times New Roman"/>
          <w:szCs w:val="24"/>
        </w:rPr>
        <w:t xml:space="preserve">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  26 projects are still represented in the gold set and although there is one project with a large percentage of the comments it is less than the majority, we ran our tests with and without the parts of this project and saw almost no impact on the results.  That is, the majority of comments come from separate projects.  Secondly,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Pr>
          <w:rFonts w:cs="Times New Roman"/>
          <w:szCs w:val="24"/>
        </w:rPr>
        <w:t xml:space="preserve"> we perform a secondary study over  3,000 unseen comment lines and verify that the approach achieve extremely high recall and with a precision still almost 80%.  </w:t>
      </w:r>
    </w:p>
    <w:p w14:paraId="44555112" w14:textId="23876258" w:rsidR="0032734B" w:rsidRDefault="0032734B" w:rsidP="0032734B">
      <w:pPr>
        <w:rPr>
          <w:rFonts w:cs="Times New Roman"/>
          <w:szCs w:val="24"/>
        </w:rPr>
      </w:pPr>
      <w:r>
        <w:rPr>
          <w:rFonts w:cs="Times New Roman"/>
          <w:szCs w:val="24"/>
        </w:rPr>
        <w:t xml:space="preserve">Another threat lies with us only having 2,935 lines coming from 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w:t>
      </w:r>
      <w:r>
        <w:rPr>
          <w:rFonts w:cs="Times New Roman"/>
          <w:szCs w:val="24"/>
        </w:rPr>
        <w:lastRenderedPageBreak/>
        <w:t xml:space="preserve">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data set can be expanded.  However,  when executing our tests of our decision tree and on the comments from </w:t>
      </w:r>
      <w:r>
        <w:rPr>
          <w:rFonts w:cs="Times New Roman"/>
          <w:szCs w:val="24"/>
        </w:rPr>
        <w:fldChar w:fldCharType="begin"/>
      </w:r>
      <w:r>
        <w:rPr>
          <w:rFonts w:cs="Times New Roman"/>
          <w:szCs w:val="24"/>
        </w:rPr>
        <w:instrText xml:space="preserve"> REF _Ref37691243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xml:space="preserve"> 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57F4A5F5" w:rsidR="008F7E3D" w:rsidRDefault="008F7E3D" w:rsidP="00110D77">
      <w:pPr>
        <w:rPr>
          <w:rFonts w:cs="Times New Roman"/>
          <w:szCs w:val="24"/>
        </w:rPr>
      </w:pPr>
      <w:r>
        <w:rPr>
          <w:rFonts w:cs="Times New Roman"/>
          <w:szCs w:val="24"/>
        </w:rPr>
        <w:t>STARS THREAT</w:t>
      </w:r>
    </w:p>
    <w:p w14:paraId="3A3DE7B2" w14:textId="49EF0A3A"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hich had the potential to write these lines the </w:t>
      </w:r>
      <w:r w:rsidR="00444A39">
        <w:rPr>
          <w:rFonts w:cs="Times New Roman"/>
          <w:szCs w:val="24"/>
        </w:rPr>
        <w:t xml:space="preserve">more diverse comments we will have and the </w:t>
      </w:r>
      <w:r>
        <w:rPr>
          <w:rFonts w:cs="Times New Roman"/>
          <w:szCs w:val="24"/>
        </w:rPr>
        <w:t xml:space="preserve">better that our results will be.  In this case we have identified that as many as 2606 authors may have had contact with these comments (reading/writing/modifying), though it is likely less than that as 2606 is the maximum number.  A possible minimum number is 26 (1 for each project).  However, this seems to provide reasonable variation as shown by the study in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w:t>
      </w:r>
    </w:p>
    <w:p w14:paraId="64984650" w14:textId="4D46A583" w:rsidR="0032734B" w:rsidRDefault="001D16D0" w:rsidP="001D16D0">
      <w:pPr>
        <w:pStyle w:val="Heading2"/>
      </w:pPr>
      <w:bookmarkStart w:id="752" w:name="_Toc37725995"/>
      <w:bookmarkStart w:id="753" w:name="_Ref38115021"/>
      <w:r>
        <w:lastRenderedPageBreak/>
        <w:t>Internal Validity</w:t>
      </w:r>
      <w:bookmarkEnd w:id="752"/>
      <w:bookmarkEnd w:id="753"/>
    </w:p>
    <w:p w14:paraId="36F8EF32" w14:textId="5F8F9A58"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e, if the comments are changed in any way than we lose reliability of our frequencies thereby making our results no longer valid.  However, we mitigate this threat by use of the parsing tool srcML which has been rigorously tested to prove that it preserves the integrity of the comments when pulling them from the source code.</w:t>
      </w:r>
    </w:p>
    <w:p w14:paraId="232102DA" w14:textId="5E3AB616" w:rsidR="008F7E3D" w:rsidRPr="00B66097" w:rsidRDefault="008F7E3D" w:rsidP="00B66097">
      <w:r>
        <w:rPr>
          <w:rFonts w:cs="Times New Roman"/>
          <w:szCs w:val="24"/>
        </w:rPr>
        <w:t>SINGLE REVIEWER THREAT</w:t>
      </w:r>
    </w:p>
    <w:p w14:paraId="66D5C61A" w14:textId="557C70BE" w:rsidR="00B05C74" w:rsidRDefault="001D16D0" w:rsidP="001D16D0">
      <w:pPr>
        <w:rPr>
          <w:ins w:id="754" w:author="Michael Decker" w:date="2020-04-18T18:19:00Z"/>
          <w:rFonts w:cs="Times New Roman"/>
          <w:szCs w:val="24"/>
        </w:rPr>
      </w:pPr>
      <w:r>
        <w:rPr>
          <w:rFonts w:cs="Times New Roman"/>
          <w:szCs w:val="24"/>
        </w:rPr>
        <w:t>XSLT scripts were used in order to generate our counts for our lines of comments and lines of code.  We originally planned to use the cloc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 but it does make comment count larger and so some may consider this number to be higher that it should be.</w:t>
      </w:r>
    </w:p>
    <w:p w14:paraId="21FE0B1B" w14:textId="77777777" w:rsidR="00B05C74" w:rsidRDefault="00B05C74">
      <w:pPr>
        <w:spacing w:line="259" w:lineRule="auto"/>
        <w:ind w:firstLine="0"/>
        <w:rPr>
          <w:ins w:id="755" w:author="Michael Decker" w:date="2020-04-18T18:19:00Z"/>
          <w:rFonts w:cs="Times New Roman"/>
          <w:szCs w:val="24"/>
        </w:rPr>
      </w:pPr>
      <w:ins w:id="756" w:author="Michael Decker" w:date="2020-04-18T18:19:00Z">
        <w:r>
          <w:rPr>
            <w:rFonts w:cs="Times New Roman"/>
            <w:szCs w:val="24"/>
          </w:rPr>
          <w:br w:type="page"/>
        </w:r>
      </w:ins>
    </w:p>
    <w:p w14:paraId="05031B46" w14:textId="77777777" w:rsidR="001169FC" w:rsidRDefault="001169FC" w:rsidP="001169FC">
      <w:pPr>
        <w:jc w:val="center"/>
        <w:rPr>
          <w:ins w:id="757" w:author="Michael Decker" w:date="2020-04-18T18:19:00Z"/>
          <w:rFonts w:cs="Times New Roman"/>
          <w:b/>
          <w:bCs/>
          <w:sz w:val="32"/>
          <w:szCs w:val="32"/>
        </w:rPr>
      </w:pPr>
    </w:p>
    <w:p w14:paraId="6339FDA8" w14:textId="77777777" w:rsidR="001169FC" w:rsidRDefault="001169FC" w:rsidP="001169FC">
      <w:pPr>
        <w:jc w:val="center"/>
        <w:rPr>
          <w:ins w:id="758" w:author="Michael Decker" w:date="2020-04-18T18:19:00Z"/>
          <w:rFonts w:cs="Times New Roman"/>
          <w:b/>
          <w:bCs/>
          <w:sz w:val="32"/>
          <w:szCs w:val="32"/>
        </w:rPr>
      </w:pPr>
    </w:p>
    <w:p w14:paraId="42C4FCD5" w14:textId="77777777" w:rsidR="001169FC" w:rsidRDefault="001169FC" w:rsidP="001169FC">
      <w:pPr>
        <w:jc w:val="center"/>
        <w:rPr>
          <w:ins w:id="759" w:author="Michael Decker" w:date="2020-04-18T18:19:00Z"/>
          <w:rFonts w:cs="Times New Roman"/>
          <w:b/>
          <w:bCs/>
          <w:sz w:val="32"/>
          <w:szCs w:val="32"/>
        </w:rPr>
      </w:pPr>
    </w:p>
    <w:p w14:paraId="1A245950" w14:textId="77777777" w:rsidR="001169FC" w:rsidRDefault="001169FC" w:rsidP="001169FC">
      <w:pPr>
        <w:jc w:val="center"/>
        <w:rPr>
          <w:ins w:id="760" w:author="Michael Decker" w:date="2020-04-18T18:19:00Z"/>
          <w:rFonts w:cs="Times New Roman"/>
          <w:b/>
          <w:bCs/>
          <w:sz w:val="32"/>
          <w:szCs w:val="32"/>
        </w:rPr>
      </w:pPr>
    </w:p>
    <w:p w14:paraId="6DCBE941" w14:textId="608AE2A8" w:rsidR="00B05C74" w:rsidDel="001169FC" w:rsidRDefault="00B05C74" w:rsidP="001D16D0">
      <w:pPr>
        <w:rPr>
          <w:del w:id="761" w:author="Michael Decker" w:date="2020-04-18T18:20:00Z"/>
          <w:rFonts w:cs="Times New Roman"/>
          <w:szCs w:val="24"/>
        </w:rPr>
      </w:pPr>
    </w:p>
    <w:p w14:paraId="2A486935" w14:textId="77777777" w:rsidR="001D16D0" w:rsidRPr="001D16D0" w:rsidDel="00990A51" w:rsidRDefault="001D16D0" w:rsidP="001D16D0">
      <w:pPr>
        <w:rPr>
          <w:del w:id="762" w:author="Michael Decker" w:date="2020-04-18T18:18:00Z"/>
        </w:rPr>
      </w:pPr>
    </w:p>
    <w:p w14:paraId="06BDF513" w14:textId="433D46EA" w:rsidR="00665A7C" w:rsidDel="00990A51" w:rsidRDefault="00D5447F" w:rsidP="0032734B">
      <w:pPr>
        <w:rPr>
          <w:del w:id="763" w:author="Michael Decker" w:date="2020-04-18T18:18:00Z"/>
        </w:rPr>
      </w:pPr>
      <w:del w:id="764" w:author="Michael Decker" w:date="2020-04-18T18:18:00Z">
        <w:r w:rsidDel="00990A51">
          <w:delText xml:space="preserve"> </w:delText>
        </w:r>
      </w:del>
    </w:p>
    <w:p w14:paraId="7757BE04" w14:textId="20D65F98" w:rsidR="001031E8" w:rsidDel="00990A51" w:rsidRDefault="001031E8" w:rsidP="0032657B">
      <w:pPr>
        <w:rPr>
          <w:del w:id="765" w:author="Michael Decker" w:date="2020-04-18T18:18:00Z"/>
          <w:rFonts w:cs="Times New Roman"/>
          <w:szCs w:val="24"/>
        </w:rPr>
        <w:sectPr w:rsidR="001031E8" w:rsidDel="00990A51" w:rsidSect="004B145D">
          <w:pgSz w:w="12240" w:h="15840"/>
          <w:pgMar w:top="1440" w:right="1440" w:bottom="1440" w:left="1440" w:header="720" w:footer="720" w:gutter="0"/>
          <w:cols w:space="720"/>
          <w:docGrid w:linePitch="360"/>
        </w:sectPr>
      </w:pPr>
    </w:p>
    <w:p w14:paraId="69B87EEE" w14:textId="3B44A351" w:rsidR="001A1C33" w:rsidDel="00990A51" w:rsidRDefault="001A1C33" w:rsidP="00A76343">
      <w:pPr>
        <w:pStyle w:val="TableCaption"/>
        <w:rPr>
          <w:del w:id="766" w:author="Michael Decker" w:date="2020-04-18T18:18:00Z"/>
          <w:moveFrom w:id="767" w:author="Michael Decker" w:date="2020-04-18T18:13:00Z"/>
        </w:rPr>
      </w:pPr>
      <w:bookmarkStart w:id="768" w:name="_Toc37726022"/>
      <w:moveFromRangeStart w:id="769" w:author="Michael Decker" w:date="2020-04-18T18:13:00Z" w:name="move38126027"/>
      <w:moveFrom w:id="770" w:author="Michael Decker" w:date="2020-04-18T18:13:00Z">
        <w:del w:id="771" w:author="Michael Decker" w:date="2020-04-18T18:18:00Z">
          <w:r w:rsidDel="00990A51">
            <w:delText xml:space="preserve">TABLE </w:delText>
          </w:r>
          <w:r w:rsidR="002D17A2" w:rsidDel="00990A51">
            <w:fldChar w:fldCharType="begin"/>
          </w:r>
          <w:r w:rsidR="002D17A2" w:rsidDel="00990A51">
            <w:delInstrText xml:space="preserve"> SEQ Table \* ARABIC </w:delInstrText>
          </w:r>
          <w:r w:rsidR="002D17A2" w:rsidDel="00990A51">
            <w:fldChar w:fldCharType="separate"/>
          </w:r>
          <w:r w:rsidR="00DE397A" w:rsidDel="00990A51">
            <w:rPr>
              <w:noProof/>
            </w:rPr>
            <w:delText>13</w:delText>
          </w:r>
          <w:r w:rsidR="002D17A2" w:rsidDel="00990A51">
            <w:rPr>
              <w:noProof/>
            </w:rPr>
            <w:fldChar w:fldCharType="end"/>
          </w:r>
          <w:r w:rsidR="00CF64B0" w:rsidDel="00990A51">
            <w:delText xml:space="preserve">.  </w:delText>
          </w:r>
          <w:r w:rsidR="007B0A30" w:rsidDel="00990A51">
            <w:delText>Give information on lines of commented-out code broken down by</w:delText>
          </w:r>
          <w:r w:rsidRPr="00962E78" w:rsidDel="00990A51">
            <w:delText xml:space="preserve"> language</w:delText>
          </w:r>
          <w:r w:rsidR="00CF64B0" w:rsidDel="00990A51">
            <w:delText xml:space="preserve">.  </w:delText>
          </w:r>
          <w:r w:rsidRPr="00962E78" w:rsidDel="00990A51">
            <w:delText>The first column contains the language, due to issues with detection C and C++ have been combined as</w:delText>
          </w:r>
          <w:r w:rsidR="00CF64B0" w:rsidDel="00990A51">
            <w:delText xml:space="preserve">.  </w:delText>
          </w:r>
          <w:r w:rsidRPr="00962E78" w:rsidDel="00990A51">
            <w:delText>The number of sample lines is the total number of lines of comments for the particular language, these are largely C/C++</w:delText>
          </w:r>
          <w:r w:rsidR="00CF64B0" w:rsidDel="00990A51">
            <w:delText xml:space="preserve">.  </w:delText>
          </w:r>
          <w:r w:rsidRPr="00962E78" w:rsidDel="00990A51">
            <w:delText xml:space="preserve">The lines of commented-out code are the total number of lines which are </w:delText>
          </w:r>
          <w:r w:rsidR="00FF4AA7" w:rsidDel="00990A51">
            <w:delText>commented-out code</w:delText>
          </w:r>
          <w:r w:rsidR="00CF64B0" w:rsidDel="00990A51">
            <w:delText xml:space="preserve">.  </w:delText>
          </w:r>
          <w:r w:rsidRPr="00962E78" w:rsidDel="00990A51">
            <w:delText xml:space="preserve">The lines containing code references are a count of the lines which reference pieces of code but are not true lines of </w:delText>
          </w:r>
          <w:r w:rsidR="00FF4AA7" w:rsidDel="00990A51">
            <w:delText>commented-out code</w:delText>
          </w:r>
          <w:r w:rsidR="00CF64B0" w:rsidDel="00990A51">
            <w:delText xml:space="preserve">.  </w:delText>
          </w:r>
          <w:r w:rsidRPr="00962E78" w:rsidDel="00990A51">
            <w:delText>The lines containing standard terms are lines which contain standardized terms such as virtual, void, and int.</w:delText>
          </w:r>
          <w:bookmarkEnd w:id="768"/>
        </w:del>
      </w:moveFrom>
    </w:p>
    <w:tbl>
      <w:tblPr>
        <w:tblStyle w:val="TableGrid"/>
        <w:tblW w:w="12950" w:type="dxa"/>
        <w:tblLook w:val="04A0" w:firstRow="1" w:lastRow="0" w:firstColumn="1" w:lastColumn="0" w:noHBand="0" w:noVBand="1"/>
      </w:tblPr>
      <w:tblGrid>
        <w:gridCol w:w="2590"/>
        <w:gridCol w:w="2590"/>
        <w:gridCol w:w="2590"/>
        <w:gridCol w:w="2590"/>
        <w:gridCol w:w="2590"/>
      </w:tblGrid>
      <w:tr w:rsidR="003D7FE0" w:rsidDel="00990A51" w14:paraId="62365E1E" w14:textId="16AE5FF1" w:rsidTr="002F6D12">
        <w:trPr>
          <w:del w:id="772" w:author="Michael Decker" w:date="2020-04-18T18:18:00Z"/>
        </w:trPr>
        <w:tc>
          <w:tcPr>
            <w:tcW w:w="2590" w:type="dxa"/>
          </w:tcPr>
          <w:p w14:paraId="72A6485E" w14:textId="7A9ACA61" w:rsidR="003D7FE0" w:rsidDel="00990A51" w:rsidRDefault="003D7FE0" w:rsidP="003D7FE0">
            <w:pPr>
              <w:ind w:firstLine="0"/>
              <w:rPr>
                <w:del w:id="773" w:author="Michael Decker" w:date="2020-04-18T18:18:00Z"/>
                <w:moveFrom w:id="774" w:author="Michael Decker" w:date="2020-04-18T18:13:00Z"/>
                <w:rFonts w:cs="Times New Roman"/>
                <w:szCs w:val="24"/>
              </w:rPr>
            </w:pPr>
            <w:moveFrom w:id="775" w:author="Michael Decker" w:date="2020-04-18T18:13:00Z">
              <w:del w:id="776" w:author="Michael Decker" w:date="2020-04-18T18:18:00Z">
                <w:r w:rsidDel="00990A51">
                  <w:rPr>
                    <w:rFonts w:cs="Times New Roman"/>
                    <w:b/>
                    <w:bCs/>
                    <w:szCs w:val="24"/>
                  </w:rPr>
                  <w:delText>Language</w:delText>
                </w:r>
              </w:del>
            </w:moveFrom>
          </w:p>
        </w:tc>
        <w:tc>
          <w:tcPr>
            <w:tcW w:w="2590" w:type="dxa"/>
          </w:tcPr>
          <w:p w14:paraId="703344F1" w14:textId="4CF3AACB" w:rsidR="003D7FE0" w:rsidDel="00990A51" w:rsidRDefault="003D7FE0" w:rsidP="003D7FE0">
            <w:pPr>
              <w:ind w:firstLine="0"/>
              <w:rPr>
                <w:del w:id="777" w:author="Michael Decker" w:date="2020-04-18T18:18:00Z"/>
                <w:moveFrom w:id="778" w:author="Michael Decker" w:date="2020-04-18T18:13:00Z"/>
                <w:rFonts w:cs="Times New Roman"/>
                <w:szCs w:val="24"/>
              </w:rPr>
            </w:pPr>
            <w:moveFrom w:id="779" w:author="Michael Decker" w:date="2020-04-18T18:13:00Z">
              <w:del w:id="780" w:author="Michael Decker" w:date="2020-04-18T18:18:00Z">
                <w:r w:rsidDel="00990A51">
                  <w:rPr>
                    <w:rFonts w:cs="Times New Roman"/>
                    <w:b/>
                    <w:bCs/>
                    <w:szCs w:val="24"/>
                  </w:rPr>
                  <w:delText>Number of Sample Lines</w:delText>
                </w:r>
              </w:del>
            </w:moveFrom>
          </w:p>
        </w:tc>
        <w:tc>
          <w:tcPr>
            <w:tcW w:w="2590" w:type="dxa"/>
          </w:tcPr>
          <w:p w14:paraId="256D3595" w14:textId="0D62BE82" w:rsidR="003D7FE0" w:rsidDel="00990A51" w:rsidRDefault="003D7FE0" w:rsidP="003D7FE0">
            <w:pPr>
              <w:ind w:firstLine="0"/>
              <w:rPr>
                <w:del w:id="781" w:author="Michael Decker" w:date="2020-04-18T18:18:00Z"/>
                <w:moveFrom w:id="782" w:author="Michael Decker" w:date="2020-04-18T18:13:00Z"/>
                <w:rFonts w:cs="Times New Roman"/>
                <w:szCs w:val="24"/>
              </w:rPr>
            </w:pPr>
            <w:moveFrom w:id="783" w:author="Michael Decker" w:date="2020-04-18T18:13:00Z">
              <w:del w:id="784" w:author="Michael Decker" w:date="2020-04-18T18:18:00Z">
                <w:r w:rsidDel="00990A51">
                  <w:rPr>
                    <w:rFonts w:cs="Times New Roman"/>
                    <w:b/>
                    <w:bCs/>
                    <w:szCs w:val="24"/>
                  </w:rPr>
                  <w:delText>Lines of Commented-out Code</w:delText>
                </w:r>
              </w:del>
            </w:moveFrom>
          </w:p>
        </w:tc>
        <w:tc>
          <w:tcPr>
            <w:tcW w:w="2590" w:type="dxa"/>
          </w:tcPr>
          <w:p w14:paraId="69AD641A" w14:textId="66EFB545" w:rsidR="003D7FE0" w:rsidDel="00990A51" w:rsidRDefault="003D7FE0" w:rsidP="003D7FE0">
            <w:pPr>
              <w:ind w:firstLine="0"/>
              <w:rPr>
                <w:del w:id="785" w:author="Michael Decker" w:date="2020-04-18T18:18:00Z"/>
                <w:moveFrom w:id="786" w:author="Michael Decker" w:date="2020-04-18T18:13:00Z"/>
                <w:rFonts w:cs="Times New Roman"/>
                <w:szCs w:val="24"/>
              </w:rPr>
            </w:pPr>
            <w:moveFrom w:id="787" w:author="Michael Decker" w:date="2020-04-18T18:13:00Z">
              <w:del w:id="788" w:author="Michael Decker" w:date="2020-04-18T18:18:00Z">
                <w:r w:rsidDel="00990A51">
                  <w:rPr>
                    <w:rFonts w:cs="Times New Roman"/>
                    <w:b/>
                    <w:bCs/>
                    <w:szCs w:val="24"/>
                  </w:rPr>
                  <w:delText>Lines Containing Code references</w:delText>
                </w:r>
              </w:del>
            </w:moveFrom>
          </w:p>
        </w:tc>
        <w:tc>
          <w:tcPr>
            <w:tcW w:w="2590" w:type="dxa"/>
          </w:tcPr>
          <w:p w14:paraId="3BE62485" w14:textId="3A66D962" w:rsidR="003D7FE0" w:rsidDel="00990A51" w:rsidRDefault="003D7FE0" w:rsidP="003D7FE0">
            <w:pPr>
              <w:ind w:firstLine="0"/>
              <w:rPr>
                <w:del w:id="789" w:author="Michael Decker" w:date="2020-04-18T18:18:00Z"/>
                <w:moveFrom w:id="790" w:author="Michael Decker" w:date="2020-04-18T18:13:00Z"/>
                <w:rFonts w:cs="Times New Roman"/>
                <w:szCs w:val="24"/>
              </w:rPr>
            </w:pPr>
            <w:moveFrom w:id="791" w:author="Michael Decker" w:date="2020-04-18T18:13:00Z">
              <w:del w:id="792" w:author="Michael Decker" w:date="2020-04-18T18:18:00Z">
                <w:r w:rsidDel="00990A51">
                  <w:rPr>
                    <w:rFonts w:cs="Times New Roman"/>
                    <w:b/>
                    <w:bCs/>
                    <w:szCs w:val="24"/>
                  </w:rPr>
                  <w:delText>Lines Containing Standard Terms</w:delText>
                </w:r>
              </w:del>
            </w:moveFrom>
          </w:p>
        </w:tc>
      </w:tr>
      <w:tr w:rsidR="003D7FE0" w:rsidDel="00990A51" w14:paraId="242F63D0" w14:textId="5B188435" w:rsidTr="002F6D12">
        <w:trPr>
          <w:del w:id="793" w:author="Michael Decker" w:date="2020-04-18T18:18:00Z"/>
        </w:trPr>
        <w:tc>
          <w:tcPr>
            <w:tcW w:w="2590" w:type="dxa"/>
          </w:tcPr>
          <w:p w14:paraId="727639DC" w14:textId="29456669" w:rsidR="003D7FE0" w:rsidDel="00990A51" w:rsidRDefault="003D7FE0" w:rsidP="003D7FE0">
            <w:pPr>
              <w:ind w:firstLine="0"/>
              <w:rPr>
                <w:del w:id="794" w:author="Michael Decker" w:date="2020-04-18T18:18:00Z"/>
                <w:moveFrom w:id="795" w:author="Michael Decker" w:date="2020-04-18T18:13:00Z"/>
                <w:rFonts w:cs="Times New Roman"/>
                <w:szCs w:val="24"/>
              </w:rPr>
            </w:pPr>
            <w:moveFrom w:id="796" w:author="Michael Decker" w:date="2020-04-18T18:13:00Z">
              <w:del w:id="797" w:author="Michael Decker" w:date="2020-04-18T18:18:00Z">
                <w:r w:rsidDel="00990A51">
                  <w:rPr>
                    <w:rFonts w:cs="Times New Roman"/>
                    <w:szCs w:val="24"/>
                  </w:rPr>
                  <w:delText>C#</w:delText>
                </w:r>
              </w:del>
            </w:moveFrom>
          </w:p>
        </w:tc>
        <w:tc>
          <w:tcPr>
            <w:tcW w:w="2590" w:type="dxa"/>
          </w:tcPr>
          <w:p w14:paraId="3C969F0A" w14:textId="6FDFB354" w:rsidR="003D7FE0" w:rsidDel="00990A51" w:rsidRDefault="003D7FE0" w:rsidP="003D7FE0">
            <w:pPr>
              <w:ind w:firstLine="0"/>
              <w:rPr>
                <w:del w:id="798" w:author="Michael Decker" w:date="2020-04-18T18:18:00Z"/>
                <w:moveFrom w:id="799" w:author="Michael Decker" w:date="2020-04-18T18:13:00Z"/>
                <w:rFonts w:cs="Times New Roman"/>
                <w:szCs w:val="24"/>
              </w:rPr>
            </w:pPr>
            <w:moveFrom w:id="800" w:author="Michael Decker" w:date="2020-04-18T18:13:00Z">
              <w:del w:id="801" w:author="Michael Decker" w:date="2020-04-18T18:18:00Z">
                <w:r w:rsidDel="00990A51">
                  <w:rPr>
                    <w:rFonts w:cs="Times New Roman"/>
                    <w:szCs w:val="24"/>
                  </w:rPr>
                  <w:delText>287</w:delText>
                </w:r>
              </w:del>
            </w:moveFrom>
          </w:p>
        </w:tc>
        <w:tc>
          <w:tcPr>
            <w:tcW w:w="2590" w:type="dxa"/>
          </w:tcPr>
          <w:p w14:paraId="1D70B90C" w14:textId="49EA1485" w:rsidR="003D7FE0" w:rsidDel="00990A51" w:rsidRDefault="003D7FE0" w:rsidP="003D7FE0">
            <w:pPr>
              <w:ind w:firstLine="0"/>
              <w:rPr>
                <w:del w:id="802" w:author="Michael Decker" w:date="2020-04-18T18:18:00Z"/>
                <w:moveFrom w:id="803" w:author="Michael Decker" w:date="2020-04-18T18:13:00Z"/>
                <w:rFonts w:cs="Times New Roman"/>
                <w:szCs w:val="24"/>
              </w:rPr>
            </w:pPr>
            <w:moveFrom w:id="804" w:author="Michael Decker" w:date="2020-04-18T18:13:00Z">
              <w:del w:id="805" w:author="Michael Decker" w:date="2020-04-18T18:18:00Z">
                <w:r w:rsidDel="00990A51">
                  <w:rPr>
                    <w:rFonts w:cs="Times New Roman"/>
                    <w:szCs w:val="24"/>
                  </w:rPr>
                  <w:delText>58 (20.21%)</w:delText>
                </w:r>
              </w:del>
            </w:moveFrom>
          </w:p>
        </w:tc>
        <w:tc>
          <w:tcPr>
            <w:tcW w:w="2590" w:type="dxa"/>
          </w:tcPr>
          <w:p w14:paraId="0877B2AA" w14:textId="197E291A" w:rsidR="003D7FE0" w:rsidDel="00990A51" w:rsidRDefault="003D7FE0" w:rsidP="003D7FE0">
            <w:pPr>
              <w:ind w:firstLine="0"/>
              <w:rPr>
                <w:del w:id="806" w:author="Michael Decker" w:date="2020-04-18T18:18:00Z"/>
                <w:moveFrom w:id="807" w:author="Michael Decker" w:date="2020-04-18T18:13:00Z"/>
                <w:rFonts w:cs="Times New Roman"/>
                <w:szCs w:val="24"/>
              </w:rPr>
            </w:pPr>
            <w:moveFrom w:id="808" w:author="Michael Decker" w:date="2020-04-18T18:13:00Z">
              <w:del w:id="809" w:author="Michael Decker" w:date="2020-04-18T18:18:00Z">
                <w:r w:rsidDel="00990A51">
                  <w:rPr>
                    <w:rFonts w:cs="Times New Roman"/>
                    <w:szCs w:val="24"/>
                  </w:rPr>
                  <w:delText>0</w:delText>
                </w:r>
              </w:del>
            </w:moveFrom>
          </w:p>
        </w:tc>
        <w:tc>
          <w:tcPr>
            <w:tcW w:w="2590" w:type="dxa"/>
          </w:tcPr>
          <w:p w14:paraId="730DEB29" w14:textId="28763D40" w:rsidR="003D7FE0" w:rsidDel="00990A51" w:rsidRDefault="003D7FE0" w:rsidP="003D7FE0">
            <w:pPr>
              <w:ind w:firstLine="0"/>
              <w:rPr>
                <w:del w:id="810" w:author="Michael Decker" w:date="2020-04-18T18:18:00Z"/>
                <w:moveFrom w:id="811" w:author="Michael Decker" w:date="2020-04-18T18:13:00Z"/>
                <w:rFonts w:cs="Times New Roman"/>
                <w:szCs w:val="24"/>
              </w:rPr>
            </w:pPr>
            <w:moveFrom w:id="812" w:author="Michael Decker" w:date="2020-04-18T18:13:00Z">
              <w:del w:id="813" w:author="Michael Decker" w:date="2020-04-18T18:18:00Z">
                <w:r w:rsidDel="00990A51">
                  <w:rPr>
                    <w:rFonts w:cs="Times New Roman"/>
                    <w:szCs w:val="24"/>
                  </w:rPr>
                  <w:delText>12 (4.18%)</w:delText>
                </w:r>
              </w:del>
            </w:moveFrom>
          </w:p>
        </w:tc>
      </w:tr>
      <w:tr w:rsidR="003D7FE0" w:rsidDel="00990A51" w14:paraId="70BE0E02" w14:textId="1F642256" w:rsidTr="002F6D12">
        <w:trPr>
          <w:del w:id="814" w:author="Michael Decker" w:date="2020-04-18T18:18:00Z"/>
        </w:trPr>
        <w:tc>
          <w:tcPr>
            <w:tcW w:w="2590" w:type="dxa"/>
          </w:tcPr>
          <w:p w14:paraId="7520376C" w14:textId="27C0BBDC" w:rsidR="003D7FE0" w:rsidDel="00990A51" w:rsidRDefault="003D7FE0" w:rsidP="003D7FE0">
            <w:pPr>
              <w:ind w:firstLine="0"/>
              <w:rPr>
                <w:del w:id="815" w:author="Michael Decker" w:date="2020-04-18T18:18:00Z"/>
                <w:moveFrom w:id="816" w:author="Michael Decker" w:date="2020-04-18T18:13:00Z"/>
                <w:rFonts w:cs="Times New Roman"/>
                <w:szCs w:val="24"/>
              </w:rPr>
            </w:pPr>
            <w:moveFrom w:id="817" w:author="Michael Decker" w:date="2020-04-18T18:13:00Z">
              <w:del w:id="818" w:author="Michael Decker" w:date="2020-04-18T18:18:00Z">
                <w:r w:rsidDel="00990A51">
                  <w:rPr>
                    <w:rFonts w:cs="Times New Roman"/>
                    <w:szCs w:val="24"/>
                  </w:rPr>
                  <w:delText>C/C++</w:delText>
                </w:r>
              </w:del>
            </w:moveFrom>
          </w:p>
        </w:tc>
        <w:tc>
          <w:tcPr>
            <w:tcW w:w="2590" w:type="dxa"/>
          </w:tcPr>
          <w:p w14:paraId="6FFB2125" w14:textId="4C53B4BA" w:rsidR="003D7FE0" w:rsidDel="00990A51" w:rsidRDefault="003D7FE0" w:rsidP="003D7FE0">
            <w:pPr>
              <w:ind w:firstLine="0"/>
              <w:rPr>
                <w:del w:id="819" w:author="Michael Decker" w:date="2020-04-18T18:18:00Z"/>
                <w:moveFrom w:id="820" w:author="Michael Decker" w:date="2020-04-18T18:13:00Z"/>
                <w:rFonts w:cs="Times New Roman"/>
                <w:szCs w:val="24"/>
              </w:rPr>
            </w:pPr>
            <w:moveFrom w:id="821" w:author="Michael Decker" w:date="2020-04-18T18:13:00Z">
              <w:del w:id="822" w:author="Michael Decker" w:date="2020-04-18T18:18:00Z">
                <w:r w:rsidDel="00990A51">
                  <w:rPr>
                    <w:rFonts w:cs="Times New Roman"/>
                    <w:szCs w:val="24"/>
                  </w:rPr>
                  <w:delText>2408</w:delText>
                </w:r>
              </w:del>
            </w:moveFrom>
          </w:p>
        </w:tc>
        <w:tc>
          <w:tcPr>
            <w:tcW w:w="2590" w:type="dxa"/>
          </w:tcPr>
          <w:p w14:paraId="3A87DDE6" w14:textId="0CB49765" w:rsidR="003D7FE0" w:rsidDel="00990A51" w:rsidRDefault="003D7FE0" w:rsidP="003D7FE0">
            <w:pPr>
              <w:ind w:firstLine="0"/>
              <w:rPr>
                <w:del w:id="823" w:author="Michael Decker" w:date="2020-04-18T18:18:00Z"/>
                <w:moveFrom w:id="824" w:author="Michael Decker" w:date="2020-04-18T18:13:00Z"/>
                <w:rFonts w:cs="Times New Roman"/>
                <w:szCs w:val="24"/>
              </w:rPr>
            </w:pPr>
            <w:moveFrom w:id="825" w:author="Michael Decker" w:date="2020-04-18T18:13:00Z">
              <w:del w:id="826" w:author="Michael Decker" w:date="2020-04-18T18:18:00Z">
                <w:r w:rsidDel="00990A51">
                  <w:rPr>
                    <w:rFonts w:cs="Times New Roman"/>
                    <w:szCs w:val="24"/>
                  </w:rPr>
                  <w:delText>231 (9.59%)</w:delText>
                </w:r>
              </w:del>
            </w:moveFrom>
          </w:p>
        </w:tc>
        <w:tc>
          <w:tcPr>
            <w:tcW w:w="2590" w:type="dxa"/>
          </w:tcPr>
          <w:p w14:paraId="0958A5C9" w14:textId="0B8FF7ED" w:rsidR="003D7FE0" w:rsidDel="00990A51" w:rsidRDefault="003D7FE0" w:rsidP="003D7FE0">
            <w:pPr>
              <w:ind w:firstLine="0"/>
              <w:rPr>
                <w:del w:id="827" w:author="Michael Decker" w:date="2020-04-18T18:18:00Z"/>
                <w:moveFrom w:id="828" w:author="Michael Decker" w:date="2020-04-18T18:13:00Z"/>
                <w:rFonts w:cs="Times New Roman"/>
                <w:szCs w:val="24"/>
              </w:rPr>
            </w:pPr>
            <w:moveFrom w:id="829" w:author="Michael Decker" w:date="2020-04-18T18:13:00Z">
              <w:del w:id="830" w:author="Michael Decker" w:date="2020-04-18T18:18:00Z">
                <w:r w:rsidDel="00990A51">
                  <w:rPr>
                    <w:rFonts w:cs="Times New Roman"/>
                    <w:szCs w:val="24"/>
                  </w:rPr>
                  <w:delText>51 (2.12%)</w:delText>
                </w:r>
              </w:del>
            </w:moveFrom>
          </w:p>
        </w:tc>
        <w:tc>
          <w:tcPr>
            <w:tcW w:w="2590" w:type="dxa"/>
          </w:tcPr>
          <w:p w14:paraId="28DCD2B5" w14:textId="551B9D08" w:rsidR="003D7FE0" w:rsidDel="00990A51" w:rsidRDefault="003D7FE0" w:rsidP="003D7FE0">
            <w:pPr>
              <w:ind w:firstLine="0"/>
              <w:rPr>
                <w:del w:id="831" w:author="Michael Decker" w:date="2020-04-18T18:18:00Z"/>
                <w:moveFrom w:id="832" w:author="Michael Decker" w:date="2020-04-18T18:13:00Z"/>
                <w:rFonts w:cs="Times New Roman"/>
                <w:szCs w:val="24"/>
              </w:rPr>
            </w:pPr>
            <w:moveFrom w:id="833" w:author="Michael Decker" w:date="2020-04-18T18:13:00Z">
              <w:del w:id="834" w:author="Michael Decker" w:date="2020-04-18T18:18:00Z">
                <w:r w:rsidDel="00990A51">
                  <w:rPr>
                    <w:rFonts w:cs="Times New Roman"/>
                    <w:szCs w:val="24"/>
                  </w:rPr>
                  <w:delText>85 (3.53%)</w:delText>
                </w:r>
              </w:del>
            </w:moveFrom>
          </w:p>
        </w:tc>
      </w:tr>
      <w:tr w:rsidR="003D7FE0" w:rsidDel="00990A51" w14:paraId="3E076783" w14:textId="5F689241" w:rsidTr="002F6D12">
        <w:trPr>
          <w:del w:id="835" w:author="Michael Decker" w:date="2020-04-18T18:18:00Z"/>
        </w:trPr>
        <w:tc>
          <w:tcPr>
            <w:tcW w:w="2590" w:type="dxa"/>
          </w:tcPr>
          <w:p w14:paraId="1FD52451" w14:textId="322E2079" w:rsidR="003D7FE0" w:rsidDel="00990A51" w:rsidRDefault="003D7FE0" w:rsidP="003D7FE0">
            <w:pPr>
              <w:ind w:firstLine="0"/>
              <w:rPr>
                <w:del w:id="836" w:author="Michael Decker" w:date="2020-04-18T18:18:00Z"/>
                <w:moveFrom w:id="837" w:author="Michael Decker" w:date="2020-04-18T18:13:00Z"/>
                <w:rFonts w:cs="Times New Roman"/>
                <w:szCs w:val="24"/>
              </w:rPr>
            </w:pPr>
            <w:moveFrom w:id="838" w:author="Michael Decker" w:date="2020-04-18T18:13:00Z">
              <w:del w:id="839" w:author="Michael Decker" w:date="2020-04-18T18:18:00Z">
                <w:r w:rsidDel="00990A51">
                  <w:rPr>
                    <w:rFonts w:cs="Times New Roman"/>
                    <w:szCs w:val="24"/>
                  </w:rPr>
                  <w:delText>Java</w:delText>
                </w:r>
              </w:del>
            </w:moveFrom>
          </w:p>
        </w:tc>
        <w:tc>
          <w:tcPr>
            <w:tcW w:w="2590" w:type="dxa"/>
          </w:tcPr>
          <w:p w14:paraId="4EDF0068" w14:textId="5EB73E9F" w:rsidR="003D7FE0" w:rsidDel="00990A51" w:rsidRDefault="003D7FE0" w:rsidP="003D7FE0">
            <w:pPr>
              <w:ind w:firstLine="0"/>
              <w:rPr>
                <w:del w:id="840" w:author="Michael Decker" w:date="2020-04-18T18:18:00Z"/>
                <w:moveFrom w:id="841" w:author="Michael Decker" w:date="2020-04-18T18:13:00Z"/>
                <w:rFonts w:cs="Times New Roman"/>
                <w:szCs w:val="24"/>
              </w:rPr>
            </w:pPr>
            <w:moveFrom w:id="842" w:author="Michael Decker" w:date="2020-04-18T18:13:00Z">
              <w:del w:id="843" w:author="Michael Decker" w:date="2020-04-18T18:18:00Z">
                <w:r w:rsidDel="00990A51">
                  <w:rPr>
                    <w:rFonts w:cs="Times New Roman"/>
                    <w:szCs w:val="24"/>
                  </w:rPr>
                  <w:delText>239</w:delText>
                </w:r>
              </w:del>
            </w:moveFrom>
          </w:p>
        </w:tc>
        <w:tc>
          <w:tcPr>
            <w:tcW w:w="2590" w:type="dxa"/>
          </w:tcPr>
          <w:p w14:paraId="3015C665" w14:textId="541D71D9" w:rsidR="003D7FE0" w:rsidDel="00990A51" w:rsidRDefault="003D7FE0" w:rsidP="003D7FE0">
            <w:pPr>
              <w:ind w:firstLine="0"/>
              <w:rPr>
                <w:del w:id="844" w:author="Michael Decker" w:date="2020-04-18T18:18:00Z"/>
                <w:moveFrom w:id="845" w:author="Michael Decker" w:date="2020-04-18T18:13:00Z"/>
                <w:rFonts w:cs="Times New Roman"/>
                <w:szCs w:val="24"/>
              </w:rPr>
            </w:pPr>
            <w:moveFrom w:id="846" w:author="Michael Decker" w:date="2020-04-18T18:13:00Z">
              <w:del w:id="847" w:author="Michael Decker" w:date="2020-04-18T18:18:00Z">
                <w:r w:rsidDel="00990A51">
                  <w:rPr>
                    <w:rFonts w:cs="Times New Roman"/>
                    <w:szCs w:val="24"/>
                  </w:rPr>
                  <w:delText>0</w:delText>
                </w:r>
              </w:del>
            </w:moveFrom>
          </w:p>
        </w:tc>
        <w:tc>
          <w:tcPr>
            <w:tcW w:w="2590" w:type="dxa"/>
          </w:tcPr>
          <w:p w14:paraId="4E68DE3E" w14:textId="4BB36795" w:rsidR="003D7FE0" w:rsidDel="00990A51" w:rsidRDefault="003D7FE0" w:rsidP="003D7FE0">
            <w:pPr>
              <w:ind w:firstLine="0"/>
              <w:rPr>
                <w:del w:id="848" w:author="Michael Decker" w:date="2020-04-18T18:18:00Z"/>
                <w:moveFrom w:id="849" w:author="Michael Decker" w:date="2020-04-18T18:13:00Z"/>
                <w:rFonts w:cs="Times New Roman"/>
                <w:szCs w:val="24"/>
              </w:rPr>
            </w:pPr>
            <w:moveFrom w:id="850" w:author="Michael Decker" w:date="2020-04-18T18:13:00Z">
              <w:del w:id="851" w:author="Michael Decker" w:date="2020-04-18T18:18:00Z">
                <w:r w:rsidDel="00990A51">
                  <w:rPr>
                    <w:rFonts w:cs="Times New Roman"/>
                    <w:szCs w:val="24"/>
                  </w:rPr>
                  <w:delText>4 (1.67%)</w:delText>
                </w:r>
              </w:del>
            </w:moveFrom>
          </w:p>
        </w:tc>
        <w:tc>
          <w:tcPr>
            <w:tcW w:w="2590" w:type="dxa"/>
          </w:tcPr>
          <w:p w14:paraId="2822CA4A" w14:textId="696EEC35" w:rsidR="003D7FE0" w:rsidDel="00990A51" w:rsidRDefault="003D7FE0" w:rsidP="003D7FE0">
            <w:pPr>
              <w:ind w:firstLine="0"/>
              <w:rPr>
                <w:del w:id="852" w:author="Michael Decker" w:date="2020-04-18T18:18:00Z"/>
                <w:moveFrom w:id="853" w:author="Michael Decker" w:date="2020-04-18T18:13:00Z"/>
                <w:rFonts w:cs="Times New Roman"/>
                <w:szCs w:val="24"/>
              </w:rPr>
            </w:pPr>
            <w:moveFrom w:id="854" w:author="Michael Decker" w:date="2020-04-18T18:13:00Z">
              <w:del w:id="855" w:author="Michael Decker" w:date="2020-04-18T18:18:00Z">
                <w:r w:rsidDel="00990A51">
                  <w:rPr>
                    <w:rFonts w:cs="Times New Roman"/>
                    <w:szCs w:val="24"/>
                  </w:rPr>
                  <w:delText>0</w:delText>
                </w:r>
              </w:del>
            </w:moveFrom>
          </w:p>
        </w:tc>
      </w:tr>
      <w:tr w:rsidR="003D7FE0" w:rsidDel="00990A51" w14:paraId="41B85A0F" w14:textId="3C684629" w:rsidTr="002F6D12">
        <w:trPr>
          <w:del w:id="856" w:author="Michael Decker" w:date="2020-04-18T18:18:00Z"/>
        </w:trPr>
        <w:tc>
          <w:tcPr>
            <w:tcW w:w="2590" w:type="dxa"/>
          </w:tcPr>
          <w:p w14:paraId="3C913DDE" w14:textId="5C86F86D" w:rsidR="003D7FE0" w:rsidDel="00990A51" w:rsidRDefault="003D7FE0" w:rsidP="003D7FE0">
            <w:pPr>
              <w:ind w:firstLine="0"/>
              <w:rPr>
                <w:del w:id="857" w:author="Michael Decker" w:date="2020-04-18T18:18:00Z"/>
                <w:moveFrom w:id="858" w:author="Michael Decker" w:date="2020-04-18T18:13:00Z"/>
                <w:rFonts w:cs="Times New Roman"/>
                <w:szCs w:val="24"/>
              </w:rPr>
            </w:pPr>
            <w:moveFrom w:id="859" w:author="Michael Decker" w:date="2020-04-18T18:13:00Z">
              <w:del w:id="860" w:author="Michael Decker" w:date="2020-04-18T18:18:00Z">
                <w:r w:rsidDel="00990A51">
                  <w:rPr>
                    <w:rFonts w:cs="Times New Roman"/>
                    <w:szCs w:val="24"/>
                  </w:rPr>
                  <w:delText>Total</w:delText>
                </w:r>
              </w:del>
            </w:moveFrom>
          </w:p>
        </w:tc>
        <w:tc>
          <w:tcPr>
            <w:tcW w:w="2590" w:type="dxa"/>
          </w:tcPr>
          <w:p w14:paraId="2AFF344F" w14:textId="022B974A" w:rsidR="003D7FE0" w:rsidDel="00990A51" w:rsidRDefault="003D7FE0" w:rsidP="003D7FE0">
            <w:pPr>
              <w:ind w:firstLine="0"/>
              <w:rPr>
                <w:del w:id="861" w:author="Michael Decker" w:date="2020-04-18T18:18:00Z"/>
                <w:moveFrom w:id="862" w:author="Michael Decker" w:date="2020-04-18T18:13:00Z"/>
                <w:rFonts w:cs="Times New Roman"/>
                <w:szCs w:val="24"/>
              </w:rPr>
            </w:pPr>
            <w:moveFrom w:id="863" w:author="Michael Decker" w:date="2020-04-18T18:13:00Z">
              <w:del w:id="864" w:author="Michael Decker" w:date="2020-04-18T18:18:00Z">
                <w:r w:rsidDel="00990A51">
                  <w:rPr>
                    <w:rFonts w:cs="Times New Roman"/>
                    <w:szCs w:val="24"/>
                  </w:rPr>
                  <w:delText>2934</w:delText>
                </w:r>
              </w:del>
            </w:moveFrom>
          </w:p>
        </w:tc>
        <w:tc>
          <w:tcPr>
            <w:tcW w:w="2590" w:type="dxa"/>
          </w:tcPr>
          <w:p w14:paraId="66A8AF00" w14:textId="03534FEC" w:rsidR="003D7FE0" w:rsidDel="00990A51" w:rsidRDefault="003D7FE0" w:rsidP="003D7FE0">
            <w:pPr>
              <w:ind w:firstLine="0"/>
              <w:rPr>
                <w:del w:id="865" w:author="Michael Decker" w:date="2020-04-18T18:18:00Z"/>
                <w:moveFrom w:id="866" w:author="Michael Decker" w:date="2020-04-18T18:13:00Z"/>
                <w:rFonts w:cs="Times New Roman"/>
                <w:szCs w:val="24"/>
              </w:rPr>
            </w:pPr>
            <w:moveFrom w:id="867" w:author="Michael Decker" w:date="2020-04-18T18:13:00Z">
              <w:del w:id="868" w:author="Michael Decker" w:date="2020-04-18T18:18:00Z">
                <w:r w:rsidDel="00990A51">
                  <w:rPr>
                    <w:rFonts w:cs="Times New Roman"/>
                    <w:szCs w:val="24"/>
                  </w:rPr>
                  <w:delText>289 (9.85%)</w:delText>
                </w:r>
              </w:del>
            </w:moveFrom>
          </w:p>
        </w:tc>
        <w:tc>
          <w:tcPr>
            <w:tcW w:w="2590" w:type="dxa"/>
          </w:tcPr>
          <w:p w14:paraId="704E8736" w14:textId="2EC70688" w:rsidR="003D7FE0" w:rsidDel="00990A51" w:rsidRDefault="003D7FE0" w:rsidP="003D7FE0">
            <w:pPr>
              <w:ind w:firstLine="0"/>
              <w:rPr>
                <w:del w:id="869" w:author="Michael Decker" w:date="2020-04-18T18:18:00Z"/>
                <w:moveFrom w:id="870" w:author="Michael Decker" w:date="2020-04-18T18:13:00Z"/>
                <w:rFonts w:cs="Times New Roman"/>
                <w:szCs w:val="24"/>
              </w:rPr>
            </w:pPr>
            <w:moveFrom w:id="871" w:author="Michael Decker" w:date="2020-04-18T18:13:00Z">
              <w:del w:id="872" w:author="Michael Decker" w:date="2020-04-18T18:18:00Z">
                <w:r w:rsidDel="00990A51">
                  <w:rPr>
                    <w:rFonts w:cs="Times New Roman"/>
                    <w:szCs w:val="24"/>
                  </w:rPr>
                  <w:delText>55 (1.87%)</w:delText>
                </w:r>
              </w:del>
            </w:moveFrom>
          </w:p>
        </w:tc>
        <w:tc>
          <w:tcPr>
            <w:tcW w:w="2590" w:type="dxa"/>
          </w:tcPr>
          <w:p w14:paraId="0FA61842" w14:textId="06C7DCA4" w:rsidR="003D7FE0" w:rsidDel="00990A51" w:rsidRDefault="003D7FE0" w:rsidP="003D7FE0">
            <w:pPr>
              <w:ind w:firstLine="0"/>
              <w:rPr>
                <w:del w:id="873" w:author="Michael Decker" w:date="2020-04-18T18:18:00Z"/>
                <w:moveFrom w:id="874" w:author="Michael Decker" w:date="2020-04-18T18:13:00Z"/>
                <w:rFonts w:cs="Times New Roman"/>
                <w:szCs w:val="24"/>
              </w:rPr>
            </w:pPr>
            <w:moveFrom w:id="875" w:author="Michael Decker" w:date="2020-04-18T18:13:00Z">
              <w:del w:id="876" w:author="Michael Decker" w:date="2020-04-18T18:18:00Z">
                <w:r w:rsidDel="00990A51">
                  <w:rPr>
                    <w:rFonts w:cs="Times New Roman"/>
                    <w:szCs w:val="24"/>
                  </w:rPr>
                  <w:delText>97 (3.31%)</w:delText>
                </w:r>
              </w:del>
            </w:moveFrom>
          </w:p>
        </w:tc>
      </w:tr>
    </w:tbl>
    <w:p w14:paraId="212A6269" w14:textId="1ED1949D" w:rsidR="00C10DF2" w:rsidDel="00990A51" w:rsidRDefault="00C10DF2" w:rsidP="002F6D12">
      <w:pPr>
        <w:pStyle w:val="Caption"/>
        <w:keepNext/>
        <w:ind w:firstLine="0"/>
        <w:rPr>
          <w:del w:id="877" w:author="Michael Decker" w:date="2020-04-18T18:17:00Z"/>
          <w:moveFrom w:id="878" w:author="Michael Decker" w:date="2020-04-18T18:13:00Z"/>
          <w:sz w:val="24"/>
          <w:szCs w:val="24"/>
        </w:rPr>
      </w:pPr>
      <w:bookmarkStart w:id="879" w:name="_Ref36745819"/>
    </w:p>
    <w:moveFromRangeEnd w:id="769"/>
    <w:p w14:paraId="2C8D0164" w14:textId="387B32A5" w:rsidR="00E33F63" w:rsidDel="00990A51" w:rsidRDefault="00E33F63" w:rsidP="00E33F63">
      <w:pPr>
        <w:rPr>
          <w:del w:id="880" w:author="Michael Decker" w:date="2020-04-18T18:17:00Z"/>
        </w:rPr>
      </w:pPr>
    </w:p>
    <w:p w14:paraId="6952AB32" w14:textId="237E9367" w:rsidR="00E33F63" w:rsidDel="00990A51" w:rsidRDefault="00E33F63" w:rsidP="00990A51">
      <w:pPr>
        <w:ind w:firstLine="0"/>
        <w:rPr>
          <w:del w:id="881" w:author="Michael Decker" w:date="2020-04-18T18:17:00Z"/>
        </w:rPr>
        <w:pPrChange w:id="882" w:author="Michael Decker" w:date="2020-04-18T18:17:00Z">
          <w:pPr/>
        </w:pPrChange>
      </w:pPr>
    </w:p>
    <w:p w14:paraId="49E9A205" w14:textId="22F97E39" w:rsidR="00E33F63" w:rsidDel="00990A51" w:rsidRDefault="00E33F63" w:rsidP="00E33F63">
      <w:pPr>
        <w:rPr>
          <w:del w:id="883" w:author="Michael Decker" w:date="2020-04-18T18:17:00Z"/>
        </w:rPr>
      </w:pPr>
    </w:p>
    <w:p w14:paraId="586C1378" w14:textId="4533B65D" w:rsidR="00E33F63" w:rsidDel="00990A51" w:rsidRDefault="00E33F63" w:rsidP="00E33F63">
      <w:pPr>
        <w:rPr>
          <w:del w:id="884" w:author="Michael Decker" w:date="2020-04-18T18:17:00Z"/>
        </w:rPr>
      </w:pPr>
    </w:p>
    <w:p w14:paraId="6BE7EA78" w14:textId="075870C9" w:rsidR="00E33F63" w:rsidDel="00990A51" w:rsidRDefault="00E33F63" w:rsidP="00990A51">
      <w:pPr>
        <w:ind w:firstLine="0"/>
        <w:rPr>
          <w:del w:id="885" w:author="Michael Decker" w:date="2020-04-18T18:18:00Z"/>
        </w:rPr>
        <w:pPrChange w:id="886" w:author="Michael Decker" w:date="2020-04-18T18:17:00Z">
          <w:pPr/>
        </w:pPrChange>
      </w:pPr>
    </w:p>
    <w:p w14:paraId="13BE4159" w14:textId="4DEA4EC3" w:rsidR="00E33F63" w:rsidRPr="00E33F63" w:rsidDel="00990A51" w:rsidRDefault="00E33F63" w:rsidP="00473AE0">
      <w:pPr>
        <w:rPr>
          <w:del w:id="887" w:author="Michael Decker" w:date="2020-04-18T18:16:00Z"/>
        </w:rPr>
      </w:pPr>
    </w:p>
    <w:p w14:paraId="00C9EE3B" w14:textId="68C2DF7D" w:rsidR="00755023" w:rsidRPr="003D5D8D" w:rsidDel="00990A51" w:rsidRDefault="00755023" w:rsidP="003D080F">
      <w:pPr>
        <w:pStyle w:val="TableCaption"/>
        <w:rPr>
          <w:del w:id="888" w:author="Michael Decker" w:date="2020-04-18T18:16:00Z"/>
        </w:rPr>
      </w:pPr>
      <w:bookmarkStart w:id="889" w:name="_Toc37726023"/>
      <w:del w:id="890" w:author="Michael Decker" w:date="2020-04-18T18:16:00Z">
        <w:r w:rsidRPr="002F6D12" w:rsidDel="00990A51">
          <w:delText>T</w:delText>
        </w:r>
        <w:r w:rsidR="008A7307" w:rsidRPr="002F6D12" w:rsidDel="00990A51">
          <w:delText>ABLE</w:delText>
        </w:r>
        <w:r w:rsidRPr="002F6D12" w:rsidDel="00990A51">
          <w:delText xml:space="preserve"> </w:delText>
        </w:r>
        <w:r w:rsidR="002D17A2" w:rsidDel="00990A51">
          <w:fldChar w:fldCharType="begin"/>
        </w:r>
        <w:r w:rsidR="002D17A2" w:rsidDel="00990A51">
          <w:delInstrText xml:space="preserve"> SEQ Table \* ARABIC </w:delInstrText>
        </w:r>
        <w:r w:rsidR="002D17A2" w:rsidDel="00990A51">
          <w:fldChar w:fldCharType="separate"/>
        </w:r>
        <w:r w:rsidR="00DE397A" w:rsidDel="00990A51">
          <w:rPr>
            <w:noProof/>
          </w:rPr>
          <w:delText>14</w:delText>
        </w:r>
        <w:r w:rsidR="002D17A2" w:rsidDel="00990A51">
          <w:rPr>
            <w:noProof/>
          </w:rPr>
          <w:fldChar w:fldCharType="end"/>
        </w:r>
        <w:bookmarkEnd w:id="879"/>
        <w:r w:rsidR="00CF64B0" w:rsidDel="00990A51">
          <w:delText xml:space="preserve">.  </w:delText>
        </w:r>
        <w:r w:rsidRPr="002F6D12" w:rsidDel="00990A51">
          <w:delText xml:space="preserve">Below is a concise form of </w:delText>
        </w:r>
        <w:r w:rsidRPr="002F6D12" w:rsidDel="00990A51">
          <w:fldChar w:fldCharType="begin"/>
        </w:r>
        <w:r w:rsidRPr="002F6D12" w:rsidDel="00990A51">
          <w:delInstrText xml:space="preserve"> REF _Ref36729448 \h </w:delInstrText>
        </w:r>
        <w:r w:rsidR="008A7307" w:rsidRPr="002F6D12" w:rsidDel="00990A51">
          <w:delInstrText xml:space="preserve"> \* MERGEFORMAT </w:delInstrText>
        </w:r>
        <w:r w:rsidRPr="002F6D12" w:rsidDel="00990A51">
          <w:fldChar w:fldCharType="separate"/>
        </w:r>
        <w:r w:rsidR="00DE397A" w:rsidRPr="00A00C36" w:rsidDel="00990A51">
          <w:delText xml:space="preserve">TABLE </w:delText>
        </w:r>
        <w:r w:rsidR="00DE397A" w:rsidDel="00990A51">
          <w:rPr>
            <w:noProof/>
          </w:rPr>
          <w:delText>10</w:delText>
        </w:r>
        <w:r w:rsidRPr="002F6D12" w:rsidDel="00990A51">
          <w:fldChar w:fldCharType="end"/>
        </w:r>
        <w:r w:rsidRPr="002F6D12" w:rsidDel="00990A51">
          <w:delText xml:space="preserve"> containing </w:delText>
        </w:r>
        <w:r w:rsidR="008A7307" w:rsidRPr="002F6D12" w:rsidDel="00990A51">
          <w:delText>only the projects that made it through the random selection process</w:delText>
        </w:r>
        <w:r w:rsidR="00CF64B0" w:rsidDel="00990A51">
          <w:delText xml:space="preserve">.  </w:delText>
        </w:r>
        <w:r w:rsidR="008A7307" w:rsidRPr="002F6D12" w:rsidDel="00990A51">
          <w:delText>The first column gives the name of the project</w:delText>
        </w:r>
        <w:r w:rsidR="00CF64B0" w:rsidDel="00990A51">
          <w:delText xml:space="preserve">.  </w:delText>
        </w:r>
        <w:r w:rsidR="008A7307" w:rsidRPr="002F6D12" w:rsidDel="00990A51">
          <w:delText>The second column gives all of the languages that were used in the project that srcML is capable of parsing</w:delText>
        </w:r>
        <w:r w:rsidR="00CF64B0" w:rsidDel="00990A51">
          <w:delText xml:space="preserve">.  </w:delText>
        </w:r>
        <w:r w:rsidR="008A7307" w:rsidRPr="002F6D12" w:rsidDel="00990A51">
          <w:delText>The third column gives the total number of lines of code of each project capable of being parsed by srcML</w:delText>
        </w:r>
        <w:r w:rsidR="00CF64B0" w:rsidDel="00990A51">
          <w:delText xml:space="preserve">.  </w:delText>
        </w:r>
        <w:r w:rsidR="008A7307" w:rsidRPr="002F6D12" w:rsidDel="00990A51">
          <w:delText>The fourth column provides a total count of the number of comments present in the source code that srcML is capable of parsing</w:delText>
        </w:r>
        <w:r w:rsidR="00CF64B0" w:rsidDel="00990A51">
          <w:delText xml:space="preserve">.  </w:delText>
        </w:r>
        <w:r w:rsidR="008A7307" w:rsidRPr="002F6D12" w:rsidDel="00990A51">
          <w:delText>The fifth column provides the total number of lines of comments present in the gold set from each project</w:delText>
        </w:r>
        <w:r w:rsidR="00CF64B0" w:rsidDel="00990A51">
          <w:delText xml:space="preserve">.  </w:delText>
        </w:r>
        <w:r w:rsidR="008A7307" w:rsidRPr="002F6D12" w:rsidDel="00990A51">
          <w:delText xml:space="preserve">The sixth column provides the total number of lines of </w:delText>
        </w:r>
        <w:r w:rsidR="00FF4AA7" w:rsidDel="00990A51">
          <w:delText>commented-out code</w:delText>
        </w:r>
        <w:r w:rsidR="008A7307" w:rsidRPr="002F6D12" w:rsidDel="00990A51">
          <w:delText xml:space="preserve"> present in the gold set from each project</w:delText>
        </w:r>
        <w:r w:rsidR="00CF64B0" w:rsidDel="00990A51">
          <w:delText xml:space="preserve">.  </w:delText>
        </w:r>
        <w:r w:rsidR="008A7307" w:rsidRPr="002F6D12" w:rsidDel="00990A51">
          <w:delText>The seventh column is the total number of authors in each project as listed on GitHub</w:delText>
        </w:r>
        <w:r w:rsidR="00CF64B0" w:rsidDel="00990A51">
          <w:delText xml:space="preserve">.  </w:delText>
        </w:r>
        <w:r w:rsidR="008A7307" w:rsidRPr="002F6D12" w:rsidDel="00990A51">
          <w:delText>The eight column provides the coverage of comments when compared to lines of code</w:delText>
        </w:r>
        <w:r w:rsidR="00CF64B0" w:rsidDel="00990A51">
          <w:delText xml:space="preserve">.  </w:delText>
        </w:r>
        <w:r w:rsidR="008A7307" w:rsidRPr="002F6D12" w:rsidDel="00990A51">
          <w:delText>The ninth column gives the percentage of comment coverage across the whole corpus for each project within the corpus.</w:delText>
        </w:r>
        <w:bookmarkEnd w:id="889"/>
      </w:del>
    </w:p>
    <w:tbl>
      <w:tblPr>
        <w:tblStyle w:val="TableGrid"/>
        <w:tblW w:w="0" w:type="auto"/>
        <w:tblLook w:val="04A0" w:firstRow="1" w:lastRow="0" w:firstColumn="1" w:lastColumn="0" w:noHBand="0" w:noVBand="1"/>
      </w:tblPr>
      <w:tblGrid>
        <w:gridCol w:w="1269"/>
        <w:gridCol w:w="1112"/>
        <w:gridCol w:w="829"/>
        <w:gridCol w:w="970"/>
        <w:gridCol w:w="1011"/>
        <w:gridCol w:w="944"/>
        <w:gridCol w:w="1174"/>
        <w:gridCol w:w="1011"/>
        <w:gridCol w:w="1030"/>
      </w:tblGrid>
      <w:tr w:rsidR="00C061CA" w:rsidDel="00990A51" w14:paraId="3E0C4D9F" w14:textId="725EDB69" w:rsidTr="002F6D12">
        <w:trPr>
          <w:del w:id="891" w:author="Michael Decker" w:date="2020-04-18T18:16:00Z"/>
        </w:trPr>
        <w:tc>
          <w:tcPr>
            <w:tcW w:w="0" w:type="auto"/>
            <w:vAlign w:val="bottom"/>
          </w:tcPr>
          <w:p w14:paraId="614191FC" w14:textId="2831AB54" w:rsidR="00755023" w:rsidDel="00990A51" w:rsidRDefault="00755023" w:rsidP="002F6D12">
            <w:pPr>
              <w:ind w:firstLine="0"/>
              <w:jc w:val="center"/>
              <w:rPr>
                <w:del w:id="892" w:author="Michael Decker" w:date="2020-04-18T18:16:00Z"/>
                <w:rFonts w:cs="Times New Roman"/>
                <w:szCs w:val="24"/>
              </w:rPr>
            </w:pPr>
            <w:del w:id="893" w:author="Michael Decker" w:date="2020-04-18T18:16:00Z">
              <w:r w:rsidDel="00990A51">
                <w:rPr>
                  <w:b/>
                  <w:bCs/>
                  <w:color w:val="000000"/>
                </w:rPr>
                <w:delText>Name</w:delText>
              </w:r>
            </w:del>
          </w:p>
        </w:tc>
        <w:tc>
          <w:tcPr>
            <w:tcW w:w="0" w:type="auto"/>
            <w:vAlign w:val="bottom"/>
          </w:tcPr>
          <w:p w14:paraId="2B8A5CF8" w14:textId="03BE86B7" w:rsidR="00755023" w:rsidDel="00990A51" w:rsidRDefault="00755023" w:rsidP="002F6D12">
            <w:pPr>
              <w:ind w:firstLine="0"/>
              <w:jc w:val="center"/>
              <w:rPr>
                <w:del w:id="894" w:author="Michael Decker" w:date="2020-04-18T18:16:00Z"/>
                <w:rFonts w:cs="Times New Roman"/>
                <w:szCs w:val="24"/>
              </w:rPr>
            </w:pPr>
            <w:del w:id="895" w:author="Michael Decker" w:date="2020-04-18T18:16:00Z">
              <w:r w:rsidDel="00990A51">
                <w:rPr>
                  <w:b/>
                  <w:bCs/>
                  <w:color w:val="000000"/>
                </w:rPr>
                <w:delText>Language</w:delText>
              </w:r>
            </w:del>
          </w:p>
        </w:tc>
        <w:tc>
          <w:tcPr>
            <w:tcW w:w="0" w:type="auto"/>
            <w:vAlign w:val="bottom"/>
          </w:tcPr>
          <w:p w14:paraId="761D6990" w14:textId="02A18DA2" w:rsidR="00755023" w:rsidDel="00990A51" w:rsidRDefault="00755023" w:rsidP="002F6D12">
            <w:pPr>
              <w:ind w:firstLine="0"/>
              <w:jc w:val="center"/>
              <w:rPr>
                <w:del w:id="896" w:author="Michael Decker" w:date="2020-04-18T18:16:00Z"/>
                <w:rFonts w:cs="Times New Roman"/>
                <w:szCs w:val="24"/>
              </w:rPr>
            </w:pPr>
            <w:del w:id="897" w:author="Michael Decker" w:date="2020-04-18T18:16:00Z">
              <w:r w:rsidDel="00990A51">
                <w:rPr>
                  <w:b/>
                  <w:bCs/>
                  <w:color w:val="000000"/>
                </w:rPr>
                <w:delText>Number of Authors</w:delText>
              </w:r>
            </w:del>
          </w:p>
        </w:tc>
        <w:tc>
          <w:tcPr>
            <w:tcW w:w="0" w:type="auto"/>
            <w:vAlign w:val="bottom"/>
          </w:tcPr>
          <w:p w14:paraId="6167A07D" w14:textId="5B3E83E7" w:rsidR="00755023" w:rsidDel="00990A51" w:rsidRDefault="00C061CA" w:rsidP="002F6D12">
            <w:pPr>
              <w:ind w:firstLine="0"/>
              <w:jc w:val="center"/>
              <w:rPr>
                <w:del w:id="898" w:author="Michael Decker" w:date="2020-04-18T18:16:00Z"/>
                <w:rFonts w:cs="Times New Roman"/>
                <w:szCs w:val="24"/>
              </w:rPr>
            </w:pPr>
            <w:del w:id="899" w:author="Michael Decker" w:date="2020-04-18T18:16:00Z">
              <w:r w:rsidDel="00990A51">
                <w:rPr>
                  <w:b/>
                  <w:bCs/>
                  <w:color w:val="000000"/>
                </w:rPr>
                <w:delText xml:space="preserve">Statement </w:delText>
              </w:r>
              <w:r w:rsidR="00755023" w:rsidDel="00990A51">
                <w:rPr>
                  <w:b/>
                  <w:bCs/>
                  <w:color w:val="000000"/>
                </w:rPr>
                <w:delText>LOC</w:delText>
              </w:r>
            </w:del>
          </w:p>
        </w:tc>
        <w:tc>
          <w:tcPr>
            <w:tcW w:w="0" w:type="auto"/>
            <w:vAlign w:val="bottom"/>
          </w:tcPr>
          <w:p w14:paraId="5F84B9E5" w14:textId="3AFE06FE" w:rsidR="00755023" w:rsidDel="00990A51" w:rsidRDefault="00C061CA" w:rsidP="002F6D12">
            <w:pPr>
              <w:ind w:firstLine="0"/>
              <w:jc w:val="center"/>
              <w:rPr>
                <w:del w:id="900" w:author="Michael Decker" w:date="2020-04-18T18:16:00Z"/>
                <w:rFonts w:cs="Times New Roman"/>
                <w:szCs w:val="24"/>
              </w:rPr>
            </w:pPr>
            <w:del w:id="901" w:author="Michael Decker" w:date="2020-04-18T18:16:00Z">
              <w:r w:rsidDel="00990A51">
                <w:rPr>
                  <w:b/>
                  <w:bCs/>
                  <w:color w:val="000000"/>
                </w:rPr>
                <w:delText xml:space="preserve">Lines of </w:delText>
              </w:r>
              <w:r w:rsidR="00755023" w:rsidDel="00990A51">
                <w:rPr>
                  <w:b/>
                  <w:bCs/>
                  <w:color w:val="000000"/>
                </w:rPr>
                <w:delText>Comments</w:delText>
              </w:r>
            </w:del>
          </w:p>
        </w:tc>
        <w:tc>
          <w:tcPr>
            <w:tcW w:w="0" w:type="auto"/>
            <w:vAlign w:val="bottom"/>
          </w:tcPr>
          <w:p w14:paraId="01DC61E8" w14:textId="5E1C2583" w:rsidR="00755023" w:rsidDel="00990A51" w:rsidRDefault="00755023" w:rsidP="002F6D12">
            <w:pPr>
              <w:ind w:firstLine="0"/>
              <w:jc w:val="center"/>
              <w:rPr>
                <w:del w:id="902" w:author="Michael Decker" w:date="2020-04-18T18:16:00Z"/>
                <w:rFonts w:cs="Times New Roman"/>
                <w:szCs w:val="24"/>
              </w:rPr>
            </w:pPr>
            <w:del w:id="903" w:author="Michael Decker" w:date="2020-04-18T18:16:00Z">
              <w:r w:rsidDel="00990A51">
                <w:rPr>
                  <w:b/>
                  <w:bCs/>
                  <w:color w:val="000000"/>
                </w:rPr>
                <w:delText>Comment Lines in Gold Set</w:delText>
              </w:r>
            </w:del>
          </w:p>
        </w:tc>
        <w:tc>
          <w:tcPr>
            <w:tcW w:w="0" w:type="auto"/>
            <w:vAlign w:val="bottom"/>
          </w:tcPr>
          <w:p w14:paraId="7EA4C157" w14:textId="0744FDB7" w:rsidR="00755023" w:rsidDel="00990A51" w:rsidRDefault="00FF4AA7" w:rsidP="002F6D12">
            <w:pPr>
              <w:ind w:firstLine="0"/>
              <w:jc w:val="center"/>
              <w:rPr>
                <w:del w:id="904" w:author="Michael Decker" w:date="2020-04-18T18:16:00Z"/>
                <w:rFonts w:cs="Times New Roman"/>
                <w:szCs w:val="24"/>
              </w:rPr>
            </w:pPr>
            <w:del w:id="905" w:author="Michael Decker" w:date="2020-04-18T18:16:00Z">
              <w:r w:rsidDel="00990A51">
                <w:rPr>
                  <w:b/>
                  <w:bCs/>
                  <w:color w:val="000000"/>
                </w:rPr>
                <w:delText>Commented-out code</w:delText>
              </w:r>
              <w:r w:rsidR="00755023" w:rsidDel="00990A51">
                <w:rPr>
                  <w:b/>
                  <w:bCs/>
                  <w:color w:val="000000"/>
                </w:rPr>
                <w:delText xml:space="preserve"> in Gold Set</w:delText>
              </w:r>
            </w:del>
          </w:p>
        </w:tc>
        <w:tc>
          <w:tcPr>
            <w:tcW w:w="0" w:type="auto"/>
            <w:vAlign w:val="bottom"/>
          </w:tcPr>
          <w:p w14:paraId="119A326D" w14:textId="7B43030D" w:rsidR="00755023" w:rsidDel="00990A51" w:rsidRDefault="00C061CA" w:rsidP="002F6D12">
            <w:pPr>
              <w:ind w:firstLine="0"/>
              <w:jc w:val="center"/>
              <w:rPr>
                <w:del w:id="906" w:author="Michael Decker" w:date="2020-04-18T18:16:00Z"/>
                <w:rFonts w:cs="Times New Roman"/>
                <w:szCs w:val="24"/>
              </w:rPr>
            </w:pPr>
            <w:del w:id="907" w:author="Michael Decker" w:date="2020-04-18T18:16:00Z">
              <w:r w:rsidDel="00990A51">
                <w:rPr>
                  <w:b/>
                  <w:bCs/>
                  <w:color w:val="000000"/>
                </w:rPr>
                <w:delText>Ratio of Comments to Code</w:delText>
              </w:r>
            </w:del>
          </w:p>
        </w:tc>
        <w:tc>
          <w:tcPr>
            <w:tcW w:w="0" w:type="auto"/>
            <w:vAlign w:val="bottom"/>
          </w:tcPr>
          <w:p w14:paraId="638D47E7" w14:textId="2624F1D9" w:rsidR="00755023" w:rsidDel="00990A51" w:rsidRDefault="00755023" w:rsidP="002F6D12">
            <w:pPr>
              <w:ind w:firstLine="0"/>
              <w:jc w:val="center"/>
              <w:rPr>
                <w:del w:id="908" w:author="Michael Decker" w:date="2020-04-18T18:16:00Z"/>
                <w:rFonts w:cs="Times New Roman"/>
                <w:szCs w:val="24"/>
              </w:rPr>
            </w:pPr>
            <w:del w:id="909" w:author="Michael Decker" w:date="2020-04-18T18:16:00Z">
              <w:r w:rsidDel="00990A51">
                <w:rPr>
                  <w:b/>
                  <w:bCs/>
                  <w:color w:val="000000"/>
                </w:rPr>
                <w:delText>Percentage of Corpus</w:delText>
              </w:r>
            </w:del>
          </w:p>
        </w:tc>
      </w:tr>
      <w:tr w:rsidR="00F25551" w:rsidDel="00990A51" w14:paraId="0E6D9626" w14:textId="46025C62" w:rsidTr="002F6D12">
        <w:trPr>
          <w:del w:id="910" w:author="Michael Decker" w:date="2020-04-18T18:16:00Z"/>
        </w:trPr>
        <w:tc>
          <w:tcPr>
            <w:tcW w:w="0" w:type="auto"/>
            <w:vAlign w:val="bottom"/>
          </w:tcPr>
          <w:p w14:paraId="790AAB65" w14:textId="6DFDD0B8" w:rsidR="00F25551" w:rsidDel="00990A51" w:rsidRDefault="00F25551" w:rsidP="00F25551">
            <w:pPr>
              <w:ind w:firstLine="0"/>
              <w:rPr>
                <w:del w:id="911" w:author="Michael Decker" w:date="2020-04-18T18:16:00Z"/>
                <w:rFonts w:cs="Times New Roman"/>
                <w:szCs w:val="24"/>
              </w:rPr>
            </w:pPr>
            <w:del w:id="912" w:author="Michael Decker" w:date="2020-04-18T18:16:00Z">
              <w:r w:rsidDel="00990A51">
                <w:rPr>
                  <w:color w:val="000000"/>
                  <w:sz w:val="20"/>
                  <w:szCs w:val="20"/>
                </w:rPr>
                <w:delText>8cc</w:delText>
              </w:r>
            </w:del>
          </w:p>
        </w:tc>
        <w:tc>
          <w:tcPr>
            <w:tcW w:w="0" w:type="auto"/>
            <w:vAlign w:val="bottom"/>
          </w:tcPr>
          <w:p w14:paraId="295E2B58" w14:textId="6C14C4F0" w:rsidR="00F25551" w:rsidDel="00990A51" w:rsidRDefault="00F25551" w:rsidP="00F25551">
            <w:pPr>
              <w:ind w:firstLine="0"/>
              <w:rPr>
                <w:del w:id="913" w:author="Michael Decker" w:date="2020-04-18T18:16:00Z"/>
                <w:rFonts w:cs="Times New Roman"/>
                <w:szCs w:val="24"/>
              </w:rPr>
            </w:pPr>
            <w:del w:id="914" w:author="Michael Decker" w:date="2020-04-18T18:16:00Z">
              <w:r w:rsidDel="00990A51">
                <w:rPr>
                  <w:color w:val="000000"/>
                  <w:sz w:val="20"/>
                  <w:szCs w:val="20"/>
                </w:rPr>
                <w:delText>C</w:delText>
              </w:r>
            </w:del>
          </w:p>
        </w:tc>
        <w:tc>
          <w:tcPr>
            <w:tcW w:w="0" w:type="auto"/>
            <w:vAlign w:val="bottom"/>
          </w:tcPr>
          <w:p w14:paraId="1CB186F1" w14:textId="28F9C20C" w:rsidR="00F25551" w:rsidDel="00990A51" w:rsidRDefault="00F25551" w:rsidP="00F25551">
            <w:pPr>
              <w:ind w:firstLine="0"/>
              <w:jc w:val="right"/>
              <w:rPr>
                <w:del w:id="915" w:author="Michael Decker" w:date="2020-04-18T18:16:00Z"/>
                <w:rFonts w:cs="Times New Roman"/>
                <w:szCs w:val="24"/>
              </w:rPr>
            </w:pPr>
            <w:del w:id="916" w:author="Michael Decker" w:date="2020-04-18T18:16:00Z">
              <w:r w:rsidDel="00990A51">
                <w:rPr>
                  <w:color w:val="000000"/>
                  <w:sz w:val="20"/>
                  <w:szCs w:val="20"/>
                </w:rPr>
                <w:delText>9</w:delText>
              </w:r>
            </w:del>
          </w:p>
        </w:tc>
        <w:tc>
          <w:tcPr>
            <w:tcW w:w="0" w:type="auto"/>
            <w:vAlign w:val="bottom"/>
          </w:tcPr>
          <w:p w14:paraId="61929953" w14:textId="6647C546" w:rsidR="00F25551" w:rsidDel="00990A51" w:rsidRDefault="00F25551" w:rsidP="00F25551">
            <w:pPr>
              <w:ind w:firstLine="0"/>
              <w:jc w:val="right"/>
              <w:rPr>
                <w:del w:id="917" w:author="Michael Decker" w:date="2020-04-18T18:16:00Z"/>
                <w:rFonts w:cs="Times New Roman"/>
                <w:szCs w:val="24"/>
              </w:rPr>
            </w:pPr>
            <w:del w:id="918" w:author="Michael Decker" w:date="2020-04-18T18:16:00Z">
              <w:r w:rsidDel="00990A51">
                <w:rPr>
                  <w:color w:val="000000"/>
                  <w:sz w:val="20"/>
                  <w:szCs w:val="20"/>
                </w:rPr>
                <w:delText>9791</w:delText>
              </w:r>
            </w:del>
          </w:p>
        </w:tc>
        <w:tc>
          <w:tcPr>
            <w:tcW w:w="0" w:type="auto"/>
            <w:vAlign w:val="bottom"/>
          </w:tcPr>
          <w:p w14:paraId="5010F3D2" w14:textId="2FCAAACA" w:rsidR="00F25551" w:rsidDel="00990A51" w:rsidRDefault="00F25551" w:rsidP="00F25551">
            <w:pPr>
              <w:ind w:firstLine="0"/>
              <w:jc w:val="right"/>
              <w:rPr>
                <w:del w:id="919" w:author="Michael Decker" w:date="2020-04-18T18:16:00Z"/>
                <w:rFonts w:cs="Times New Roman"/>
                <w:szCs w:val="24"/>
              </w:rPr>
            </w:pPr>
            <w:del w:id="920" w:author="Michael Decker" w:date="2020-04-18T18:16:00Z">
              <w:r w:rsidDel="00990A51">
                <w:rPr>
                  <w:color w:val="000000"/>
                  <w:sz w:val="20"/>
                  <w:szCs w:val="20"/>
                </w:rPr>
                <w:delText>712</w:delText>
              </w:r>
            </w:del>
          </w:p>
        </w:tc>
        <w:tc>
          <w:tcPr>
            <w:tcW w:w="0" w:type="auto"/>
            <w:vAlign w:val="bottom"/>
          </w:tcPr>
          <w:p w14:paraId="3566A3FE" w14:textId="5C401646" w:rsidR="00F25551" w:rsidDel="00990A51" w:rsidRDefault="00F25551" w:rsidP="00F25551">
            <w:pPr>
              <w:ind w:firstLine="0"/>
              <w:jc w:val="right"/>
              <w:rPr>
                <w:del w:id="921" w:author="Michael Decker" w:date="2020-04-18T18:16:00Z"/>
                <w:rFonts w:cs="Times New Roman"/>
                <w:szCs w:val="24"/>
              </w:rPr>
            </w:pPr>
            <w:del w:id="922" w:author="Michael Decker" w:date="2020-04-18T18:16:00Z">
              <w:r w:rsidDel="00990A51">
                <w:rPr>
                  <w:color w:val="000000"/>
                  <w:sz w:val="20"/>
                  <w:szCs w:val="20"/>
                </w:rPr>
                <w:delText>1</w:delText>
              </w:r>
            </w:del>
          </w:p>
        </w:tc>
        <w:tc>
          <w:tcPr>
            <w:tcW w:w="0" w:type="auto"/>
            <w:vAlign w:val="bottom"/>
          </w:tcPr>
          <w:p w14:paraId="3DAE25E9" w14:textId="1466AE95" w:rsidR="00F25551" w:rsidDel="00990A51" w:rsidRDefault="00F25551" w:rsidP="00F25551">
            <w:pPr>
              <w:ind w:firstLine="0"/>
              <w:jc w:val="right"/>
              <w:rPr>
                <w:del w:id="923" w:author="Michael Decker" w:date="2020-04-18T18:16:00Z"/>
                <w:rFonts w:cs="Times New Roman"/>
                <w:szCs w:val="24"/>
              </w:rPr>
            </w:pPr>
            <w:del w:id="924" w:author="Michael Decker" w:date="2020-04-18T18:16:00Z">
              <w:r w:rsidDel="00990A51">
                <w:rPr>
                  <w:color w:val="000000"/>
                  <w:sz w:val="20"/>
                  <w:szCs w:val="20"/>
                </w:rPr>
                <w:delText>0</w:delText>
              </w:r>
            </w:del>
          </w:p>
        </w:tc>
        <w:tc>
          <w:tcPr>
            <w:tcW w:w="0" w:type="auto"/>
            <w:vAlign w:val="bottom"/>
          </w:tcPr>
          <w:p w14:paraId="5CF11EEE" w14:textId="010C5A86" w:rsidR="00F25551" w:rsidDel="00990A51" w:rsidRDefault="00F25551" w:rsidP="00F25551">
            <w:pPr>
              <w:ind w:firstLine="0"/>
              <w:jc w:val="right"/>
              <w:rPr>
                <w:del w:id="925" w:author="Michael Decker" w:date="2020-04-18T18:16:00Z"/>
                <w:rFonts w:cs="Times New Roman"/>
                <w:szCs w:val="24"/>
              </w:rPr>
            </w:pPr>
            <w:del w:id="926" w:author="Michael Decker" w:date="2020-04-18T18:16:00Z">
              <w:r w:rsidDel="00990A51">
                <w:rPr>
                  <w:color w:val="000000"/>
                  <w:sz w:val="20"/>
                  <w:szCs w:val="20"/>
                </w:rPr>
                <w:delText>0.07</w:delText>
              </w:r>
            </w:del>
          </w:p>
        </w:tc>
        <w:tc>
          <w:tcPr>
            <w:tcW w:w="0" w:type="auto"/>
            <w:vAlign w:val="bottom"/>
          </w:tcPr>
          <w:p w14:paraId="293C6EA6" w14:textId="69ED0C6B" w:rsidR="00F25551" w:rsidDel="00990A51" w:rsidRDefault="00F25551" w:rsidP="00F25551">
            <w:pPr>
              <w:ind w:firstLine="0"/>
              <w:jc w:val="right"/>
              <w:rPr>
                <w:del w:id="927" w:author="Michael Decker" w:date="2020-04-18T18:16:00Z"/>
                <w:rFonts w:cs="Times New Roman"/>
                <w:szCs w:val="24"/>
              </w:rPr>
            </w:pPr>
            <w:del w:id="928" w:author="Michael Decker" w:date="2020-04-18T18:16:00Z">
              <w:r w:rsidDel="00990A51">
                <w:rPr>
                  <w:color w:val="000000"/>
                  <w:sz w:val="20"/>
                  <w:szCs w:val="20"/>
                </w:rPr>
                <w:delText>0.0341</w:delText>
              </w:r>
            </w:del>
          </w:p>
        </w:tc>
      </w:tr>
      <w:tr w:rsidR="00F25551" w:rsidDel="00990A51" w14:paraId="4C3203E1" w14:textId="5C094230" w:rsidTr="002F6D12">
        <w:trPr>
          <w:del w:id="929" w:author="Michael Decker" w:date="2020-04-18T18:16:00Z"/>
        </w:trPr>
        <w:tc>
          <w:tcPr>
            <w:tcW w:w="0" w:type="auto"/>
            <w:vAlign w:val="bottom"/>
          </w:tcPr>
          <w:p w14:paraId="1D25D9FE" w14:textId="6299F479" w:rsidR="00F25551" w:rsidDel="00990A51" w:rsidRDefault="00F25551" w:rsidP="00F25551">
            <w:pPr>
              <w:ind w:firstLine="0"/>
              <w:rPr>
                <w:del w:id="930" w:author="Michael Decker" w:date="2020-04-18T18:16:00Z"/>
                <w:rFonts w:cs="Times New Roman"/>
                <w:szCs w:val="24"/>
              </w:rPr>
            </w:pPr>
            <w:del w:id="931" w:author="Michael Decker" w:date="2020-04-18T18:16:00Z">
              <w:r w:rsidDel="00990A51">
                <w:rPr>
                  <w:color w:val="000000"/>
                  <w:sz w:val="20"/>
                  <w:szCs w:val="20"/>
                </w:rPr>
                <w:delText>aleth</w:delText>
              </w:r>
            </w:del>
          </w:p>
        </w:tc>
        <w:tc>
          <w:tcPr>
            <w:tcW w:w="0" w:type="auto"/>
            <w:vAlign w:val="bottom"/>
          </w:tcPr>
          <w:p w14:paraId="5028A2DD" w14:textId="31F1E168" w:rsidR="00F25551" w:rsidDel="00990A51" w:rsidRDefault="00F25551" w:rsidP="00F25551">
            <w:pPr>
              <w:ind w:firstLine="0"/>
              <w:rPr>
                <w:del w:id="932" w:author="Michael Decker" w:date="2020-04-18T18:16:00Z"/>
                <w:rFonts w:cs="Times New Roman"/>
                <w:szCs w:val="24"/>
              </w:rPr>
            </w:pPr>
            <w:del w:id="933" w:author="Michael Decker" w:date="2020-04-18T18:16:00Z">
              <w:r w:rsidDel="00990A51">
                <w:rPr>
                  <w:color w:val="000000"/>
                  <w:sz w:val="20"/>
                  <w:szCs w:val="20"/>
                </w:rPr>
                <w:delText>C++</w:delText>
              </w:r>
            </w:del>
          </w:p>
        </w:tc>
        <w:tc>
          <w:tcPr>
            <w:tcW w:w="0" w:type="auto"/>
            <w:vAlign w:val="bottom"/>
          </w:tcPr>
          <w:p w14:paraId="41FCDDF7" w14:textId="55A6452F" w:rsidR="00F25551" w:rsidDel="00990A51" w:rsidRDefault="00F25551" w:rsidP="00F25551">
            <w:pPr>
              <w:ind w:firstLine="0"/>
              <w:jc w:val="right"/>
              <w:rPr>
                <w:del w:id="934" w:author="Michael Decker" w:date="2020-04-18T18:16:00Z"/>
                <w:rFonts w:cs="Times New Roman"/>
                <w:szCs w:val="24"/>
              </w:rPr>
            </w:pPr>
            <w:del w:id="935" w:author="Michael Decker" w:date="2020-04-18T18:16:00Z">
              <w:r w:rsidDel="00990A51">
                <w:rPr>
                  <w:color w:val="000000"/>
                  <w:sz w:val="20"/>
                  <w:szCs w:val="20"/>
                </w:rPr>
                <w:delText>148</w:delText>
              </w:r>
            </w:del>
          </w:p>
        </w:tc>
        <w:tc>
          <w:tcPr>
            <w:tcW w:w="0" w:type="auto"/>
            <w:vAlign w:val="bottom"/>
          </w:tcPr>
          <w:p w14:paraId="1CDC12DE" w14:textId="61573CD3" w:rsidR="00F25551" w:rsidDel="00990A51" w:rsidRDefault="00F25551" w:rsidP="00F25551">
            <w:pPr>
              <w:ind w:firstLine="0"/>
              <w:jc w:val="right"/>
              <w:rPr>
                <w:del w:id="936" w:author="Michael Decker" w:date="2020-04-18T18:16:00Z"/>
                <w:rFonts w:cs="Times New Roman"/>
                <w:szCs w:val="24"/>
              </w:rPr>
            </w:pPr>
            <w:del w:id="937" w:author="Michael Decker" w:date="2020-04-18T18:16:00Z">
              <w:r w:rsidDel="00990A51">
                <w:rPr>
                  <w:color w:val="000000"/>
                  <w:sz w:val="20"/>
                  <w:szCs w:val="20"/>
                </w:rPr>
                <w:delText>90154</w:delText>
              </w:r>
            </w:del>
          </w:p>
        </w:tc>
        <w:tc>
          <w:tcPr>
            <w:tcW w:w="0" w:type="auto"/>
            <w:vAlign w:val="bottom"/>
          </w:tcPr>
          <w:p w14:paraId="41CC82B9" w14:textId="2E9373EB" w:rsidR="00F25551" w:rsidDel="00990A51" w:rsidRDefault="00F25551" w:rsidP="00F25551">
            <w:pPr>
              <w:ind w:firstLine="0"/>
              <w:jc w:val="right"/>
              <w:rPr>
                <w:del w:id="938" w:author="Michael Decker" w:date="2020-04-18T18:16:00Z"/>
                <w:rFonts w:cs="Times New Roman"/>
                <w:szCs w:val="24"/>
              </w:rPr>
            </w:pPr>
            <w:del w:id="939" w:author="Michael Decker" w:date="2020-04-18T18:16:00Z">
              <w:r w:rsidDel="00990A51">
                <w:rPr>
                  <w:color w:val="000000"/>
                  <w:sz w:val="20"/>
                  <w:szCs w:val="20"/>
                </w:rPr>
                <w:delText>9979</w:delText>
              </w:r>
            </w:del>
          </w:p>
        </w:tc>
        <w:tc>
          <w:tcPr>
            <w:tcW w:w="0" w:type="auto"/>
            <w:vAlign w:val="bottom"/>
          </w:tcPr>
          <w:p w14:paraId="5DBFD643" w14:textId="576A308C" w:rsidR="00F25551" w:rsidDel="00990A51" w:rsidRDefault="00F25551" w:rsidP="00F25551">
            <w:pPr>
              <w:ind w:firstLine="0"/>
              <w:jc w:val="right"/>
              <w:rPr>
                <w:del w:id="940" w:author="Michael Decker" w:date="2020-04-18T18:16:00Z"/>
                <w:rFonts w:cs="Times New Roman"/>
                <w:szCs w:val="24"/>
              </w:rPr>
            </w:pPr>
            <w:del w:id="941" w:author="Michael Decker" w:date="2020-04-18T18:16:00Z">
              <w:r w:rsidDel="00990A51">
                <w:rPr>
                  <w:color w:val="000000"/>
                  <w:sz w:val="20"/>
                  <w:szCs w:val="20"/>
                </w:rPr>
                <w:delText>134</w:delText>
              </w:r>
            </w:del>
          </w:p>
        </w:tc>
        <w:tc>
          <w:tcPr>
            <w:tcW w:w="0" w:type="auto"/>
            <w:vAlign w:val="bottom"/>
          </w:tcPr>
          <w:p w14:paraId="238BA720" w14:textId="578AACBA" w:rsidR="00F25551" w:rsidDel="00990A51" w:rsidRDefault="00F25551" w:rsidP="00F25551">
            <w:pPr>
              <w:ind w:firstLine="0"/>
              <w:jc w:val="right"/>
              <w:rPr>
                <w:del w:id="942" w:author="Michael Decker" w:date="2020-04-18T18:16:00Z"/>
                <w:rFonts w:cs="Times New Roman"/>
                <w:szCs w:val="24"/>
              </w:rPr>
            </w:pPr>
            <w:del w:id="943" w:author="Michael Decker" w:date="2020-04-18T18:16:00Z">
              <w:r w:rsidDel="00990A51">
                <w:rPr>
                  <w:color w:val="000000"/>
                  <w:sz w:val="20"/>
                  <w:szCs w:val="20"/>
                </w:rPr>
                <w:delText>0</w:delText>
              </w:r>
            </w:del>
          </w:p>
        </w:tc>
        <w:tc>
          <w:tcPr>
            <w:tcW w:w="0" w:type="auto"/>
            <w:vAlign w:val="bottom"/>
          </w:tcPr>
          <w:p w14:paraId="3F9747D9" w14:textId="77E6F009" w:rsidR="00F25551" w:rsidDel="00990A51" w:rsidRDefault="00F25551" w:rsidP="00F25551">
            <w:pPr>
              <w:ind w:firstLine="0"/>
              <w:jc w:val="right"/>
              <w:rPr>
                <w:del w:id="944" w:author="Michael Decker" w:date="2020-04-18T18:16:00Z"/>
                <w:rFonts w:cs="Times New Roman"/>
                <w:szCs w:val="24"/>
              </w:rPr>
            </w:pPr>
            <w:del w:id="945" w:author="Michael Decker" w:date="2020-04-18T18:16:00Z">
              <w:r w:rsidDel="00990A51">
                <w:rPr>
                  <w:color w:val="000000"/>
                  <w:sz w:val="20"/>
                  <w:szCs w:val="20"/>
                </w:rPr>
                <w:delText>0.11</w:delText>
              </w:r>
            </w:del>
          </w:p>
        </w:tc>
        <w:tc>
          <w:tcPr>
            <w:tcW w:w="0" w:type="auto"/>
            <w:vAlign w:val="bottom"/>
          </w:tcPr>
          <w:p w14:paraId="29AC25C7" w14:textId="40BADEFC" w:rsidR="00F25551" w:rsidDel="00990A51" w:rsidRDefault="00F25551" w:rsidP="00F25551">
            <w:pPr>
              <w:ind w:firstLine="0"/>
              <w:jc w:val="right"/>
              <w:rPr>
                <w:del w:id="946" w:author="Michael Decker" w:date="2020-04-18T18:16:00Z"/>
                <w:rFonts w:cs="Times New Roman"/>
                <w:szCs w:val="24"/>
              </w:rPr>
            </w:pPr>
            <w:del w:id="947" w:author="Michael Decker" w:date="2020-04-18T18:16:00Z">
              <w:r w:rsidDel="00990A51">
                <w:rPr>
                  <w:color w:val="000000"/>
                  <w:sz w:val="20"/>
                  <w:szCs w:val="20"/>
                </w:rPr>
                <w:delText>4.5656</w:delText>
              </w:r>
            </w:del>
          </w:p>
        </w:tc>
      </w:tr>
      <w:tr w:rsidR="00F25551" w:rsidDel="00990A51" w14:paraId="2E7058B7" w14:textId="6EF86F34" w:rsidTr="002F6D12">
        <w:trPr>
          <w:del w:id="948" w:author="Michael Decker" w:date="2020-04-18T18:16:00Z"/>
        </w:trPr>
        <w:tc>
          <w:tcPr>
            <w:tcW w:w="0" w:type="auto"/>
            <w:vAlign w:val="bottom"/>
          </w:tcPr>
          <w:p w14:paraId="35CBBE9B" w14:textId="4150EE5B" w:rsidR="00F25551" w:rsidDel="00990A51" w:rsidRDefault="00F25551" w:rsidP="00F25551">
            <w:pPr>
              <w:ind w:firstLine="0"/>
              <w:rPr>
                <w:del w:id="949" w:author="Michael Decker" w:date="2020-04-18T18:16:00Z"/>
                <w:rFonts w:cs="Times New Roman"/>
                <w:szCs w:val="24"/>
              </w:rPr>
            </w:pPr>
            <w:del w:id="950" w:author="Michael Decker" w:date="2020-04-18T18:16:00Z">
              <w:r w:rsidDel="00990A51">
                <w:rPr>
                  <w:color w:val="000000"/>
                  <w:sz w:val="20"/>
                  <w:szCs w:val="20"/>
                </w:rPr>
                <w:delText>algorithms</w:delText>
              </w:r>
            </w:del>
          </w:p>
        </w:tc>
        <w:tc>
          <w:tcPr>
            <w:tcW w:w="0" w:type="auto"/>
            <w:vAlign w:val="bottom"/>
          </w:tcPr>
          <w:p w14:paraId="645C216A" w14:textId="79D3B19D" w:rsidR="00F25551" w:rsidDel="00990A51" w:rsidRDefault="00F25551" w:rsidP="00F25551">
            <w:pPr>
              <w:ind w:firstLine="0"/>
              <w:rPr>
                <w:del w:id="951" w:author="Michael Decker" w:date="2020-04-18T18:16:00Z"/>
                <w:rFonts w:cs="Times New Roman"/>
                <w:szCs w:val="24"/>
              </w:rPr>
            </w:pPr>
            <w:del w:id="952" w:author="Michael Decker" w:date="2020-04-18T18:16:00Z">
              <w:r w:rsidDel="00990A51">
                <w:rPr>
                  <w:color w:val="000000"/>
                  <w:sz w:val="20"/>
                  <w:szCs w:val="20"/>
                </w:rPr>
                <w:delText>C++</w:delText>
              </w:r>
            </w:del>
          </w:p>
        </w:tc>
        <w:tc>
          <w:tcPr>
            <w:tcW w:w="0" w:type="auto"/>
            <w:vAlign w:val="bottom"/>
          </w:tcPr>
          <w:p w14:paraId="3D7AC8EF" w14:textId="649E0A97" w:rsidR="00F25551" w:rsidDel="00990A51" w:rsidRDefault="00F25551" w:rsidP="00F25551">
            <w:pPr>
              <w:ind w:firstLine="0"/>
              <w:jc w:val="right"/>
              <w:rPr>
                <w:del w:id="953" w:author="Michael Decker" w:date="2020-04-18T18:16:00Z"/>
                <w:rFonts w:cs="Times New Roman"/>
                <w:szCs w:val="24"/>
              </w:rPr>
            </w:pPr>
            <w:del w:id="954" w:author="Michael Decker" w:date="2020-04-18T18:16:00Z">
              <w:r w:rsidDel="00990A51">
                <w:rPr>
                  <w:color w:val="000000"/>
                  <w:sz w:val="20"/>
                  <w:szCs w:val="20"/>
                </w:rPr>
                <w:delText>134</w:delText>
              </w:r>
            </w:del>
          </w:p>
        </w:tc>
        <w:tc>
          <w:tcPr>
            <w:tcW w:w="0" w:type="auto"/>
            <w:vAlign w:val="bottom"/>
          </w:tcPr>
          <w:p w14:paraId="2A7B421B" w14:textId="61E324B3" w:rsidR="00F25551" w:rsidDel="00990A51" w:rsidRDefault="00F25551" w:rsidP="00F25551">
            <w:pPr>
              <w:ind w:firstLine="0"/>
              <w:jc w:val="right"/>
              <w:rPr>
                <w:del w:id="955" w:author="Michael Decker" w:date="2020-04-18T18:16:00Z"/>
                <w:rFonts w:cs="Times New Roman"/>
                <w:szCs w:val="24"/>
              </w:rPr>
            </w:pPr>
            <w:del w:id="956" w:author="Michael Decker" w:date="2020-04-18T18:16:00Z">
              <w:r w:rsidDel="00990A51">
                <w:rPr>
                  <w:color w:val="000000"/>
                  <w:sz w:val="20"/>
                  <w:szCs w:val="20"/>
                </w:rPr>
                <w:delText>9390</w:delText>
              </w:r>
            </w:del>
          </w:p>
        </w:tc>
        <w:tc>
          <w:tcPr>
            <w:tcW w:w="0" w:type="auto"/>
            <w:vAlign w:val="bottom"/>
          </w:tcPr>
          <w:p w14:paraId="55A3D202" w14:textId="493B0615" w:rsidR="00F25551" w:rsidDel="00990A51" w:rsidRDefault="00F25551" w:rsidP="00F25551">
            <w:pPr>
              <w:ind w:firstLine="0"/>
              <w:jc w:val="right"/>
              <w:rPr>
                <w:del w:id="957" w:author="Michael Decker" w:date="2020-04-18T18:16:00Z"/>
                <w:rFonts w:cs="Times New Roman"/>
                <w:szCs w:val="24"/>
              </w:rPr>
            </w:pPr>
            <w:del w:id="958" w:author="Michael Decker" w:date="2020-04-18T18:16:00Z">
              <w:r w:rsidDel="00990A51">
                <w:rPr>
                  <w:color w:val="000000"/>
                  <w:sz w:val="20"/>
                  <w:szCs w:val="20"/>
                </w:rPr>
                <w:delText>2809</w:delText>
              </w:r>
            </w:del>
          </w:p>
        </w:tc>
        <w:tc>
          <w:tcPr>
            <w:tcW w:w="0" w:type="auto"/>
            <w:vAlign w:val="bottom"/>
          </w:tcPr>
          <w:p w14:paraId="08BC8C84" w14:textId="5C184B91" w:rsidR="00F25551" w:rsidDel="00990A51" w:rsidRDefault="00F25551" w:rsidP="00F25551">
            <w:pPr>
              <w:ind w:firstLine="0"/>
              <w:jc w:val="right"/>
              <w:rPr>
                <w:del w:id="959" w:author="Michael Decker" w:date="2020-04-18T18:16:00Z"/>
                <w:rFonts w:cs="Times New Roman"/>
                <w:szCs w:val="24"/>
              </w:rPr>
            </w:pPr>
            <w:del w:id="960" w:author="Michael Decker" w:date="2020-04-18T18:16:00Z">
              <w:r w:rsidDel="00990A51">
                <w:rPr>
                  <w:color w:val="000000"/>
                  <w:sz w:val="20"/>
                  <w:szCs w:val="20"/>
                </w:rPr>
                <w:delText>1</w:delText>
              </w:r>
            </w:del>
          </w:p>
        </w:tc>
        <w:tc>
          <w:tcPr>
            <w:tcW w:w="0" w:type="auto"/>
            <w:vAlign w:val="bottom"/>
          </w:tcPr>
          <w:p w14:paraId="44676C1C" w14:textId="4E5EE680" w:rsidR="00F25551" w:rsidDel="00990A51" w:rsidRDefault="00F25551" w:rsidP="00F25551">
            <w:pPr>
              <w:ind w:firstLine="0"/>
              <w:jc w:val="right"/>
              <w:rPr>
                <w:del w:id="961" w:author="Michael Decker" w:date="2020-04-18T18:16:00Z"/>
                <w:rFonts w:cs="Times New Roman"/>
                <w:szCs w:val="24"/>
              </w:rPr>
            </w:pPr>
            <w:del w:id="962" w:author="Michael Decker" w:date="2020-04-18T18:16:00Z">
              <w:r w:rsidDel="00990A51">
                <w:rPr>
                  <w:color w:val="000000"/>
                  <w:sz w:val="20"/>
                  <w:szCs w:val="20"/>
                </w:rPr>
                <w:delText>0</w:delText>
              </w:r>
            </w:del>
          </w:p>
        </w:tc>
        <w:tc>
          <w:tcPr>
            <w:tcW w:w="0" w:type="auto"/>
            <w:vAlign w:val="bottom"/>
          </w:tcPr>
          <w:p w14:paraId="4EAB44F0" w14:textId="6AE6C623" w:rsidR="00F25551" w:rsidDel="00990A51" w:rsidRDefault="00F25551" w:rsidP="00F25551">
            <w:pPr>
              <w:ind w:firstLine="0"/>
              <w:jc w:val="right"/>
              <w:rPr>
                <w:del w:id="963" w:author="Michael Decker" w:date="2020-04-18T18:16:00Z"/>
                <w:rFonts w:cs="Times New Roman"/>
                <w:szCs w:val="24"/>
              </w:rPr>
            </w:pPr>
            <w:del w:id="964" w:author="Michael Decker" w:date="2020-04-18T18:16:00Z">
              <w:r w:rsidDel="00990A51">
                <w:rPr>
                  <w:color w:val="000000"/>
                  <w:sz w:val="20"/>
                  <w:szCs w:val="20"/>
                </w:rPr>
                <w:delText>0.30</w:delText>
              </w:r>
            </w:del>
          </w:p>
        </w:tc>
        <w:tc>
          <w:tcPr>
            <w:tcW w:w="0" w:type="auto"/>
            <w:vAlign w:val="bottom"/>
          </w:tcPr>
          <w:p w14:paraId="1B809211" w14:textId="2A288163" w:rsidR="00F25551" w:rsidDel="00990A51" w:rsidRDefault="00F25551" w:rsidP="00F25551">
            <w:pPr>
              <w:ind w:firstLine="0"/>
              <w:jc w:val="right"/>
              <w:rPr>
                <w:del w:id="965" w:author="Michael Decker" w:date="2020-04-18T18:16:00Z"/>
                <w:rFonts w:cs="Times New Roman"/>
                <w:szCs w:val="24"/>
              </w:rPr>
            </w:pPr>
            <w:del w:id="966" w:author="Michael Decker" w:date="2020-04-18T18:16:00Z">
              <w:r w:rsidDel="00990A51">
                <w:rPr>
                  <w:color w:val="000000"/>
                  <w:sz w:val="20"/>
                  <w:szCs w:val="20"/>
                </w:rPr>
                <w:delText>0.0341</w:delText>
              </w:r>
            </w:del>
          </w:p>
        </w:tc>
      </w:tr>
      <w:tr w:rsidR="00F25551" w:rsidDel="00990A51" w14:paraId="5D28A7B8" w14:textId="788963BE" w:rsidTr="002F6D12">
        <w:trPr>
          <w:del w:id="967" w:author="Michael Decker" w:date="2020-04-18T18:16:00Z"/>
        </w:trPr>
        <w:tc>
          <w:tcPr>
            <w:tcW w:w="0" w:type="auto"/>
            <w:vAlign w:val="bottom"/>
          </w:tcPr>
          <w:p w14:paraId="27082359" w14:textId="63FBCDE1" w:rsidR="00F25551" w:rsidDel="00990A51" w:rsidRDefault="00F25551" w:rsidP="00F25551">
            <w:pPr>
              <w:ind w:firstLine="0"/>
              <w:rPr>
                <w:del w:id="968" w:author="Michael Decker" w:date="2020-04-18T18:16:00Z"/>
                <w:rFonts w:cs="Times New Roman"/>
                <w:szCs w:val="24"/>
              </w:rPr>
            </w:pPr>
            <w:del w:id="969" w:author="Michael Decker" w:date="2020-04-18T18:16:00Z">
              <w:r w:rsidDel="00990A51">
                <w:rPr>
                  <w:color w:val="000000"/>
                  <w:sz w:val="20"/>
                  <w:szCs w:val="20"/>
                </w:rPr>
                <w:delText>asio</w:delText>
              </w:r>
            </w:del>
          </w:p>
        </w:tc>
        <w:tc>
          <w:tcPr>
            <w:tcW w:w="0" w:type="auto"/>
            <w:vAlign w:val="bottom"/>
          </w:tcPr>
          <w:p w14:paraId="7E40D004" w14:textId="3EC04004" w:rsidR="00F25551" w:rsidDel="00990A51" w:rsidRDefault="00F25551" w:rsidP="00F25551">
            <w:pPr>
              <w:ind w:firstLine="0"/>
              <w:rPr>
                <w:del w:id="970" w:author="Michael Decker" w:date="2020-04-18T18:16:00Z"/>
                <w:rFonts w:cs="Times New Roman"/>
                <w:szCs w:val="24"/>
              </w:rPr>
            </w:pPr>
            <w:del w:id="971" w:author="Michael Decker" w:date="2020-04-18T18:16:00Z">
              <w:r w:rsidDel="00990A51">
                <w:rPr>
                  <w:color w:val="000000"/>
                  <w:sz w:val="20"/>
                  <w:szCs w:val="20"/>
                </w:rPr>
                <w:delText>C++</w:delText>
              </w:r>
            </w:del>
          </w:p>
        </w:tc>
        <w:tc>
          <w:tcPr>
            <w:tcW w:w="0" w:type="auto"/>
            <w:vAlign w:val="bottom"/>
          </w:tcPr>
          <w:p w14:paraId="17791C9F" w14:textId="612282B8" w:rsidR="00F25551" w:rsidDel="00990A51" w:rsidRDefault="00F25551" w:rsidP="00F25551">
            <w:pPr>
              <w:ind w:firstLine="0"/>
              <w:jc w:val="right"/>
              <w:rPr>
                <w:del w:id="972" w:author="Michael Decker" w:date="2020-04-18T18:16:00Z"/>
                <w:rFonts w:cs="Times New Roman"/>
                <w:szCs w:val="24"/>
              </w:rPr>
            </w:pPr>
            <w:del w:id="973" w:author="Michael Decker" w:date="2020-04-18T18:16:00Z">
              <w:r w:rsidDel="00990A51">
                <w:rPr>
                  <w:color w:val="000000"/>
                  <w:sz w:val="20"/>
                  <w:szCs w:val="20"/>
                </w:rPr>
                <w:delText>28</w:delText>
              </w:r>
            </w:del>
          </w:p>
        </w:tc>
        <w:tc>
          <w:tcPr>
            <w:tcW w:w="0" w:type="auto"/>
            <w:vAlign w:val="bottom"/>
          </w:tcPr>
          <w:p w14:paraId="1C4BBA49" w14:textId="38882FDD" w:rsidR="00F25551" w:rsidDel="00990A51" w:rsidRDefault="00F25551" w:rsidP="00F25551">
            <w:pPr>
              <w:ind w:firstLine="0"/>
              <w:jc w:val="right"/>
              <w:rPr>
                <w:del w:id="974" w:author="Michael Decker" w:date="2020-04-18T18:16:00Z"/>
                <w:rFonts w:cs="Times New Roman"/>
                <w:szCs w:val="24"/>
              </w:rPr>
            </w:pPr>
            <w:del w:id="975" w:author="Michael Decker" w:date="2020-04-18T18:16:00Z">
              <w:r w:rsidDel="00990A51">
                <w:rPr>
                  <w:color w:val="000000"/>
                  <w:sz w:val="20"/>
                  <w:szCs w:val="20"/>
                </w:rPr>
                <w:delText>105180</w:delText>
              </w:r>
            </w:del>
          </w:p>
        </w:tc>
        <w:tc>
          <w:tcPr>
            <w:tcW w:w="0" w:type="auto"/>
            <w:vAlign w:val="bottom"/>
          </w:tcPr>
          <w:p w14:paraId="203630AD" w14:textId="49FB75E7" w:rsidR="00F25551" w:rsidDel="00990A51" w:rsidRDefault="00F25551" w:rsidP="00F25551">
            <w:pPr>
              <w:ind w:firstLine="0"/>
              <w:jc w:val="right"/>
              <w:rPr>
                <w:del w:id="976" w:author="Michael Decker" w:date="2020-04-18T18:16:00Z"/>
                <w:rFonts w:cs="Times New Roman"/>
                <w:szCs w:val="24"/>
              </w:rPr>
            </w:pPr>
            <w:del w:id="977" w:author="Michael Decker" w:date="2020-04-18T18:16:00Z">
              <w:r w:rsidDel="00990A51">
                <w:rPr>
                  <w:color w:val="000000"/>
                  <w:sz w:val="20"/>
                  <w:szCs w:val="20"/>
                </w:rPr>
                <w:delText>38013</w:delText>
              </w:r>
            </w:del>
          </w:p>
        </w:tc>
        <w:tc>
          <w:tcPr>
            <w:tcW w:w="0" w:type="auto"/>
            <w:vAlign w:val="bottom"/>
          </w:tcPr>
          <w:p w14:paraId="59F6327D" w14:textId="0F5D6B15" w:rsidR="00F25551" w:rsidDel="00990A51" w:rsidRDefault="00F25551" w:rsidP="00F25551">
            <w:pPr>
              <w:ind w:firstLine="0"/>
              <w:jc w:val="right"/>
              <w:rPr>
                <w:del w:id="978" w:author="Michael Decker" w:date="2020-04-18T18:16:00Z"/>
                <w:rFonts w:cs="Times New Roman"/>
                <w:szCs w:val="24"/>
              </w:rPr>
            </w:pPr>
            <w:del w:id="979" w:author="Michael Decker" w:date="2020-04-18T18:16:00Z">
              <w:r w:rsidDel="00990A51">
                <w:rPr>
                  <w:color w:val="000000"/>
                  <w:sz w:val="20"/>
                  <w:szCs w:val="20"/>
                </w:rPr>
                <w:delText>47</w:delText>
              </w:r>
            </w:del>
          </w:p>
        </w:tc>
        <w:tc>
          <w:tcPr>
            <w:tcW w:w="0" w:type="auto"/>
            <w:vAlign w:val="bottom"/>
          </w:tcPr>
          <w:p w14:paraId="54FBD6DA" w14:textId="26470228" w:rsidR="00F25551" w:rsidDel="00990A51" w:rsidRDefault="00F25551" w:rsidP="00F25551">
            <w:pPr>
              <w:ind w:firstLine="0"/>
              <w:jc w:val="right"/>
              <w:rPr>
                <w:del w:id="980" w:author="Michael Decker" w:date="2020-04-18T18:16:00Z"/>
                <w:rFonts w:cs="Times New Roman"/>
                <w:szCs w:val="24"/>
              </w:rPr>
            </w:pPr>
            <w:del w:id="981" w:author="Michael Decker" w:date="2020-04-18T18:16:00Z">
              <w:r w:rsidDel="00990A51">
                <w:rPr>
                  <w:color w:val="000000"/>
                  <w:sz w:val="20"/>
                  <w:szCs w:val="20"/>
                </w:rPr>
                <w:delText>0</w:delText>
              </w:r>
            </w:del>
          </w:p>
        </w:tc>
        <w:tc>
          <w:tcPr>
            <w:tcW w:w="0" w:type="auto"/>
            <w:vAlign w:val="bottom"/>
          </w:tcPr>
          <w:p w14:paraId="5C6E432F" w14:textId="32753842" w:rsidR="00F25551" w:rsidDel="00990A51" w:rsidRDefault="00F25551" w:rsidP="00F25551">
            <w:pPr>
              <w:ind w:firstLine="0"/>
              <w:jc w:val="right"/>
              <w:rPr>
                <w:del w:id="982" w:author="Michael Decker" w:date="2020-04-18T18:16:00Z"/>
                <w:rFonts w:cs="Times New Roman"/>
                <w:szCs w:val="24"/>
              </w:rPr>
            </w:pPr>
            <w:del w:id="983" w:author="Michael Decker" w:date="2020-04-18T18:16:00Z">
              <w:r w:rsidDel="00990A51">
                <w:rPr>
                  <w:color w:val="000000"/>
                  <w:sz w:val="20"/>
                  <w:szCs w:val="20"/>
                </w:rPr>
                <w:delText>0.36</w:delText>
              </w:r>
            </w:del>
          </w:p>
        </w:tc>
        <w:tc>
          <w:tcPr>
            <w:tcW w:w="0" w:type="auto"/>
            <w:vAlign w:val="bottom"/>
          </w:tcPr>
          <w:p w14:paraId="0D1441B0" w14:textId="40BB9D2B" w:rsidR="00F25551" w:rsidDel="00990A51" w:rsidRDefault="00F25551" w:rsidP="00F25551">
            <w:pPr>
              <w:ind w:firstLine="0"/>
              <w:jc w:val="right"/>
              <w:rPr>
                <w:del w:id="984" w:author="Michael Decker" w:date="2020-04-18T18:16:00Z"/>
                <w:rFonts w:cs="Times New Roman"/>
                <w:szCs w:val="24"/>
              </w:rPr>
            </w:pPr>
            <w:del w:id="985" w:author="Michael Decker" w:date="2020-04-18T18:16:00Z">
              <w:r w:rsidDel="00990A51">
                <w:rPr>
                  <w:color w:val="000000"/>
                  <w:sz w:val="20"/>
                  <w:szCs w:val="20"/>
                </w:rPr>
                <w:delText>1.6014</w:delText>
              </w:r>
            </w:del>
          </w:p>
        </w:tc>
      </w:tr>
      <w:tr w:rsidR="00F25551" w:rsidDel="00990A51" w14:paraId="451C3CEE" w14:textId="478170D2" w:rsidTr="002F6D12">
        <w:trPr>
          <w:del w:id="986" w:author="Michael Decker" w:date="2020-04-18T18:16:00Z"/>
        </w:trPr>
        <w:tc>
          <w:tcPr>
            <w:tcW w:w="0" w:type="auto"/>
            <w:vAlign w:val="bottom"/>
          </w:tcPr>
          <w:p w14:paraId="7BB7332E" w14:textId="0F295D5F" w:rsidR="00F25551" w:rsidDel="00990A51" w:rsidRDefault="00F25551" w:rsidP="00F25551">
            <w:pPr>
              <w:ind w:firstLine="0"/>
              <w:rPr>
                <w:del w:id="987" w:author="Michael Decker" w:date="2020-04-18T18:16:00Z"/>
                <w:rFonts w:cs="Times New Roman"/>
                <w:szCs w:val="24"/>
              </w:rPr>
            </w:pPr>
            <w:del w:id="988" w:author="Michael Decker" w:date="2020-04-18T18:16:00Z">
              <w:r w:rsidDel="00990A51">
                <w:rPr>
                  <w:color w:val="000000"/>
                  <w:sz w:val="20"/>
                  <w:szCs w:val="20"/>
                </w:rPr>
                <w:delText>aws sdk cpp</w:delText>
              </w:r>
            </w:del>
          </w:p>
        </w:tc>
        <w:tc>
          <w:tcPr>
            <w:tcW w:w="0" w:type="auto"/>
            <w:vAlign w:val="bottom"/>
          </w:tcPr>
          <w:p w14:paraId="3E3356C9" w14:textId="47E63017" w:rsidR="00F25551" w:rsidDel="00990A51" w:rsidRDefault="00F25551" w:rsidP="00F25551">
            <w:pPr>
              <w:ind w:firstLine="0"/>
              <w:rPr>
                <w:del w:id="989" w:author="Michael Decker" w:date="2020-04-18T18:16:00Z"/>
                <w:rFonts w:cs="Times New Roman"/>
                <w:szCs w:val="24"/>
              </w:rPr>
            </w:pPr>
            <w:del w:id="990" w:author="Michael Decker" w:date="2020-04-18T18:16:00Z">
              <w:r w:rsidDel="00990A51">
                <w:rPr>
                  <w:color w:val="000000"/>
                  <w:sz w:val="20"/>
                  <w:szCs w:val="20"/>
                </w:rPr>
                <w:delText>C++</w:delText>
              </w:r>
            </w:del>
          </w:p>
        </w:tc>
        <w:tc>
          <w:tcPr>
            <w:tcW w:w="0" w:type="auto"/>
            <w:vAlign w:val="bottom"/>
          </w:tcPr>
          <w:p w14:paraId="52952639" w14:textId="10F4F605" w:rsidR="00F25551" w:rsidDel="00990A51" w:rsidRDefault="00F25551" w:rsidP="00F25551">
            <w:pPr>
              <w:ind w:firstLine="0"/>
              <w:jc w:val="right"/>
              <w:rPr>
                <w:del w:id="991" w:author="Michael Decker" w:date="2020-04-18T18:16:00Z"/>
                <w:rFonts w:cs="Times New Roman"/>
                <w:szCs w:val="24"/>
              </w:rPr>
            </w:pPr>
            <w:del w:id="992" w:author="Michael Decker" w:date="2020-04-18T18:16:00Z">
              <w:r w:rsidDel="00990A51">
                <w:rPr>
                  <w:color w:val="000000"/>
                  <w:sz w:val="20"/>
                  <w:szCs w:val="20"/>
                </w:rPr>
                <w:delText>57</w:delText>
              </w:r>
            </w:del>
          </w:p>
        </w:tc>
        <w:tc>
          <w:tcPr>
            <w:tcW w:w="0" w:type="auto"/>
            <w:vAlign w:val="bottom"/>
          </w:tcPr>
          <w:p w14:paraId="3EE8444E" w14:textId="22E311B4" w:rsidR="00F25551" w:rsidDel="00990A51" w:rsidRDefault="00F25551" w:rsidP="00F25551">
            <w:pPr>
              <w:ind w:firstLine="0"/>
              <w:jc w:val="right"/>
              <w:rPr>
                <w:del w:id="993" w:author="Michael Decker" w:date="2020-04-18T18:16:00Z"/>
                <w:rFonts w:cs="Times New Roman"/>
                <w:szCs w:val="24"/>
              </w:rPr>
            </w:pPr>
            <w:del w:id="994" w:author="Michael Decker" w:date="2020-04-18T18:16:00Z">
              <w:r w:rsidDel="00990A51">
                <w:rPr>
                  <w:color w:val="000000"/>
                  <w:sz w:val="20"/>
                  <w:szCs w:val="20"/>
                </w:rPr>
                <w:delText>2503490</w:delText>
              </w:r>
            </w:del>
          </w:p>
        </w:tc>
        <w:tc>
          <w:tcPr>
            <w:tcW w:w="0" w:type="auto"/>
            <w:vAlign w:val="bottom"/>
          </w:tcPr>
          <w:p w14:paraId="6F9137E1" w14:textId="15D7AA16" w:rsidR="00F25551" w:rsidDel="00990A51" w:rsidRDefault="00F25551" w:rsidP="00F25551">
            <w:pPr>
              <w:ind w:firstLine="0"/>
              <w:jc w:val="right"/>
              <w:rPr>
                <w:del w:id="995" w:author="Michael Decker" w:date="2020-04-18T18:16:00Z"/>
                <w:rFonts w:cs="Times New Roman"/>
                <w:szCs w:val="24"/>
              </w:rPr>
            </w:pPr>
            <w:del w:id="996" w:author="Michael Decker" w:date="2020-04-18T18:16:00Z">
              <w:r w:rsidDel="00990A51">
                <w:rPr>
                  <w:color w:val="000000"/>
                  <w:sz w:val="20"/>
                  <w:szCs w:val="20"/>
                </w:rPr>
                <w:delText>2509104</w:delText>
              </w:r>
            </w:del>
          </w:p>
        </w:tc>
        <w:tc>
          <w:tcPr>
            <w:tcW w:w="0" w:type="auto"/>
            <w:vAlign w:val="bottom"/>
          </w:tcPr>
          <w:p w14:paraId="3119A0E2" w14:textId="06D250EC" w:rsidR="00F25551" w:rsidDel="00990A51" w:rsidRDefault="00F25551" w:rsidP="00F25551">
            <w:pPr>
              <w:ind w:firstLine="0"/>
              <w:jc w:val="right"/>
              <w:rPr>
                <w:del w:id="997" w:author="Michael Decker" w:date="2020-04-18T18:16:00Z"/>
                <w:rFonts w:cs="Times New Roman"/>
                <w:szCs w:val="24"/>
              </w:rPr>
            </w:pPr>
            <w:del w:id="998" w:author="Michael Decker" w:date="2020-04-18T18:16:00Z">
              <w:r w:rsidDel="00990A51">
                <w:rPr>
                  <w:color w:val="000000"/>
                  <w:sz w:val="20"/>
                  <w:szCs w:val="20"/>
                </w:rPr>
                <w:delText>217</w:delText>
              </w:r>
            </w:del>
          </w:p>
        </w:tc>
        <w:tc>
          <w:tcPr>
            <w:tcW w:w="0" w:type="auto"/>
            <w:vAlign w:val="bottom"/>
          </w:tcPr>
          <w:p w14:paraId="3F3DD88A" w14:textId="6DE02AAF" w:rsidR="00F25551" w:rsidDel="00990A51" w:rsidRDefault="00F25551" w:rsidP="00F25551">
            <w:pPr>
              <w:ind w:firstLine="0"/>
              <w:jc w:val="right"/>
              <w:rPr>
                <w:del w:id="999" w:author="Michael Decker" w:date="2020-04-18T18:16:00Z"/>
                <w:rFonts w:cs="Times New Roman"/>
                <w:szCs w:val="24"/>
              </w:rPr>
            </w:pPr>
            <w:del w:id="1000" w:author="Michael Decker" w:date="2020-04-18T18:16:00Z">
              <w:r w:rsidDel="00990A51">
                <w:rPr>
                  <w:color w:val="000000"/>
                  <w:sz w:val="20"/>
                  <w:szCs w:val="20"/>
                </w:rPr>
                <w:delText>0</w:delText>
              </w:r>
            </w:del>
          </w:p>
        </w:tc>
        <w:tc>
          <w:tcPr>
            <w:tcW w:w="0" w:type="auto"/>
            <w:vAlign w:val="bottom"/>
          </w:tcPr>
          <w:p w14:paraId="42A90930" w14:textId="62D26AD5" w:rsidR="00F25551" w:rsidDel="00990A51" w:rsidRDefault="00F25551" w:rsidP="00F25551">
            <w:pPr>
              <w:ind w:firstLine="0"/>
              <w:jc w:val="right"/>
              <w:rPr>
                <w:del w:id="1001" w:author="Michael Decker" w:date="2020-04-18T18:16:00Z"/>
                <w:rFonts w:cs="Times New Roman"/>
                <w:szCs w:val="24"/>
              </w:rPr>
            </w:pPr>
            <w:del w:id="1002" w:author="Michael Decker" w:date="2020-04-18T18:16:00Z">
              <w:r w:rsidDel="00990A51">
                <w:rPr>
                  <w:color w:val="000000"/>
                  <w:sz w:val="20"/>
                  <w:szCs w:val="20"/>
                </w:rPr>
                <w:delText>1.00</w:delText>
              </w:r>
            </w:del>
          </w:p>
        </w:tc>
        <w:tc>
          <w:tcPr>
            <w:tcW w:w="0" w:type="auto"/>
            <w:vAlign w:val="bottom"/>
          </w:tcPr>
          <w:p w14:paraId="69D25538" w14:textId="7B09F178" w:rsidR="00F25551" w:rsidDel="00990A51" w:rsidRDefault="00F25551" w:rsidP="00F25551">
            <w:pPr>
              <w:ind w:firstLine="0"/>
              <w:jc w:val="right"/>
              <w:rPr>
                <w:del w:id="1003" w:author="Michael Decker" w:date="2020-04-18T18:16:00Z"/>
                <w:rFonts w:cs="Times New Roman"/>
                <w:szCs w:val="24"/>
              </w:rPr>
            </w:pPr>
            <w:del w:id="1004" w:author="Michael Decker" w:date="2020-04-18T18:16:00Z">
              <w:r w:rsidDel="00990A51">
                <w:rPr>
                  <w:color w:val="000000"/>
                  <w:sz w:val="20"/>
                  <w:szCs w:val="20"/>
                </w:rPr>
                <w:delText>7.3935</w:delText>
              </w:r>
            </w:del>
          </w:p>
        </w:tc>
      </w:tr>
      <w:tr w:rsidR="00F25551" w:rsidDel="00990A51" w14:paraId="4E4EB9A0" w14:textId="2A0918E1" w:rsidTr="002F6D12">
        <w:trPr>
          <w:del w:id="1005" w:author="Michael Decker" w:date="2020-04-18T18:16:00Z"/>
        </w:trPr>
        <w:tc>
          <w:tcPr>
            <w:tcW w:w="0" w:type="auto"/>
            <w:vAlign w:val="bottom"/>
          </w:tcPr>
          <w:p w14:paraId="675A4C67" w14:textId="50BA13E7" w:rsidR="00F25551" w:rsidDel="00990A51" w:rsidRDefault="00F25551" w:rsidP="00F25551">
            <w:pPr>
              <w:ind w:firstLine="0"/>
              <w:rPr>
                <w:del w:id="1006" w:author="Michael Decker" w:date="2020-04-18T18:16:00Z"/>
                <w:rFonts w:cs="Times New Roman"/>
                <w:szCs w:val="24"/>
              </w:rPr>
            </w:pPr>
            <w:del w:id="1007" w:author="Michael Decker" w:date="2020-04-18T18:16:00Z">
              <w:r w:rsidDel="00990A51">
                <w:rPr>
                  <w:color w:val="000000"/>
                  <w:sz w:val="20"/>
                  <w:szCs w:val="20"/>
                </w:rPr>
                <w:delText>cdt</w:delText>
              </w:r>
            </w:del>
          </w:p>
        </w:tc>
        <w:tc>
          <w:tcPr>
            <w:tcW w:w="0" w:type="auto"/>
            <w:vAlign w:val="bottom"/>
          </w:tcPr>
          <w:p w14:paraId="0E31F25F" w14:textId="78DE2B5E" w:rsidR="00F25551" w:rsidDel="00990A51" w:rsidRDefault="00F25551" w:rsidP="00F25551">
            <w:pPr>
              <w:ind w:firstLine="0"/>
              <w:rPr>
                <w:del w:id="1008" w:author="Michael Decker" w:date="2020-04-18T18:16:00Z"/>
                <w:rFonts w:cs="Times New Roman"/>
                <w:szCs w:val="24"/>
              </w:rPr>
            </w:pPr>
            <w:del w:id="1009" w:author="Michael Decker" w:date="2020-04-18T18:16:00Z">
              <w:r w:rsidDel="00990A51">
                <w:rPr>
                  <w:color w:val="000000"/>
                  <w:sz w:val="20"/>
                  <w:szCs w:val="20"/>
                </w:rPr>
                <w:delText>Java/C++/C</w:delText>
              </w:r>
            </w:del>
          </w:p>
        </w:tc>
        <w:tc>
          <w:tcPr>
            <w:tcW w:w="0" w:type="auto"/>
            <w:vAlign w:val="bottom"/>
          </w:tcPr>
          <w:p w14:paraId="2D2BF005" w14:textId="771135B8" w:rsidR="00F25551" w:rsidDel="00990A51" w:rsidRDefault="00F25551" w:rsidP="00F25551">
            <w:pPr>
              <w:ind w:firstLine="0"/>
              <w:jc w:val="right"/>
              <w:rPr>
                <w:del w:id="1010" w:author="Michael Decker" w:date="2020-04-18T18:16:00Z"/>
                <w:rFonts w:cs="Times New Roman"/>
                <w:szCs w:val="24"/>
              </w:rPr>
            </w:pPr>
            <w:del w:id="1011" w:author="Michael Decker" w:date="2020-04-18T18:16:00Z">
              <w:r w:rsidDel="00990A51">
                <w:rPr>
                  <w:color w:val="000000"/>
                  <w:sz w:val="20"/>
                  <w:szCs w:val="20"/>
                </w:rPr>
                <w:delText>154</w:delText>
              </w:r>
            </w:del>
          </w:p>
        </w:tc>
        <w:tc>
          <w:tcPr>
            <w:tcW w:w="0" w:type="auto"/>
            <w:vAlign w:val="bottom"/>
          </w:tcPr>
          <w:p w14:paraId="09A3AA90" w14:textId="3A13A42D" w:rsidR="00F25551" w:rsidDel="00990A51" w:rsidRDefault="00F25551" w:rsidP="00F25551">
            <w:pPr>
              <w:ind w:firstLine="0"/>
              <w:jc w:val="right"/>
              <w:rPr>
                <w:del w:id="1012" w:author="Michael Decker" w:date="2020-04-18T18:16:00Z"/>
                <w:rFonts w:cs="Times New Roman"/>
                <w:szCs w:val="24"/>
              </w:rPr>
            </w:pPr>
            <w:del w:id="1013" w:author="Michael Decker" w:date="2020-04-18T18:16:00Z">
              <w:r w:rsidDel="00990A51">
                <w:rPr>
                  <w:color w:val="000000"/>
                  <w:sz w:val="20"/>
                  <w:szCs w:val="20"/>
                </w:rPr>
                <w:delText>1122144</w:delText>
              </w:r>
            </w:del>
          </w:p>
        </w:tc>
        <w:tc>
          <w:tcPr>
            <w:tcW w:w="0" w:type="auto"/>
            <w:vAlign w:val="bottom"/>
          </w:tcPr>
          <w:p w14:paraId="66D3195F" w14:textId="4E9E267B" w:rsidR="00F25551" w:rsidDel="00990A51" w:rsidRDefault="00F25551" w:rsidP="00F25551">
            <w:pPr>
              <w:ind w:firstLine="0"/>
              <w:jc w:val="right"/>
              <w:rPr>
                <w:del w:id="1014" w:author="Michael Decker" w:date="2020-04-18T18:16:00Z"/>
                <w:rFonts w:cs="Times New Roman"/>
                <w:szCs w:val="24"/>
              </w:rPr>
            </w:pPr>
            <w:del w:id="1015" w:author="Michael Decker" w:date="2020-04-18T18:16:00Z">
              <w:r w:rsidDel="00990A51">
                <w:rPr>
                  <w:color w:val="000000"/>
                  <w:sz w:val="20"/>
                  <w:szCs w:val="20"/>
                </w:rPr>
                <w:delText>450027</w:delText>
              </w:r>
            </w:del>
          </w:p>
        </w:tc>
        <w:tc>
          <w:tcPr>
            <w:tcW w:w="0" w:type="auto"/>
            <w:vAlign w:val="bottom"/>
          </w:tcPr>
          <w:p w14:paraId="4B814128" w14:textId="710BBCFA" w:rsidR="00F25551" w:rsidDel="00990A51" w:rsidRDefault="00F25551" w:rsidP="00F25551">
            <w:pPr>
              <w:ind w:firstLine="0"/>
              <w:jc w:val="right"/>
              <w:rPr>
                <w:del w:id="1016" w:author="Michael Decker" w:date="2020-04-18T18:16:00Z"/>
                <w:rFonts w:cs="Times New Roman"/>
                <w:szCs w:val="24"/>
              </w:rPr>
            </w:pPr>
            <w:del w:id="1017" w:author="Michael Decker" w:date="2020-04-18T18:16:00Z">
              <w:r w:rsidDel="00990A51">
                <w:rPr>
                  <w:color w:val="000000"/>
                  <w:sz w:val="20"/>
                  <w:szCs w:val="20"/>
                </w:rPr>
                <w:delText>85</w:delText>
              </w:r>
            </w:del>
          </w:p>
        </w:tc>
        <w:tc>
          <w:tcPr>
            <w:tcW w:w="0" w:type="auto"/>
            <w:vAlign w:val="bottom"/>
          </w:tcPr>
          <w:p w14:paraId="38AD67BC" w14:textId="294937ED" w:rsidR="00F25551" w:rsidDel="00990A51" w:rsidRDefault="00F25551" w:rsidP="00F25551">
            <w:pPr>
              <w:ind w:firstLine="0"/>
              <w:jc w:val="right"/>
              <w:rPr>
                <w:del w:id="1018" w:author="Michael Decker" w:date="2020-04-18T18:16:00Z"/>
                <w:rFonts w:cs="Times New Roman"/>
                <w:szCs w:val="24"/>
              </w:rPr>
            </w:pPr>
            <w:del w:id="1019" w:author="Michael Decker" w:date="2020-04-18T18:16:00Z">
              <w:r w:rsidDel="00990A51">
                <w:rPr>
                  <w:color w:val="000000"/>
                  <w:sz w:val="20"/>
                  <w:szCs w:val="20"/>
                </w:rPr>
                <w:delText>0</w:delText>
              </w:r>
            </w:del>
          </w:p>
        </w:tc>
        <w:tc>
          <w:tcPr>
            <w:tcW w:w="0" w:type="auto"/>
            <w:vAlign w:val="bottom"/>
          </w:tcPr>
          <w:p w14:paraId="6F7166B8" w14:textId="294BF082" w:rsidR="00F25551" w:rsidDel="00990A51" w:rsidRDefault="00F25551" w:rsidP="00F25551">
            <w:pPr>
              <w:ind w:firstLine="0"/>
              <w:jc w:val="right"/>
              <w:rPr>
                <w:del w:id="1020" w:author="Michael Decker" w:date="2020-04-18T18:16:00Z"/>
                <w:rFonts w:cs="Times New Roman"/>
                <w:szCs w:val="24"/>
              </w:rPr>
            </w:pPr>
            <w:del w:id="1021" w:author="Michael Decker" w:date="2020-04-18T18:16:00Z">
              <w:r w:rsidDel="00990A51">
                <w:rPr>
                  <w:color w:val="000000"/>
                  <w:sz w:val="20"/>
                  <w:szCs w:val="20"/>
                </w:rPr>
                <w:delText>0.40</w:delText>
              </w:r>
            </w:del>
          </w:p>
        </w:tc>
        <w:tc>
          <w:tcPr>
            <w:tcW w:w="0" w:type="auto"/>
            <w:vAlign w:val="bottom"/>
          </w:tcPr>
          <w:p w14:paraId="6C7E8F5C" w14:textId="4F2A6F9F" w:rsidR="00F25551" w:rsidDel="00990A51" w:rsidRDefault="00F25551" w:rsidP="00F25551">
            <w:pPr>
              <w:ind w:firstLine="0"/>
              <w:jc w:val="right"/>
              <w:rPr>
                <w:del w:id="1022" w:author="Michael Decker" w:date="2020-04-18T18:16:00Z"/>
                <w:rFonts w:cs="Times New Roman"/>
                <w:szCs w:val="24"/>
              </w:rPr>
            </w:pPr>
            <w:del w:id="1023" w:author="Michael Decker" w:date="2020-04-18T18:16:00Z">
              <w:r w:rsidDel="00990A51">
                <w:rPr>
                  <w:color w:val="000000"/>
                  <w:sz w:val="20"/>
                  <w:szCs w:val="20"/>
                </w:rPr>
                <w:delText>2.8961</w:delText>
              </w:r>
            </w:del>
          </w:p>
        </w:tc>
      </w:tr>
      <w:tr w:rsidR="00F25551" w:rsidDel="00990A51" w14:paraId="1AD06CB2" w14:textId="23882B23" w:rsidTr="002F6D12">
        <w:trPr>
          <w:del w:id="1024" w:author="Michael Decker" w:date="2020-04-18T18:16:00Z"/>
        </w:trPr>
        <w:tc>
          <w:tcPr>
            <w:tcW w:w="0" w:type="auto"/>
            <w:vAlign w:val="bottom"/>
          </w:tcPr>
          <w:p w14:paraId="3D341D0C" w14:textId="1456104F" w:rsidR="00F25551" w:rsidDel="00990A51" w:rsidRDefault="00F25551" w:rsidP="00F25551">
            <w:pPr>
              <w:ind w:firstLine="0"/>
              <w:rPr>
                <w:del w:id="1025" w:author="Michael Decker" w:date="2020-04-18T18:16:00Z"/>
                <w:rFonts w:cs="Times New Roman"/>
                <w:szCs w:val="24"/>
              </w:rPr>
            </w:pPr>
            <w:del w:id="1026" w:author="Michael Decker" w:date="2020-04-18T18:16:00Z">
              <w:r w:rsidDel="00990A51">
                <w:rPr>
                  <w:color w:val="000000"/>
                  <w:sz w:val="20"/>
                  <w:szCs w:val="20"/>
                </w:rPr>
                <w:delText>C Plus Plus</w:delText>
              </w:r>
            </w:del>
          </w:p>
        </w:tc>
        <w:tc>
          <w:tcPr>
            <w:tcW w:w="0" w:type="auto"/>
            <w:vAlign w:val="bottom"/>
          </w:tcPr>
          <w:p w14:paraId="134B1ABF" w14:textId="083B6045" w:rsidR="00F25551" w:rsidDel="00990A51" w:rsidRDefault="00F25551" w:rsidP="00F25551">
            <w:pPr>
              <w:ind w:firstLine="0"/>
              <w:rPr>
                <w:del w:id="1027" w:author="Michael Decker" w:date="2020-04-18T18:16:00Z"/>
                <w:rFonts w:cs="Times New Roman"/>
                <w:szCs w:val="24"/>
              </w:rPr>
            </w:pPr>
            <w:del w:id="1028" w:author="Michael Decker" w:date="2020-04-18T18:16:00Z">
              <w:r w:rsidDel="00990A51">
                <w:rPr>
                  <w:color w:val="000000"/>
                  <w:sz w:val="20"/>
                  <w:szCs w:val="20"/>
                </w:rPr>
                <w:delText>C++/C</w:delText>
              </w:r>
            </w:del>
          </w:p>
        </w:tc>
        <w:tc>
          <w:tcPr>
            <w:tcW w:w="0" w:type="auto"/>
            <w:vAlign w:val="bottom"/>
          </w:tcPr>
          <w:p w14:paraId="434DCC81" w14:textId="4924978F" w:rsidR="00F25551" w:rsidDel="00990A51" w:rsidRDefault="00F25551" w:rsidP="00F25551">
            <w:pPr>
              <w:ind w:firstLine="0"/>
              <w:jc w:val="right"/>
              <w:rPr>
                <w:del w:id="1029" w:author="Michael Decker" w:date="2020-04-18T18:16:00Z"/>
                <w:rFonts w:cs="Times New Roman"/>
                <w:szCs w:val="24"/>
              </w:rPr>
            </w:pPr>
            <w:del w:id="1030" w:author="Michael Decker" w:date="2020-04-18T18:16:00Z">
              <w:r w:rsidDel="00990A51">
                <w:rPr>
                  <w:color w:val="000000"/>
                  <w:sz w:val="20"/>
                  <w:szCs w:val="20"/>
                </w:rPr>
                <w:delText>100</w:delText>
              </w:r>
            </w:del>
          </w:p>
        </w:tc>
        <w:tc>
          <w:tcPr>
            <w:tcW w:w="0" w:type="auto"/>
            <w:vAlign w:val="bottom"/>
          </w:tcPr>
          <w:p w14:paraId="1AAB56C5" w14:textId="260E2030" w:rsidR="00F25551" w:rsidDel="00990A51" w:rsidRDefault="00F25551" w:rsidP="00F25551">
            <w:pPr>
              <w:ind w:firstLine="0"/>
              <w:jc w:val="right"/>
              <w:rPr>
                <w:del w:id="1031" w:author="Michael Decker" w:date="2020-04-18T18:16:00Z"/>
                <w:rFonts w:cs="Times New Roman"/>
                <w:szCs w:val="24"/>
              </w:rPr>
            </w:pPr>
            <w:del w:id="1032" w:author="Michael Decker" w:date="2020-04-18T18:16:00Z">
              <w:r w:rsidDel="00990A51">
                <w:rPr>
                  <w:color w:val="000000"/>
                  <w:sz w:val="20"/>
                  <w:szCs w:val="20"/>
                </w:rPr>
                <w:delText>5767</w:delText>
              </w:r>
            </w:del>
          </w:p>
        </w:tc>
        <w:tc>
          <w:tcPr>
            <w:tcW w:w="0" w:type="auto"/>
            <w:vAlign w:val="bottom"/>
          </w:tcPr>
          <w:p w14:paraId="3A2C783E" w14:textId="172C11D3" w:rsidR="00F25551" w:rsidDel="00990A51" w:rsidRDefault="00F25551" w:rsidP="00F25551">
            <w:pPr>
              <w:ind w:firstLine="0"/>
              <w:jc w:val="right"/>
              <w:rPr>
                <w:del w:id="1033" w:author="Michael Decker" w:date="2020-04-18T18:16:00Z"/>
                <w:rFonts w:cs="Times New Roman"/>
                <w:szCs w:val="24"/>
              </w:rPr>
            </w:pPr>
            <w:del w:id="1034" w:author="Michael Decker" w:date="2020-04-18T18:16:00Z">
              <w:r w:rsidDel="00990A51">
                <w:rPr>
                  <w:color w:val="000000"/>
                  <w:sz w:val="20"/>
                  <w:szCs w:val="20"/>
                </w:rPr>
                <w:delText>576</w:delText>
              </w:r>
            </w:del>
          </w:p>
        </w:tc>
        <w:tc>
          <w:tcPr>
            <w:tcW w:w="0" w:type="auto"/>
            <w:vAlign w:val="bottom"/>
          </w:tcPr>
          <w:p w14:paraId="570DB099" w14:textId="79A2EDF5" w:rsidR="00F25551" w:rsidDel="00990A51" w:rsidRDefault="00F25551" w:rsidP="00F25551">
            <w:pPr>
              <w:ind w:firstLine="0"/>
              <w:jc w:val="right"/>
              <w:rPr>
                <w:del w:id="1035" w:author="Michael Decker" w:date="2020-04-18T18:16:00Z"/>
                <w:rFonts w:cs="Times New Roman"/>
                <w:szCs w:val="24"/>
              </w:rPr>
            </w:pPr>
            <w:del w:id="1036" w:author="Michael Decker" w:date="2020-04-18T18:16:00Z">
              <w:r w:rsidDel="00990A51">
                <w:rPr>
                  <w:color w:val="000000"/>
                  <w:sz w:val="20"/>
                  <w:szCs w:val="20"/>
                </w:rPr>
                <w:delText>31</w:delText>
              </w:r>
            </w:del>
          </w:p>
        </w:tc>
        <w:tc>
          <w:tcPr>
            <w:tcW w:w="0" w:type="auto"/>
            <w:vAlign w:val="bottom"/>
          </w:tcPr>
          <w:p w14:paraId="433CC1C3" w14:textId="772855F8" w:rsidR="00F25551" w:rsidDel="00990A51" w:rsidRDefault="00F25551" w:rsidP="00F25551">
            <w:pPr>
              <w:ind w:firstLine="0"/>
              <w:jc w:val="right"/>
              <w:rPr>
                <w:del w:id="1037" w:author="Michael Decker" w:date="2020-04-18T18:16:00Z"/>
                <w:rFonts w:cs="Times New Roman"/>
                <w:szCs w:val="24"/>
              </w:rPr>
            </w:pPr>
            <w:del w:id="1038" w:author="Michael Decker" w:date="2020-04-18T18:16:00Z">
              <w:r w:rsidDel="00990A51">
                <w:rPr>
                  <w:color w:val="000000"/>
                  <w:sz w:val="20"/>
                  <w:szCs w:val="20"/>
                </w:rPr>
                <w:delText>26</w:delText>
              </w:r>
            </w:del>
          </w:p>
        </w:tc>
        <w:tc>
          <w:tcPr>
            <w:tcW w:w="0" w:type="auto"/>
            <w:vAlign w:val="bottom"/>
          </w:tcPr>
          <w:p w14:paraId="0CE22A10" w14:textId="2F8EADA2" w:rsidR="00F25551" w:rsidDel="00990A51" w:rsidRDefault="00F25551" w:rsidP="00F25551">
            <w:pPr>
              <w:ind w:firstLine="0"/>
              <w:jc w:val="right"/>
              <w:rPr>
                <w:del w:id="1039" w:author="Michael Decker" w:date="2020-04-18T18:16:00Z"/>
                <w:rFonts w:cs="Times New Roman"/>
                <w:szCs w:val="24"/>
              </w:rPr>
            </w:pPr>
            <w:del w:id="1040" w:author="Michael Decker" w:date="2020-04-18T18:16:00Z">
              <w:r w:rsidDel="00990A51">
                <w:rPr>
                  <w:color w:val="000000"/>
                  <w:sz w:val="20"/>
                  <w:szCs w:val="20"/>
                </w:rPr>
                <w:delText>0.10</w:delText>
              </w:r>
            </w:del>
          </w:p>
        </w:tc>
        <w:tc>
          <w:tcPr>
            <w:tcW w:w="0" w:type="auto"/>
            <w:vAlign w:val="bottom"/>
          </w:tcPr>
          <w:p w14:paraId="5B746195" w14:textId="37BE8885" w:rsidR="00F25551" w:rsidDel="00990A51" w:rsidRDefault="00F25551" w:rsidP="00F25551">
            <w:pPr>
              <w:ind w:firstLine="0"/>
              <w:jc w:val="right"/>
              <w:rPr>
                <w:del w:id="1041" w:author="Michael Decker" w:date="2020-04-18T18:16:00Z"/>
                <w:rFonts w:cs="Times New Roman"/>
                <w:szCs w:val="24"/>
              </w:rPr>
            </w:pPr>
            <w:del w:id="1042" w:author="Michael Decker" w:date="2020-04-18T18:16:00Z">
              <w:r w:rsidDel="00990A51">
                <w:rPr>
                  <w:color w:val="000000"/>
                  <w:sz w:val="20"/>
                  <w:szCs w:val="20"/>
                </w:rPr>
                <w:delText>1.0562</w:delText>
              </w:r>
            </w:del>
          </w:p>
        </w:tc>
      </w:tr>
      <w:tr w:rsidR="00F25551" w:rsidDel="00990A51" w14:paraId="028591B3" w14:textId="71D500C5" w:rsidTr="002F6D12">
        <w:trPr>
          <w:del w:id="1043" w:author="Michael Decker" w:date="2020-04-18T18:16:00Z"/>
        </w:trPr>
        <w:tc>
          <w:tcPr>
            <w:tcW w:w="0" w:type="auto"/>
            <w:vAlign w:val="bottom"/>
          </w:tcPr>
          <w:p w14:paraId="48E69ACA" w14:textId="20BA2D9C" w:rsidR="00F25551" w:rsidDel="00990A51" w:rsidRDefault="00F25551" w:rsidP="00F25551">
            <w:pPr>
              <w:ind w:firstLine="0"/>
              <w:rPr>
                <w:del w:id="1044" w:author="Michael Decker" w:date="2020-04-18T18:16:00Z"/>
                <w:rFonts w:cs="Times New Roman"/>
                <w:szCs w:val="24"/>
              </w:rPr>
            </w:pPr>
            <w:del w:id="1045" w:author="Michael Decker" w:date="2020-04-18T18:16:00Z">
              <w:r w:rsidDel="00990A51">
                <w:rPr>
                  <w:color w:val="000000"/>
                  <w:sz w:val="20"/>
                  <w:szCs w:val="20"/>
                </w:rPr>
                <w:delText>DynamicExpresso</w:delText>
              </w:r>
            </w:del>
          </w:p>
        </w:tc>
        <w:tc>
          <w:tcPr>
            <w:tcW w:w="0" w:type="auto"/>
            <w:vAlign w:val="bottom"/>
          </w:tcPr>
          <w:p w14:paraId="51CD2514" w14:textId="0ACB59A3" w:rsidR="00F25551" w:rsidDel="00990A51" w:rsidRDefault="00F25551" w:rsidP="00F25551">
            <w:pPr>
              <w:ind w:firstLine="0"/>
              <w:rPr>
                <w:del w:id="1046" w:author="Michael Decker" w:date="2020-04-18T18:16:00Z"/>
                <w:rFonts w:cs="Times New Roman"/>
                <w:szCs w:val="24"/>
              </w:rPr>
            </w:pPr>
            <w:del w:id="1047" w:author="Michael Decker" w:date="2020-04-18T18:16:00Z">
              <w:r w:rsidDel="00990A51">
                <w:rPr>
                  <w:color w:val="000000"/>
                  <w:sz w:val="20"/>
                  <w:szCs w:val="20"/>
                </w:rPr>
                <w:delText>Java/C#</w:delText>
              </w:r>
            </w:del>
          </w:p>
        </w:tc>
        <w:tc>
          <w:tcPr>
            <w:tcW w:w="0" w:type="auto"/>
            <w:vAlign w:val="bottom"/>
          </w:tcPr>
          <w:p w14:paraId="4614471C" w14:textId="7999F1CD" w:rsidR="00F25551" w:rsidDel="00990A51" w:rsidRDefault="00F25551" w:rsidP="00F25551">
            <w:pPr>
              <w:ind w:firstLine="0"/>
              <w:jc w:val="right"/>
              <w:rPr>
                <w:del w:id="1048" w:author="Michael Decker" w:date="2020-04-18T18:16:00Z"/>
                <w:rFonts w:cs="Times New Roman"/>
                <w:szCs w:val="24"/>
              </w:rPr>
            </w:pPr>
            <w:del w:id="1049" w:author="Michael Decker" w:date="2020-04-18T18:16:00Z">
              <w:r w:rsidDel="00990A51">
                <w:rPr>
                  <w:color w:val="000000"/>
                  <w:sz w:val="20"/>
                  <w:szCs w:val="20"/>
                </w:rPr>
                <w:delText>15</w:delText>
              </w:r>
            </w:del>
          </w:p>
        </w:tc>
        <w:tc>
          <w:tcPr>
            <w:tcW w:w="0" w:type="auto"/>
            <w:vAlign w:val="bottom"/>
          </w:tcPr>
          <w:p w14:paraId="12F8C4A8" w14:textId="64EAA933" w:rsidR="00F25551" w:rsidDel="00990A51" w:rsidRDefault="00F25551" w:rsidP="00F25551">
            <w:pPr>
              <w:ind w:firstLine="0"/>
              <w:jc w:val="right"/>
              <w:rPr>
                <w:del w:id="1050" w:author="Michael Decker" w:date="2020-04-18T18:16:00Z"/>
                <w:rFonts w:cs="Times New Roman"/>
                <w:szCs w:val="24"/>
              </w:rPr>
            </w:pPr>
            <w:del w:id="1051" w:author="Michael Decker" w:date="2020-04-18T18:16:00Z">
              <w:r w:rsidDel="00990A51">
                <w:rPr>
                  <w:color w:val="000000"/>
                  <w:sz w:val="20"/>
                  <w:szCs w:val="20"/>
                </w:rPr>
                <w:delText>15245</w:delText>
              </w:r>
            </w:del>
          </w:p>
        </w:tc>
        <w:tc>
          <w:tcPr>
            <w:tcW w:w="0" w:type="auto"/>
            <w:vAlign w:val="bottom"/>
          </w:tcPr>
          <w:p w14:paraId="6C9D1F72" w14:textId="10CB21BA" w:rsidR="00F25551" w:rsidDel="00990A51" w:rsidRDefault="00F25551" w:rsidP="00F25551">
            <w:pPr>
              <w:ind w:firstLine="0"/>
              <w:jc w:val="right"/>
              <w:rPr>
                <w:del w:id="1052" w:author="Michael Decker" w:date="2020-04-18T18:16:00Z"/>
                <w:rFonts w:cs="Times New Roman"/>
                <w:szCs w:val="24"/>
              </w:rPr>
            </w:pPr>
            <w:del w:id="1053" w:author="Michael Decker" w:date="2020-04-18T18:16:00Z">
              <w:r w:rsidDel="00990A51">
                <w:rPr>
                  <w:color w:val="000000"/>
                  <w:sz w:val="20"/>
                  <w:szCs w:val="20"/>
                </w:rPr>
                <w:delText>4521</w:delText>
              </w:r>
            </w:del>
          </w:p>
        </w:tc>
        <w:tc>
          <w:tcPr>
            <w:tcW w:w="0" w:type="auto"/>
            <w:vAlign w:val="bottom"/>
          </w:tcPr>
          <w:p w14:paraId="62CC3E04" w14:textId="436C9A0F" w:rsidR="00F25551" w:rsidDel="00990A51" w:rsidRDefault="00F25551" w:rsidP="00F25551">
            <w:pPr>
              <w:ind w:firstLine="0"/>
              <w:jc w:val="right"/>
              <w:rPr>
                <w:del w:id="1054" w:author="Michael Decker" w:date="2020-04-18T18:16:00Z"/>
                <w:rFonts w:cs="Times New Roman"/>
                <w:szCs w:val="24"/>
              </w:rPr>
            </w:pPr>
            <w:del w:id="1055" w:author="Michael Decker" w:date="2020-04-18T18:16:00Z">
              <w:r w:rsidDel="00990A51">
                <w:rPr>
                  <w:color w:val="000000"/>
                  <w:sz w:val="20"/>
                  <w:szCs w:val="20"/>
                </w:rPr>
                <w:delText>9</w:delText>
              </w:r>
            </w:del>
          </w:p>
        </w:tc>
        <w:tc>
          <w:tcPr>
            <w:tcW w:w="0" w:type="auto"/>
            <w:vAlign w:val="bottom"/>
          </w:tcPr>
          <w:p w14:paraId="507404FB" w14:textId="312148FA" w:rsidR="00F25551" w:rsidDel="00990A51" w:rsidRDefault="00F25551" w:rsidP="00F25551">
            <w:pPr>
              <w:ind w:firstLine="0"/>
              <w:jc w:val="right"/>
              <w:rPr>
                <w:del w:id="1056" w:author="Michael Decker" w:date="2020-04-18T18:16:00Z"/>
                <w:rFonts w:cs="Times New Roman"/>
                <w:szCs w:val="24"/>
              </w:rPr>
            </w:pPr>
            <w:del w:id="1057" w:author="Michael Decker" w:date="2020-04-18T18:16:00Z">
              <w:r w:rsidDel="00990A51">
                <w:rPr>
                  <w:color w:val="000000"/>
                  <w:sz w:val="20"/>
                  <w:szCs w:val="20"/>
                </w:rPr>
                <w:delText>0</w:delText>
              </w:r>
            </w:del>
          </w:p>
        </w:tc>
        <w:tc>
          <w:tcPr>
            <w:tcW w:w="0" w:type="auto"/>
            <w:vAlign w:val="bottom"/>
          </w:tcPr>
          <w:p w14:paraId="0DEFEFBF" w14:textId="5290D1D0" w:rsidR="00F25551" w:rsidDel="00990A51" w:rsidRDefault="00F25551" w:rsidP="00F25551">
            <w:pPr>
              <w:ind w:firstLine="0"/>
              <w:jc w:val="right"/>
              <w:rPr>
                <w:del w:id="1058" w:author="Michael Decker" w:date="2020-04-18T18:16:00Z"/>
                <w:rFonts w:cs="Times New Roman"/>
                <w:szCs w:val="24"/>
              </w:rPr>
            </w:pPr>
            <w:del w:id="1059" w:author="Michael Decker" w:date="2020-04-18T18:16:00Z">
              <w:r w:rsidDel="00990A51">
                <w:rPr>
                  <w:color w:val="000000"/>
                  <w:sz w:val="20"/>
                  <w:szCs w:val="20"/>
                </w:rPr>
                <w:delText>0.30</w:delText>
              </w:r>
            </w:del>
          </w:p>
        </w:tc>
        <w:tc>
          <w:tcPr>
            <w:tcW w:w="0" w:type="auto"/>
            <w:vAlign w:val="bottom"/>
          </w:tcPr>
          <w:p w14:paraId="48CD2EB4" w14:textId="338AE08B" w:rsidR="00F25551" w:rsidDel="00990A51" w:rsidRDefault="00F25551" w:rsidP="00F25551">
            <w:pPr>
              <w:ind w:firstLine="0"/>
              <w:jc w:val="right"/>
              <w:rPr>
                <w:del w:id="1060" w:author="Michael Decker" w:date="2020-04-18T18:16:00Z"/>
                <w:rFonts w:cs="Times New Roman"/>
                <w:szCs w:val="24"/>
              </w:rPr>
            </w:pPr>
            <w:del w:id="1061" w:author="Michael Decker" w:date="2020-04-18T18:16:00Z">
              <w:r w:rsidDel="00990A51">
                <w:rPr>
                  <w:color w:val="000000"/>
                  <w:sz w:val="20"/>
                  <w:szCs w:val="20"/>
                </w:rPr>
                <w:delText>0.3066</w:delText>
              </w:r>
            </w:del>
          </w:p>
        </w:tc>
      </w:tr>
      <w:tr w:rsidR="00F25551" w:rsidDel="00990A51" w14:paraId="239CB66C" w14:textId="6E40337A" w:rsidTr="002F6D12">
        <w:trPr>
          <w:del w:id="1062" w:author="Michael Decker" w:date="2020-04-18T18:16:00Z"/>
        </w:trPr>
        <w:tc>
          <w:tcPr>
            <w:tcW w:w="0" w:type="auto"/>
            <w:vAlign w:val="bottom"/>
          </w:tcPr>
          <w:p w14:paraId="59333F7E" w14:textId="6A136E43" w:rsidR="00F25551" w:rsidDel="00990A51" w:rsidRDefault="00F25551" w:rsidP="00F25551">
            <w:pPr>
              <w:ind w:firstLine="0"/>
              <w:rPr>
                <w:del w:id="1063" w:author="Michael Decker" w:date="2020-04-18T18:16:00Z"/>
                <w:rFonts w:cs="Times New Roman"/>
                <w:szCs w:val="24"/>
              </w:rPr>
            </w:pPr>
            <w:del w:id="1064" w:author="Michael Decker" w:date="2020-04-18T18:16:00Z">
              <w:r w:rsidDel="00990A51">
                <w:rPr>
                  <w:color w:val="000000"/>
                  <w:sz w:val="20"/>
                  <w:szCs w:val="20"/>
                </w:rPr>
                <w:delText>EnsageSharp</w:delText>
              </w:r>
            </w:del>
          </w:p>
        </w:tc>
        <w:tc>
          <w:tcPr>
            <w:tcW w:w="0" w:type="auto"/>
            <w:vAlign w:val="bottom"/>
          </w:tcPr>
          <w:p w14:paraId="1E1798D9" w14:textId="0C57C104" w:rsidR="00F25551" w:rsidDel="00990A51" w:rsidRDefault="00F25551" w:rsidP="00F25551">
            <w:pPr>
              <w:ind w:firstLine="0"/>
              <w:rPr>
                <w:del w:id="1065" w:author="Michael Decker" w:date="2020-04-18T18:16:00Z"/>
                <w:rFonts w:cs="Times New Roman"/>
                <w:szCs w:val="24"/>
              </w:rPr>
            </w:pPr>
            <w:del w:id="1066" w:author="Michael Decker" w:date="2020-04-18T18:16:00Z">
              <w:r w:rsidDel="00990A51">
                <w:rPr>
                  <w:color w:val="000000"/>
                  <w:sz w:val="20"/>
                  <w:szCs w:val="20"/>
                </w:rPr>
                <w:delText>C#</w:delText>
              </w:r>
            </w:del>
          </w:p>
        </w:tc>
        <w:tc>
          <w:tcPr>
            <w:tcW w:w="0" w:type="auto"/>
            <w:vAlign w:val="bottom"/>
          </w:tcPr>
          <w:p w14:paraId="0A4F7FAC" w14:textId="60EA4A0E" w:rsidR="00F25551" w:rsidDel="00990A51" w:rsidRDefault="00F25551" w:rsidP="00F25551">
            <w:pPr>
              <w:ind w:firstLine="0"/>
              <w:jc w:val="right"/>
              <w:rPr>
                <w:del w:id="1067" w:author="Michael Decker" w:date="2020-04-18T18:16:00Z"/>
                <w:rFonts w:cs="Times New Roman"/>
                <w:szCs w:val="24"/>
              </w:rPr>
            </w:pPr>
            <w:del w:id="1068" w:author="Michael Decker" w:date="2020-04-18T18:16:00Z">
              <w:r w:rsidDel="00990A51">
                <w:rPr>
                  <w:color w:val="000000"/>
                  <w:sz w:val="20"/>
                  <w:szCs w:val="20"/>
                </w:rPr>
                <w:delText>8</w:delText>
              </w:r>
            </w:del>
          </w:p>
        </w:tc>
        <w:tc>
          <w:tcPr>
            <w:tcW w:w="0" w:type="auto"/>
            <w:vAlign w:val="bottom"/>
          </w:tcPr>
          <w:p w14:paraId="26E19DDC" w14:textId="706D9F41" w:rsidR="00F25551" w:rsidDel="00990A51" w:rsidRDefault="00F25551" w:rsidP="00F25551">
            <w:pPr>
              <w:ind w:firstLine="0"/>
              <w:jc w:val="right"/>
              <w:rPr>
                <w:del w:id="1069" w:author="Michael Decker" w:date="2020-04-18T18:16:00Z"/>
                <w:rFonts w:cs="Times New Roman"/>
                <w:szCs w:val="24"/>
              </w:rPr>
            </w:pPr>
            <w:del w:id="1070" w:author="Michael Decker" w:date="2020-04-18T18:16:00Z">
              <w:r w:rsidDel="00990A51">
                <w:rPr>
                  <w:color w:val="000000"/>
                  <w:sz w:val="20"/>
                  <w:szCs w:val="20"/>
                </w:rPr>
                <w:delText>36262</w:delText>
              </w:r>
            </w:del>
          </w:p>
        </w:tc>
        <w:tc>
          <w:tcPr>
            <w:tcW w:w="0" w:type="auto"/>
            <w:vAlign w:val="bottom"/>
          </w:tcPr>
          <w:p w14:paraId="3871D97D" w14:textId="27C0C5F3" w:rsidR="00F25551" w:rsidDel="00990A51" w:rsidRDefault="00F25551" w:rsidP="00F25551">
            <w:pPr>
              <w:ind w:firstLine="0"/>
              <w:jc w:val="right"/>
              <w:rPr>
                <w:del w:id="1071" w:author="Michael Decker" w:date="2020-04-18T18:16:00Z"/>
                <w:rFonts w:cs="Times New Roman"/>
                <w:szCs w:val="24"/>
              </w:rPr>
            </w:pPr>
            <w:del w:id="1072" w:author="Michael Decker" w:date="2020-04-18T18:16:00Z">
              <w:r w:rsidDel="00990A51">
                <w:rPr>
                  <w:color w:val="000000"/>
                  <w:sz w:val="20"/>
                  <w:szCs w:val="20"/>
                </w:rPr>
                <w:delText>3345</w:delText>
              </w:r>
            </w:del>
          </w:p>
        </w:tc>
        <w:tc>
          <w:tcPr>
            <w:tcW w:w="0" w:type="auto"/>
            <w:vAlign w:val="bottom"/>
          </w:tcPr>
          <w:p w14:paraId="02B15EB7" w14:textId="4A208804" w:rsidR="00F25551" w:rsidDel="00990A51" w:rsidRDefault="00F25551" w:rsidP="00F25551">
            <w:pPr>
              <w:ind w:firstLine="0"/>
              <w:jc w:val="right"/>
              <w:rPr>
                <w:del w:id="1073" w:author="Michael Decker" w:date="2020-04-18T18:16:00Z"/>
                <w:rFonts w:cs="Times New Roman"/>
                <w:szCs w:val="24"/>
              </w:rPr>
            </w:pPr>
            <w:del w:id="1074" w:author="Michael Decker" w:date="2020-04-18T18:16:00Z">
              <w:r w:rsidDel="00990A51">
                <w:rPr>
                  <w:color w:val="000000"/>
                  <w:sz w:val="20"/>
                  <w:szCs w:val="20"/>
                </w:rPr>
                <w:delText>13</w:delText>
              </w:r>
            </w:del>
          </w:p>
        </w:tc>
        <w:tc>
          <w:tcPr>
            <w:tcW w:w="0" w:type="auto"/>
            <w:vAlign w:val="bottom"/>
          </w:tcPr>
          <w:p w14:paraId="698B3ED6" w14:textId="1F38EFD3" w:rsidR="00F25551" w:rsidDel="00990A51" w:rsidRDefault="00F25551" w:rsidP="00F25551">
            <w:pPr>
              <w:ind w:firstLine="0"/>
              <w:jc w:val="right"/>
              <w:rPr>
                <w:del w:id="1075" w:author="Michael Decker" w:date="2020-04-18T18:16:00Z"/>
                <w:rFonts w:cs="Times New Roman"/>
                <w:szCs w:val="24"/>
              </w:rPr>
            </w:pPr>
            <w:del w:id="1076" w:author="Michael Decker" w:date="2020-04-18T18:16:00Z">
              <w:r w:rsidDel="00990A51">
                <w:rPr>
                  <w:color w:val="000000"/>
                  <w:sz w:val="20"/>
                  <w:szCs w:val="20"/>
                </w:rPr>
                <w:delText>13</w:delText>
              </w:r>
            </w:del>
          </w:p>
        </w:tc>
        <w:tc>
          <w:tcPr>
            <w:tcW w:w="0" w:type="auto"/>
            <w:vAlign w:val="bottom"/>
          </w:tcPr>
          <w:p w14:paraId="1DF685F7" w14:textId="6D19422A" w:rsidR="00F25551" w:rsidDel="00990A51" w:rsidRDefault="00F25551" w:rsidP="00F25551">
            <w:pPr>
              <w:ind w:firstLine="0"/>
              <w:jc w:val="right"/>
              <w:rPr>
                <w:del w:id="1077" w:author="Michael Decker" w:date="2020-04-18T18:16:00Z"/>
                <w:rFonts w:cs="Times New Roman"/>
                <w:szCs w:val="24"/>
              </w:rPr>
            </w:pPr>
            <w:del w:id="1078" w:author="Michael Decker" w:date="2020-04-18T18:16:00Z">
              <w:r w:rsidDel="00990A51">
                <w:rPr>
                  <w:color w:val="000000"/>
                  <w:sz w:val="20"/>
                  <w:szCs w:val="20"/>
                </w:rPr>
                <w:delText>0.09</w:delText>
              </w:r>
            </w:del>
          </w:p>
        </w:tc>
        <w:tc>
          <w:tcPr>
            <w:tcW w:w="0" w:type="auto"/>
            <w:vAlign w:val="bottom"/>
          </w:tcPr>
          <w:p w14:paraId="157E26A1" w14:textId="58AC8A3D" w:rsidR="00F25551" w:rsidDel="00990A51" w:rsidRDefault="00F25551" w:rsidP="00F25551">
            <w:pPr>
              <w:ind w:firstLine="0"/>
              <w:jc w:val="right"/>
              <w:rPr>
                <w:del w:id="1079" w:author="Michael Decker" w:date="2020-04-18T18:16:00Z"/>
                <w:rFonts w:cs="Times New Roman"/>
                <w:szCs w:val="24"/>
              </w:rPr>
            </w:pPr>
            <w:del w:id="1080" w:author="Michael Decker" w:date="2020-04-18T18:16:00Z">
              <w:r w:rsidDel="00990A51">
                <w:rPr>
                  <w:color w:val="000000"/>
                  <w:sz w:val="20"/>
                  <w:szCs w:val="20"/>
                </w:rPr>
                <w:delText>0.4429</w:delText>
              </w:r>
            </w:del>
          </w:p>
        </w:tc>
      </w:tr>
      <w:tr w:rsidR="00F25551" w:rsidDel="00990A51" w14:paraId="2F0918D3" w14:textId="3369DFDE" w:rsidTr="002F6D12">
        <w:trPr>
          <w:del w:id="1081" w:author="Michael Decker" w:date="2020-04-18T18:16:00Z"/>
        </w:trPr>
        <w:tc>
          <w:tcPr>
            <w:tcW w:w="0" w:type="auto"/>
            <w:vAlign w:val="bottom"/>
          </w:tcPr>
          <w:p w14:paraId="4E0F0F19" w14:textId="1D513899" w:rsidR="00F25551" w:rsidDel="00990A51" w:rsidRDefault="00F25551" w:rsidP="00F25551">
            <w:pPr>
              <w:ind w:firstLine="0"/>
              <w:rPr>
                <w:del w:id="1082" w:author="Michael Decker" w:date="2020-04-18T18:16:00Z"/>
                <w:rFonts w:cs="Times New Roman"/>
                <w:szCs w:val="24"/>
              </w:rPr>
            </w:pPr>
            <w:del w:id="1083" w:author="Michael Decker" w:date="2020-04-18T18:16:00Z">
              <w:r w:rsidDel="00990A51">
                <w:rPr>
                  <w:color w:val="000000"/>
                  <w:sz w:val="20"/>
                  <w:szCs w:val="20"/>
                </w:rPr>
                <w:delText>faster than c</w:delText>
              </w:r>
            </w:del>
          </w:p>
        </w:tc>
        <w:tc>
          <w:tcPr>
            <w:tcW w:w="0" w:type="auto"/>
            <w:vAlign w:val="bottom"/>
          </w:tcPr>
          <w:p w14:paraId="32C2FEF6" w14:textId="0775FE6C" w:rsidR="00F25551" w:rsidDel="00990A51" w:rsidRDefault="00F25551" w:rsidP="00F25551">
            <w:pPr>
              <w:ind w:firstLine="0"/>
              <w:rPr>
                <w:del w:id="1084" w:author="Michael Decker" w:date="2020-04-18T18:16:00Z"/>
                <w:rFonts w:cs="Times New Roman"/>
                <w:szCs w:val="24"/>
              </w:rPr>
            </w:pPr>
            <w:del w:id="1085" w:author="Michael Decker" w:date="2020-04-18T18:16:00Z">
              <w:r w:rsidDel="00990A51">
                <w:rPr>
                  <w:color w:val="000000"/>
                  <w:sz w:val="20"/>
                  <w:szCs w:val="20"/>
                </w:rPr>
                <w:delText>Java</w:delText>
              </w:r>
            </w:del>
          </w:p>
        </w:tc>
        <w:tc>
          <w:tcPr>
            <w:tcW w:w="0" w:type="auto"/>
            <w:vAlign w:val="bottom"/>
          </w:tcPr>
          <w:p w14:paraId="7DBBE4C7" w14:textId="386AFF25" w:rsidR="00F25551" w:rsidDel="00990A51" w:rsidRDefault="00F25551" w:rsidP="00F25551">
            <w:pPr>
              <w:ind w:firstLine="0"/>
              <w:jc w:val="right"/>
              <w:rPr>
                <w:del w:id="1086" w:author="Michael Decker" w:date="2020-04-18T18:16:00Z"/>
                <w:rFonts w:cs="Times New Roman"/>
                <w:szCs w:val="24"/>
              </w:rPr>
            </w:pPr>
            <w:del w:id="1087" w:author="Michael Decker" w:date="2020-04-18T18:16:00Z">
              <w:r w:rsidDel="00990A51">
                <w:rPr>
                  <w:color w:val="000000"/>
                  <w:sz w:val="20"/>
                  <w:szCs w:val="20"/>
                </w:rPr>
                <w:delText>3</w:delText>
              </w:r>
            </w:del>
          </w:p>
        </w:tc>
        <w:tc>
          <w:tcPr>
            <w:tcW w:w="0" w:type="auto"/>
            <w:vAlign w:val="bottom"/>
          </w:tcPr>
          <w:p w14:paraId="2C449616" w14:textId="33E1C82B" w:rsidR="00F25551" w:rsidDel="00990A51" w:rsidRDefault="00F25551" w:rsidP="00F25551">
            <w:pPr>
              <w:ind w:firstLine="0"/>
              <w:jc w:val="right"/>
              <w:rPr>
                <w:del w:id="1088" w:author="Michael Decker" w:date="2020-04-18T18:16:00Z"/>
                <w:rFonts w:cs="Times New Roman"/>
                <w:szCs w:val="24"/>
              </w:rPr>
            </w:pPr>
            <w:del w:id="1089" w:author="Michael Decker" w:date="2020-04-18T18:16:00Z">
              <w:r w:rsidDel="00990A51">
                <w:rPr>
                  <w:color w:val="000000"/>
                  <w:sz w:val="20"/>
                  <w:szCs w:val="20"/>
                </w:rPr>
                <w:delText>446</w:delText>
              </w:r>
            </w:del>
          </w:p>
        </w:tc>
        <w:tc>
          <w:tcPr>
            <w:tcW w:w="0" w:type="auto"/>
            <w:vAlign w:val="bottom"/>
          </w:tcPr>
          <w:p w14:paraId="5E3EA421" w14:textId="74337BE6" w:rsidR="00F25551" w:rsidDel="00990A51" w:rsidRDefault="00F25551" w:rsidP="00F25551">
            <w:pPr>
              <w:ind w:firstLine="0"/>
              <w:jc w:val="right"/>
              <w:rPr>
                <w:del w:id="1090" w:author="Michael Decker" w:date="2020-04-18T18:16:00Z"/>
                <w:rFonts w:cs="Times New Roman"/>
                <w:szCs w:val="24"/>
              </w:rPr>
            </w:pPr>
            <w:del w:id="1091" w:author="Michael Decker" w:date="2020-04-18T18:16:00Z">
              <w:r w:rsidDel="00990A51">
                <w:rPr>
                  <w:color w:val="000000"/>
                  <w:sz w:val="20"/>
                  <w:szCs w:val="20"/>
                </w:rPr>
                <w:delText>18</w:delText>
              </w:r>
            </w:del>
          </w:p>
        </w:tc>
        <w:tc>
          <w:tcPr>
            <w:tcW w:w="0" w:type="auto"/>
            <w:vAlign w:val="bottom"/>
          </w:tcPr>
          <w:p w14:paraId="242B7389" w14:textId="06645F3C" w:rsidR="00F25551" w:rsidDel="00990A51" w:rsidRDefault="00F25551" w:rsidP="00F25551">
            <w:pPr>
              <w:ind w:firstLine="0"/>
              <w:jc w:val="right"/>
              <w:rPr>
                <w:del w:id="1092" w:author="Michael Decker" w:date="2020-04-18T18:16:00Z"/>
                <w:rFonts w:cs="Times New Roman"/>
                <w:szCs w:val="24"/>
              </w:rPr>
            </w:pPr>
            <w:del w:id="1093" w:author="Michael Decker" w:date="2020-04-18T18:16:00Z">
              <w:r w:rsidDel="00990A51">
                <w:rPr>
                  <w:color w:val="000000"/>
                  <w:sz w:val="20"/>
                  <w:szCs w:val="20"/>
                </w:rPr>
                <w:delText>1</w:delText>
              </w:r>
            </w:del>
          </w:p>
        </w:tc>
        <w:tc>
          <w:tcPr>
            <w:tcW w:w="0" w:type="auto"/>
            <w:vAlign w:val="bottom"/>
          </w:tcPr>
          <w:p w14:paraId="31FC17AD" w14:textId="27A0D097" w:rsidR="00F25551" w:rsidDel="00990A51" w:rsidRDefault="00F25551" w:rsidP="00F25551">
            <w:pPr>
              <w:ind w:firstLine="0"/>
              <w:jc w:val="right"/>
              <w:rPr>
                <w:del w:id="1094" w:author="Michael Decker" w:date="2020-04-18T18:16:00Z"/>
                <w:rFonts w:cs="Times New Roman"/>
                <w:szCs w:val="24"/>
              </w:rPr>
            </w:pPr>
            <w:del w:id="1095" w:author="Michael Decker" w:date="2020-04-18T18:16:00Z">
              <w:r w:rsidDel="00990A51">
                <w:rPr>
                  <w:color w:val="000000"/>
                  <w:sz w:val="20"/>
                  <w:szCs w:val="20"/>
                </w:rPr>
                <w:delText>0</w:delText>
              </w:r>
            </w:del>
          </w:p>
        </w:tc>
        <w:tc>
          <w:tcPr>
            <w:tcW w:w="0" w:type="auto"/>
            <w:vAlign w:val="bottom"/>
          </w:tcPr>
          <w:p w14:paraId="2F251793" w14:textId="3EFD82BD" w:rsidR="00F25551" w:rsidDel="00990A51" w:rsidRDefault="00F25551" w:rsidP="00F25551">
            <w:pPr>
              <w:ind w:firstLine="0"/>
              <w:jc w:val="right"/>
              <w:rPr>
                <w:del w:id="1096" w:author="Michael Decker" w:date="2020-04-18T18:16:00Z"/>
                <w:rFonts w:cs="Times New Roman"/>
                <w:szCs w:val="24"/>
              </w:rPr>
            </w:pPr>
            <w:del w:id="1097" w:author="Michael Decker" w:date="2020-04-18T18:16:00Z">
              <w:r w:rsidDel="00990A51">
                <w:rPr>
                  <w:color w:val="000000"/>
                  <w:sz w:val="20"/>
                  <w:szCs w:val="20"/>
                </w:rPr>
                <w:delText>0.04</w:delText>
              </w:r>
            </w:del>
          </w:p>
        </w:tc>
        <w:tc>
          <w:tcPr>
            <w:tcW w:w="0" w:type="auto"/>
            <w:vAlign w:val="bottom"/>
          </w:tcPr>
          <w:p w14:paraId="3D062012" w14:textId="2F1E2B24" w:rsidR="00F25551" w:rsidDel="00990A51" w:rsidRDefault="00F25551" w:rsidP="00F25551">
            <w:pPr>
              <w:ind w:firstLine="0"/>
              <w:jc w:val="right"/>
              <w:rPr>
                <w:del w:id="1098" w:author="Michael Decker" w:date="2020-04-18T18:16:00Z"/>
                <w:rFonts w:cs="Times New Roman"/>
                <w:szCs w:val="24"/>
              </w:rPr>
            </w:pPr>
            <w:del w:id="1099" w:author="Michael Decker" w:date="2020-04-18T18:16:00Z">
              <w:r w:rsidDel="00990A51">
                <w:rPr>
                  <w:color w:val="000000"/>
                  <w:sz w:val="20"/>
                  <w:szCs w:val="20"/>
                </w:rPr>
                <w:delText>0.0341</w:delText>
              </w:r>
            </w:del>
          </w:p>
        </w:tc>
      </w:tr>
      <w:tr w:rsidR="00F25551" w:rsidDel="00990A51" w14:paraId="15C4D306" w14:textId="478B0C0D" w:rsidTr="002F6D12">
        <w:trPr>
          <w:del w:id="1100" w:author="Michael Decker" w:date="2020-04-18T18:16:00Z"/>
        </w:trPr>
        <w:tc>
          <w:tcPr>
            <w:tcW w:w="0" w:type="auto"/>
            <w:vAlign w:val="bottom"/>
          </w:tcPr>
          <w:p w14:paraId="0B0A18AB" w14:textId="4F0F4E89" w:rsidR="00F25551" w:rsidDel="00990A51" w:rsidRDefault="00F25551" w:rsidP="00F25551">
            <w:pPr>
              <w:ind w:firstLine="0"/>
              <w:rPr>
                <w:del w:id="1101" w:author="Michael Decker" w:date="2020-04-18T18:16:00Z"/>
                <w:rFonts w:cs="Times New Roman"/>
                <w:szCs w:val="24"/>
              </w:rPr>
            </w:pPr>
            <w:del w:id="1102" w:author="Michael Decker" w:date="2020-04-18T18:16:00Z">
              <w:r w:rsidDel="00990A51">
                <w:rPr>
                  <w:color w:val="000000"/>
                  <w:sz w:val="20"/>
                  <w:szCs w:val="20"/>
                </w:rPr>
                <w:delText>folly</w:delText>
              </w:r>
            </w:del>
          </w:p>
        </w:tc>
        <w:tc>
          <w:tcPr>
            <w:tcW w:w="0" w:type="auto"/>
            <w:vAlign w:val="bottom"/>
          </w:tcPr>
          <w:p w14:paraId="1D610C93" w14:textId="7EBA3105" w:rsidR="00F25551" w:rsidDel="00990A51" w:rsidRDefault="00F25551" w:rsidP="00F25551">
            <w:pPr>
              <w:ind w:firstLine="0"/>
              <w:rPr>
                <w:del w:id="1103" w:author="Michael Decker" w:date="2020-04-18T18:16:00Z"/>
                <w:rFonts w:cs="Times New Roman"/>
                <w:szCs w:val="24"/>
              </w:rPr>
            </w:pPr>
            <w:del w:id="1104" w:author="Michael Decker" w:date="2020-04-18T18:16:00Z">
              <w:r w:rsidDel="00990A51">
                <w:rPr>
                  <w:color w:val="000000"/>
                  <w:sz w:val="20"/>
                  <w:szCs w:val="20"/>
                </w:rPr>
                <w:delText>C++/C</w:delText>
              </w:r>
            </w:del>
          </w:p>
        </w:tc>
        <w:tc>
          <w:tcPr>
            <w:tcW w:w="0" w:type="auto"/>
            <w:vAlign w:val="bottom"/>
          </w:tcPr>
          <w:p w14:paraId="2F2C1C93" w14:textId="7BD34E0D" w:rsidR="00F25551" w:rsidDel="00990A51" w:rsidRDefault="00F25551" w:rsidP="00F25551">
            <w:pPr>
              <w:ind w:firstLine="0"/>
              <w:jc w:val="right"/>
              <w:rPr>
                <w:del w:id="1105" w:author="Michael Decker" w:date="2020-04-18T18:16:00Z"/>
                <w:rFonts w:cs="Times New Roman"/>
                <w:szCs w:val="24"/>
              </w:rPr>
            </w:pPr>
            <w:del w:id="1106" w:author="Michael Decker" w:date="2020-04-18T18:16:00Z">
              <w:r w:rsidDel="00990A51">
                <w:rPr>
                  <w:color w:val="000000"/>
                  <w:sz w:val="20"/>
                  <w:szCs w:val="20"/>
                </w:rPr>
                <w:delText>501</w:delText>
              </w:r>
            </w:del>
          </w:p>
        </w:tc>
        <w:tc>
          <w:tcPr>
            <w:tcW w:w="0" w:type="auto"/>
            <w:vAlign w:val="bottom"/>
          </w:tcPr>
          <w:p w14:paraId="4A50FD95" w14:textId="1053BD17" w:rsidR="00F25551" w:rsidDel="00990A51" w:rsidRDefault="00F25551" w:rsidP="00F25551">
            <w:pPr>
              <w:ind w:firstLine="0"/>
              <w:jc w:val="right"/>
              <w:rPr>
                <w:del w:id="1107" w:author="Michael Decker" w:date="2020-04-18T18:16:00Z"/>
                <w:rFonts w:cs="Times New Roman"/>
                <w:szCs w:val="24"/>
              </w:rPr>
            </w:pPr>
            <w:del w:id="1108" w:author="Michael Decker" w:date="2020-04-18T18:16:00Z">
              <w:r w:rsidDel="00990A51">
                <w:rPr>
                  <w:color w:val="000000"/>
                  <w:sz w:val="20"/>
                  <w:szCs w:val="20"/>
                </w:rPr>
                <w:delText>286037</w:delText>
              </w:r>
            </w:del>
          </w:p>
        </w:tc>
        <w:tc>
          <w:tcPr>
            <w:tcW w:w="0" w:type="auto"/>
            <w:vAlign w:val="bottom"/>
          </w:tcPr>
          <w:p w14:paraId="201D103A" w14:textId="7E350303" w:rsidR="00F25551" w:rsidDel="00990A51" w:rsidRDefault="00F25551" w:rsidP="00F25551">
            <w:pPr>
              <w:ind w:firstLine="0"/>
              <w:jc w:val="right"/>
              <w:rPr>
                <w:del w:id="1109" w:author="Michael Decker" w:date="2020-04-18T18:16:00Z"/>
                <w:rFonts w:cs="Times New Roman"/>
                <w:szCs w:val="24"/>
              </w:rPr>
            </w:pPr>
            <w:del w:id="1110" w:author="Michael Decker" w:date="2020-04-18T18:16:00Z">
              <w:r w:rsidDel="00990A51">
                <w:rPr>
                  <w:color w:val="000000"/>
                  <w:sz w:val="20"/>
                  <w:szCs w:val="20"/>
                </w:rPr>
                <w:delText>84631</w:delText>
              </w:r>
            </w:del>
          </w:p>
        </w:tc>
        <w:tc>
          <w:tcPr>
            <w:tcW w:w="0" w:type="auto"/>
            <w:vAlign w:val="bottom"/>
          </w:tcPr>
          <w:p w14:paraId="16044568" w14:textId="640046B8" w:rsidR="00F25551" w:rsidDel="00990A51" w:rsidRDefault="00F25551" w:rsidP="00F25551">
            <w:pPr>
              <w:ind w:firstLine="0"/>
              <w:jc w:val="right"/>
              <w:rPr>
                <w:del w:id="1111" w:author="Michael Decker" w:date="2020-04-18T18:16:00Z"/>
                <w:rFonts w:cs="Times New Roman"/>
                <w:szCs w:val="24"/>
              </w:rPr>
            </w:pPr>
            <w:del w:id="1112" w:author="Michael Decker" w:date="2020-04-18T18:16:00Z">
              <w:r w:rsidDel="00990A51">
                <w:rPr>
                  <w:color w:val="000000"/>
                  <w:sz w:val="20"/>
                  <w:szCs w:val="20"/>
                </w:rPr>
                <w:delText>1249</w:delText>
              </w:r>
            </w:del>
          </w:p>
        </w:tc>
        <w:tc>
          <w:tcPr>
            <w:tcW w:w="0" w:type="auto"/>
            <w:vAlign w:val="bottom"/>
          </w:tcPr>
          <w:p w14:paraId="3CE7736F" w14:textId="6C024EE3" w:rsidR="00F25551" w:rsidDel="00990A51" w:rsidRDefault="00F25551" w:rsidP="00F25551">
            <w:pPr>
              <w:ind w:firstLine="0"/>
              <w:jc w:val="right"/>
              <w:rPr>
                <w:del w:id="1113" w:author="Michael Decker" w:date="2020-04-18T18:16:00Z"/>
                <w:rFonts w:cs="Times New Roman"/>
                <w:szCs w:val="24"/>
              </w:rPr>
            </w:pPr>
            <w:del w:id="1114" w:author="Michael Decker" w:date="2020-04-18T18:16:00Z">
              <w:r w:rsidDel="00990A51">
                <w:rPr>
                  <w:color w:val="000000"/>
                  <w:sz w:val="20"/>
                  <w:szCs w:val="20"/>
                </w:rPr>
                <w:delText>80</w:delText>
              </w:r>
            </w:del>
          </w:p>
        </w:tc>
        <w:tc>
          <w:tcPr>
            <w:tcW w:w="0" w:type="auto"/>
            <w:vAlign w:val="bottom"/>
          </w:tcPr>
          <w:p w14:paraId="16443C33" w14:textId="2999DF79" w:rsidR="00F25551" w:rsidDel="00990A51" w:rsidRDefault="00F25551" w:rsidP="00F25551">
            <w:pPr>
              <w:ind w:firstLine="0"/>
              <w:jc w:val="right"/>
              <w:rPr>
                <w:del w:id="1115" w:author="Michael Decker" w:date="2020-04-18T18:16:00Z"/>
                <w:rFonts w:cs="Times New Roman"/>
                <w:szCs w:val="24"/>
              </w:rPr>
            </w:pPr>
            <w:del w:id="1116" w:author="Michael Decker" w:date="2020-04-18T18:16:00Z">
              <w:r w:rsidDel="00990A51">
                <w:rPr>
                  <w:color w:val="000000"/>
                  <w:sz w:val="20"/>
                  <w:szCs w:val="20"/>
                </w:rPr>
                <w:delText>0.30</w:delText>
              </w:r>
            </w:del>
          </w:p>
        </w:tc>
        <w:tc>
          <w:tcPr>
            <w:tcW w:w="0" w:type="auto"/>
            <w:vAlign w:val="bottom"/>
          </w:tcPr>
          <w:p w14:paraId="52C61FF5" w14:textId="305BA9BA" w:rsidR="00F25551" w:rsidDel="00990A51" w:rsidRDefault="00F25551" w:rsidP="00F25551">
            <w:pPr>
              <w:ind w:firstLine="0"/>
              <w:jc w:val="right"/>
              <w:rPr>
                <w:del w:id="1117" w:author="Michael Decker" w:date="2020-04-18T18:16:00Z"/>
                <w:rFonts w:cs="Times New Roman"/>
                <w:szCs w:val="24"/>
              </w:rPr>
            </w:pPr>
            <w:del w:id="1118" w:author="Michael Decker" w:date="2020-04-18T18:16:00Z">
              <w:r w:rsidDel="00990A51">
                <w:rPr>
                  <w:color w:val="000000"/>
                  <w:sz w:val="20"/>
                  <w:szCs w:val="20"/>
                </w:rPr>
                <w:delText>42.5554</w:delText>
              </w:r>
            </w:del>
          </w:p>
        </w:tc>
      </w:tr>
      <w:tr w:rsidR="00F25551" w:rsidDel="00990A51" w14:paraId="27203ABC" w14:textId="551FAD38" w:rsidTr="002F6D12">
        <w:trPr>
          <w:del w:id="1119" w:author="Michael Decker" w:date="2020-04-18T18:16:00Z"/>
        </w:trPr>
        <w:tc>
          <w:tcPr>
            <w:tcW w:w="0" w:type="auto"/>
            <w:vAlign w:val="bottom"/>
          </w:tcPr>
          <w:p w14:paraId="3AE03890" w14:textId="6B769B1A" w:rsidR="00F25551" w:rsidDel="00990A51" w:rsidRDefault="00F25551" w:rsidP="00F25551">
            <w:pPr>
              <w:ind w:firstLine="0"/>
              <w:rPr>
                <w:del w:id="1120" w:author="Michael Decker" w:date="2020-04-18T18:16:00Z"/>
                <w:rFonts w:cs="Times New Roman"/>
                <w:szCs w:val="24"/>
              </w:rPr>
            </w:pPr>
            <w:del w:id="1121" w:author="Michael Decker" w:date="2020-04-18T18:16:00Z">
              <w:r w:rsidDel="00990A51">
                <w:rPr>
                  <w:color w:val="000000"/>
                  <w:sz w:val="20"/>
                  <w:szCs w:val="20"/>
                </w:rPr>
                <w:delText>j2c</w:delText>
              </w:r>
            </w:del>
          </w:p>
        </w:tc>
        <w:tc>
          <w:tcPr>
            <w:tcW w:w="0" w:type="auto"/>
            <w:vAlign w:val="bottom"/>
          </w:tcPr>
          <w:p w14:paraId="46E6CCAC" w14:textId="03D64418" w:rsidR="00F25551" w:rsidDel="00990A51" w:rsidRDefault="00F25551" w:rsidP="00F25551">
            <w:pPr>
              <w:ind w:firstLine="0"/>
              <w:rPr>
                <w:del w:id="1122" w:author="Michael Decker" w:date="2020-04-18T18:16:00Z"/>
                <w:rFonts w:cs="Times New Roman"/>
                <w:szCs w:val="24"/>
              </w:rPr>
            </w:pPr>
            <w:del w:id="1123" w:author="Michael Decker" w:date="2020-04-18T18:16:00Z">
              <w:r w:rsidDel="00990A51">
                <w:rPr>
                  <w:color w:val="000000"/>
                  <w:sz w:val="20"/>
                  <w:szCs w:val="20"/>
                </w:rPr>
                <w:delText>Java/C/C++</w:delText>
              </w:r>
            </w:del>
          </w:p>
        </w:tc>
        <w:tc>
          <w:tcPr>
            <w:tcW w:w="0" w:type="auto"/>
            <w:vAlign w:val="bottom"/>
          </w:tcPr>
          <w:p w14:paraId="1F46AC97" w14:textId="4D15D48C" w:rsidR="00F25551" w:rsidDel="00990A51" w:rsidRDefault="00F25551" w:rsidP="00F25551">
            <w:pPr>
              <w:ind w:firstLine="0"/>
              <w:jc w:val="right"/>
              <w:rPr>
                <w:del w:id="1124" w:author="Michael Decker" w:date="2020-04-18T18:16:00Z"/>
                <w:rFonts w:cs="Times New Roman"/>
                <w:szCs w:val="24"/>
              </w:rPr>
            </w:pPr>
            <w:del w:id="1125" w:author="Michael Decker" w:date="2020-04-18T18:16:00Z">
              <w:r w:rsidDel="00990A51">
                <w:rPr>
                  <w:color w:val="000000"/>
                  <w:sz w:val="20"/>
                  <w:szCs w:val="20"/>
                </w:rPr>
                <w:delText>1</w:delText>
              </w:r>
            </w:del>
          </w:p>
        </w:tc>
        <w:tc>
          <w:tcPr>
            <w:tcW w:w="0" w:type="auto"/>
            <w:vAlign w:val="bottom"/>
          </w:tcPr>
          <w:p w14:paraId="7557E8FB" w14:textId="4D6B675C" w:rsidR="00F25551" w:rsidDel="00990A51" w:rsidRDefault="00F25551" w:rsidP="00F25551">
            <w:pPr>
              <w:ind w:firstLine="0"/>
              <w:jc w:val="right"/>
              <w:rPr>
                <w:del w:id="1126" w:author="Michael Decker" w:date="2020-04-18T18:16:00Z"/>
                <w:rFonts w:cs="Times New Roman"/>
                <w:szCs w:val="24"/>
              </w:rPr>
            </w:pPr>
            <w:del w:id="1127" w:author="Michael Decker" w:date="2020-04-18T18:16:00Z">
              <w:r w:rsidDel="00990A51">
                <w:rPr>
                  <w:color w:val="000000"/>
                  <w:sz w:val="20"/>
                  <w:szCs w:val="20"/>
                </w:rPr>
                <w:delText>10948</w:delText>
              </w:r>
            </w:del>
          </w:p>
        </w:tc>
        <w:tc>
          <w:tcPr>
            <w:tcW w:w="0" w:type="auto"/>
            <w:vAlign w:val="bottom"/>
          </w:tcPr>
          <w:p w14:paraId="4891D401" w14:textId="56D9008D" w:rsidR="00F25551" w:rsidDel="00990A51" w:rsidRDefault="00F25551" w:rsidP="00F25551">
            <w:pPr>
              <w:ind w:firstLine="0"/>
              <w:jc w:val="right"/>
              <w:rPr>
                <w:del w:id="1128" w:author="Michael Decker" w:date="2020-04-18T18:16:00Z"/>
                <w:rFonts w:cs="Times New Roman"/>
                <w:szCs w:val="24"/>
              </w:rPr>
            </w:pPr>
            <w:del w:id="1129" w:author="Michael Decker" w:date="2020-04-18T18:16:00Z">
              <w:r w:rsidDel="00990A51">
                <w:rPr>
                  <w:color w:val="000000"/>
                  <w:sz w:val="20"/>
                  <w:szCs w:val="20"/>
                </w:rPr>
                <w:delText>350</w:delText>
              </w:r>
            </w:del>
          </w:p>
        </w:tc>
        <w:tc>
          <w:tcPr>
            <w:tcW w:w="0" w:type="auto"/>
            <w:vAlign w:val="bottom"/>
          </w:tcPr>
          <w:p w14:paraId="1D7EF6B8" w14:textId="69D62648" w:rsidR="00F25551" w:rsidDel="00990A51" w:rsidRDefault="00F25551" w:rsidP="00F25551">
            <w:pPr>
              <w:ind w:firstLine="0"/>
              <w:jc w:val="right"/>
              <w:rPr>
                <w:del w:id="1130" w:author="Michael Decker" w:date="2020-04-18T18:16:00Z"/>
                <w:rFonts w:cs="Times New Roman"/>
                <w:szCs w:val="24"/>
              </w:rPr>
            </w:pPr>
            <w:del w:id="1131" w:author="Michael Decker" w:date="2020-04-18T18:16:00Z">
              <w:r w:rsidDel="00990A51">
                <w:rPr>
                  <w:color w:val="000000"/>
                  <w:sz w:val="20"/>
                  <w:szCs w:val="20"/>
                </w:rPr>
                <w:delText>27</w:delText>
              </w:r>
            </w:del>
          </w:p>
        </w:tc>
        <w:tc>
          <w:tcPr>
            <w:tcW w:w="0" w:type="auto"/>
            <w:vAlign w:val="bottom"/>
          </w:tcPr>
          <w:p w14:paraId="2ACBA7D8" w14:textId="038EA568" w:rsidR="00F25551" w:rsidDel="00990A51" w:rsidRDefault="00F25551" w:rsidP="00F25551">
            <w:pPr>
              <w:ind w:firstLine="0"/>
              <w:jc w:val="right"/>
              <w:rPr>
                <w:del w:id="1132" w:author="Michael Decker" w:date="2020-04-18T18:16:00Z"/>
                <w:rFonts w:cs="Times New Roman"/>
                <w:szCs w:val="24"/>
              </w:rPr>
            </w:pPr>
            <w:del w:id="1133" w:author="Michael Decker" w:date="2020-04-18T18:16:00Z">
              <w:r w:rsidDel="00990A51">
                <w:rPr>
                  <w:color w:val="000000"/>
                  <w:sz w:val="20"/>
                  <w:szCs w:val="20"/>
                </w:rPr>
                <w:delText>0</w:delText>
              </w:r>
            </w:del>
          </w:p>
        </w:tc>
        <w:tc>
          <w:tcPr>
            <w:tcW w:w="0" w:type="auto"/>
            <w:vAlign w:val="bottom"/>
          </w:tcPr>
          <w:p w14:paraId="61F2C961" w14:textId="5BB93685" w:rsidR="00F25551" w:rsidDel="00990A51" w:rsidRDefault="00F25551" w:rsidP="00F25551">
            <w:pPr>
              <w:ind w:firstLine="0"/>
              <w:jc w:val="right"/>
              <w:rPr>
                <w:del w:id="1134" w:author="Michael Decker" w:date="2020-04-18T18:16:00Z"/>
                <w:rFonts w:cs="Times New Roman"/>
                <w:szCs w:val="24"/>
              </w:rPr>
            </w:pPr>
            <w:del w:id="1135" w:author="Michael Decker" w:date="2020-04-18T18:16:00Z">
              <w:r w:rsidDel="00990A51">
                <w:rPr>
                  <w:color w:val="000000"/>
                  <w:sz w:val="20"/>
                  <w:szCs w:val="20"/>
                </w:rPr>
                <w:delText>0.03</w:delText>
              </w:r>
            </w:del>
          </w:p>
        </w:tc>
        <w:tc>
          <w:tcPr>
            <w:tcW w:w="0" w:type="auto"/>
            <w:vAlign w:val="bottom"/>
          </w:tcPr>
          <w:p w14:paraId="3A248C1E" w14:textId="60EBE792" w:rsidR="00F25551" w:rsidDel="00990A51" w:rsidRDefault="00F25551" w:rsidP="00F25551">
            <w:pPr>
              <w:ind w:firstLine="0"/>
              <w:jc w:val="right"/>
              <w:rPr>
                <w:del w:id="1136" w:author="Michael Decker" w:date="2020-04-18T18:16:00Z"/>
                <w:rFonts w:cs="Times New Roman"/>
                <w:szCs w:val="24"/>
              </w:rPr>
            </w:pPr>
            <w:del w:id="1137" w:author="Michael Decker" w:date="2020-04-18T18:16:00Z">
              <w:r w:rsidDel="00990A51">
                <w:rPr>
                  <w:color w:val="000000"/>
                  <w:sz w:val="20"/>
                  <w:szCs w:val="20"/>
                </w:rPr>
                <w:delText>0.9199</w:delText>
              </w:r>
            </w:del>
          </w:p>
        </w:tc>
      </w:tr>
      <w:tr w:rsidR="00F25551" w:rsidDel="00990A51" w14:paraId="262C23D9" w14:textId="0FC39F75" w:rsidTr="002F6D12">
        <w:trPr>
          <w:del w:id="1138" w:author="Michael Decker" w:date="2020-04-18T18:16:00Z"/>
        </w:trPr>
        <w:tc>
          <w:tcPr>
            <w:tcW w:w="0" w:type="auto"/>
            <w:vAlign w:val="bottom"/>
          </w:tcPr>
          <w:p w14:paraId="1A79FDFD" w14:textId="67F870D1" w:rsidR="00F25551" w:rsidDel="00990A51" w:rsidRDefault="00F25551" w:rsidP="00F25551">
            <w:pPr>
              <w:ind w:firstLine="0"/>
              <w:rPr>
                <w:del w:id="1139" w:author="Michael Decker" w:date="2020-04-18T18:16:00Z"/>
                <w:rFonts w:cs="Times New Roman"/>
                <w:szCs w:val="24"/>
              </w:rPr>
            </w:pPr>
            <w:del w:id="1140" w:author="Michael Decker" w:date="2020-04-18T18:16:00Z">
              <w:r w:rsidDel="00990A51">
                <w:rPr>
                  <w:color w:val="000000"/>
                  <w:sz w:val="20"/>
                  <w:szCs w:val="20"/>
                </w:rPr>
                <w:delText>j2objc</w:delText>
              </w:r>
            </w:del>
          </w:p>
        </w:tc>
        <w:tc>
          <w:tcPr>
            <w:tcW w:w="0" w:type="auto"/>
            <w:vAlign w:val="bottom"/>
          </w:tcPr>
          <w:p w14:paraId="55119585" w14:textId="291AB48D" w:rsidR="00F25551" w:rsidDel="00990A51" w:rsidRDefault="00F25551" w:rsidP="00F25551">
            <w:pPr>
              <w:ind w:firstLine="0"/>
              <w:rPr>
                <w:del w:id="1141" w:author="Michael Decker" w:date="2020-04-18T18:16:00Z"/>
                <w:rFonts w:cs="Times New Roman"/>
                <w:szCs w:val="24"/>
              </w:rPr>
            </w:pPr>
            <w:del w:id="1142" w:author="Michael Decker" w:date="2020-04-18T18:16:00Z">
              <w:r w:rsidDel="00990A51">
                <w:rPr>
                  <w:color w:val="000000"/>
                  <w:sz w:val="20"/>
                  <w:szCs w:val="20"/>
                </w:rPr>
                <w:delText>Breaks CLOC</w:delText>
              </w:r>
            </w:del>
          </w:p>
        </w:tc>
        <w:tc>
          <w:tcPr>
            <w:tcW w:w="0" w:type="auto"/>
            <w:vAlign w:val="bottom"/>
          </w:tcPr>
          <w:p w14:paraId="1EA1FB84" w14:textId="4A879A5B" w:rsidR="00F25551" w:rsidDel="00990A51" w:rsidRDefault="00F25551" w:rsidP="00F25551">
            <w:pPr>
              <w:ind w:firstLine="0"/>
              <w:jc w:val="right"/>
              <w:rPr>
                <w:del w:id="1143" w:author="Michael Decker" w:date="2020-04-18T18:16:00Z"/>
                <w:rFonts w:cs="Times New Roman"/>
                <w:szCs w:val="24"/>
              </w:rPr>
            </w:pPr>
            <w:del w:id="1144" w:author="Michael Decker" w:date="2020-04-18T18:16:00Z">
              <w:r w:rsidDel="00990A51">
                <w:rPr>
                  <w:color w:val="000000"/>
                  <w:sz w:val="20"/>
                  <w:szCs w:val="20"/>
                </w:rPr>
                <w:delText>66</w:delText>
              </w:r>
            </w:del>
          </w:p>
        </w:tc>
        <w:tc>
          <w:tcPr>
            <w:tcW w:w="0" w:type="auto"/>
            <w:vAlign w:val="bottom"/>
          </w:tcPr>
          <w:p w14:paraId="473AB585" w14:textId="68B0F294" w:rsidR="00F25551" w:rsidDel="00990A51" w:rsidRDefault="00F25551" w:rsidP="00F25551">
            <w:pPr>
              <w:ind w:firstLine="0"/>
              <w:jc w:val="right"/>
              <w:rPr>
                <w:del w:id="1145" w:author="Michael Decker" w:date="2020-04-18T18:16:00Z"/>
                <w:rFonts w:cs="Times New Roman"/>
                <w:szCs w:val="24"/>
              </w:rPr>
            </w:pPr>
            <w:del w:id="1146" w:author="Michael Decker" w:date="2020-04-18T18:16:00Z">
              <w:r w:rsidDel="00990A51">
                <w:rPr>
                  <w:color w:val="000000"/>
                  <w:sz w:val="20"/>
                  <w:szCs w:val="20"/>
                </w:rPr>
                <w:delText>881870</w:delText>
              </w:r>
            </w:del>
          </w:p>
        </w:tc>
        <w:tc>
          <w:tcPr>
            <w:tcW w:w="0" w:type="auto"/>
            <w:vAlign w:val="bottom"/>
          </w:tcPr>
          <w:p w14:paraId="32527C7E" w14:textId="0F684300" w:rsidR="00F25551" w:rsidDel="00990A51" w:rsidRDefault="00F25551" w:rsidP="00F25551">
            <w:pPr>
              <w:ind w:firstLine="0"/>
              <w:jc w:val="right"/>
              <w:rPr>
                <w:del w:id="1147" w:author="Michael Decker" w:date="2020-04-18T18:16:00Z"/>
                <w:rFonts w:cs="Times New Roman"/>
                <w:szCs w:val="24"/>
              </w:rPr>
            </w:pPr>
            <w:del w:id="1148" w:author="Michael Decker" w:date="2020-04-18T18:16:00Z">
              <w:r w:rsidDel="00990A51">
                <w:rPr>
                  <w:color w:val="000000"/>
                  <w:sz w:val="20"/>
                  <w:szCs w:val="20"/>
                </w:rPr>
                <w:delText>636880</w:delText>
              </w:r>
            </w:del>
          </w:p>
        </w:tc>
        <w:tc>
          <w:tcPr>
            <w:tcW w:w="0" w:type="auto"/>
            <w:vAlign w:val="bottom"/>
          </w:tcPr>
          <w:p w14:paraId="217ECB10" w14:textId="5F0F4E19" w:rsidR="00F25551" w:rsidDel="00990A51" w:rsidRDefault="00F25551" w:rsidP="00F25551">
            <w:pPr>
              <w:ind w:firstLine="0"/>
              <w:jc w:val="right"/>
              <w:rPr>
                <w:del w:id="1149" w:author="Michael Decker" w:date="2020-04-18T18:16:00Z"/>
                <w:rFonts w:cs="Times New Roman"/>
                <w:szCs w:val="24"/>
              </w:rPr>
            </w:pPr>
            <w:del w:id="1150" w:author="Michael Decker" w:date="2020-04-18T18:16:00Z">
              <w:r w:rsidDel="00990A51">
                <w:rPr>
                  <w:color w:val="000000"/>
                  <w:sz w:val="20"/>
                  <w:szCs w:val="20"/>
                </w:rPr>
                <w:delText>63</w:delText>
              </w:r>
            </w:del>
          </w:p>
        </w:tc>
        <w:tc>
          <w:tcPr>
            <w:tcW w:w="0" w:type="auto"/>
            <w:vAlign w:val="bottom"/>
          </w:tcPr>
          <w:p w14:paraId="1840DDC3" w14:textId="0889E399" w:rsidR="00F25551" w:rsidDel="00990A51" w:rsidRDefault="00F25551" w:rsidP="00F25551">
            <w:pPr>
              <w:ind w:firstLine="0"/>
              <w:jc w:val="right"/>
              <w:rPr>
                <w:del w:id="1151" w:author="Michael Decker" w:date="2020-04-18T18:16:00Z"/>
                <w:rFonts w:cs="Times New Roman"/>
                <w:szCs w:val="24"/>
              </w:rPr>
            </w:pPr>
            <w:del w:id="1152" w:author="Michael Decker" w:date="2020-04-18T18:16:00Z">
              <w:r w:rsidDel="00990A51">
                <w:rPr>
                  <w:color w:val="000000"/>
                  <w:sz w:val="20"/>
                  <w:szCs w:val="20"/>
                </w:rPr>
                <w:delText>0</w:delText>
              </w:r>
            </w:del>
          </w:p>
        </w:tc>
        <w:tc>
          <w:tcPr>
            <w:tcW w:w="0" w:type="auto"/>
            <w:vAlign w:val="bottom"/>
          </w:tcPr>
          <w:p w14:paraId="0B88371E" w14:textId="2189A90D" w:rsidR="00F25551" w:rsidDel="00990A51" w:rsidRDefault="00F25551" w:rsidP="00F25551">
            <w:pPr>
              <w:ind w:firstLine="0"/>
              <w:jc w:val="right"/>
              <w:rPr>
                <w:del w:id="1153" w:author="Michael Decker" w:date="2020-04-18T18:16:00Z"/>
                <w:rFonts w:cs="Times New Roman"/>
                <w:szCs w:val="24"/>
              </w:rPr>
            </w:pPr>
            <w:del w:id="1154" w:author="Michael Decker" w:date="2020-04-18T18:16:00Z">
              <w:r w:rsidDel="00990A51">
                <w:rPr>
                  <w:color w:val="000000"/>
                  <w:sz w:val="20"/>
                  <w:szCs w:val="20"/>
                </w:rPr>
                <w:delText>0.72</w:delText>
              </w:r>
            </w:del>
          </w:p>
        </w:tc>
        <w:tc>
          <w:tcPr>
            <w:tcW w:w="0" w:type="auto"/>
            <w:vAlign w:val="bottom"/>
          </w:tcPr>
          <w:p w14:paraId="03B732FF" w14:textId="2BE51E2E" w:rsidR="00F25551" w:rsidDel="00990A51" w:rsidRDefault="00F25551" w:rsidP="00F25551">
            <w:pPr>
              <w:ind w:firstLine="0"/>
              <w:jc w:val="right"/>
              <w:rPr>
                <w:del w:id="1155" w:author="Michael Decker" w:date="2020-04-18T18:16:00Z"/>
                <w:rFonts w:cs="Times New Roman"/>
                <w:szCs w:val="24"/>
              </w:rPr>
            </w:pPr>
            <w:del w:id="1156" w:author="Michael Decker" w:date="2020-04-18T18:16:00Z">
              <w:r w:rsidDel="00990A51">
                <w:rPr>
                  <w:color w:val="000000"/>
                  <w:sz w:val="20"/>
                  <w:szCs w:val="20"/>
                </w:rPr>
                <w:delText>2.1465</w:delText>
              </w:r>
            </w:del>
          </w:p>
        </w:tc>
      </w:tr>
      <w:tr w:rsidR="00F25551" w:rsidDel="00990A51" w14:paraId="3372653A" w14:textId="2B3EB14E" w:rsidTr="002F6D12">
        <w:trPr>
          <w:del w:id="1157" w:author="Michael Decker" w:date="2020-04-18T18:16:00Z"/>
        </w:trPr>
        <w:tc>
          <w:tcPr>
            <w:tcW w:w="0" w:type="auto"/>
            <w:vAlign w:val="bottom"/>
          </w:tcPr>
          <w:p w14:paraId="0668130D" w14:textId="626BB804" w:rsidR="00F25551" w:rsidDel="00990A51" w:rsidRDefault="00F25551" w:rsidP="00F25551">
            <w:pPr>
              <w:ind w:firstLine="0"/>
              <w:rPr>
                <w:del w:id="1158" w:author="Michael Decker" w:date="2020-04-18T18:16:00Z"/>
                <w:rFonts w:cs="Times New Roman"/>
                <w:szCs w:val="24"/>
              </w:rPr>
            </w:pPr>
            <w:del w:id="1159" w:author="Michael Decker" w:date="2020-04-18T18:16:00Z">
              <w:r w:rsidDel="00990A51">
                <w:rPr>
                  <w:color w:val="000000"/>
                  <w:sz w:val="20"/>
                  <w:szCs w:val="20"/>
                </w:rPr>
                <w:delText>libigl</w:delText>
              </w:r>
            </w:del>
          </w:p>
        </w:tc>
        <w:tc>
          <w:tcPr>
            <w:tcW w:w="0" w:type="auto"/>
            <w:vAlign w:val="bottom"/>
          </w:tcPr>
          <w:p w14:paraId="61AF9DAE" w14:textId="03A92BB9" w:rsidR="00F25551" w:rsidDel="00990A51" w:rsidRDefault="00F25551" w:rsidP="00F25551">
            <w:pPr>
              <w:ind w:firstLine="0"/>
              <w:rPr>
                <w:del w:id="1160" w:author="Michael Decker" w:date="2020-04-18T18:16:00Z"/>
                <w:rFonts w:cs="Times New Roman"/>
                <w:szCs w:val="24"/>
              </w:rPr>
            </w:pPr>
            <w:del w:id="1161" w:author="Michael Decker" w:date="2020-04-18T18:16:00Z">
              <w:r w:rsidDel="00990A51">
                <w:rPr>
                  <w:color w:val="000000"/>
                  <w:sz w:val="20"/>
                  <w:szCs w:val="20"/>
                </w:rPr>
                <w:delText>C++/C</w:delText>
              </w:r>
            </w:del>
          </w:p>
        </w:tc>
        <w:tc>
          <w:tcPr>
            <w:tcW w:w="0" w:type="auto"/>
            <w:vAlign w:val="bottom"/>
          </w:tcPr>
          <w:p w14:paraId="294112C0" w14:textId="535E9F83" w:rsidR="00F25551" w:rsidDel="00990A51" w:rsidRDefault="00F25551" w:rsidP="00F25551">
            <w:pPr>
              <w:ind w:firstLine="0"/>
              <w:jc w:val="right"/>
              <w:rPr>
                <w:del w:id="1162" w:author="Michael Decker" w:date="2020-04-18T18:16:00Z"/>
                <w:rFonts w:cs="Times New Roman"/>
                <w:szCs w:val="24"/>
              </w:rPr>
            </w:pPr>
            <w:del w:id="1163" w:author="Michael Decker" w:date="2020-04-18T18:16:00Z">
              <w:r w:rsidDel="00990A51">
                <w:rPr>
                  <w:color w:val="000000"/>
                  <w:sz w:val="20"/>
                  <w:szCs w:val="20"/>
                </w:rPr>
                <w:delText>82</w:delText>
              </w:r>
            </w:del>
          </w:p>
        </w:tc>
        <w:tc>
          <w:tcPr>
            <w:tcW w:w="0" w:type="auto"/>
            <w:vAlign w:val="bottom"/>
          </w:tcPr>
          <w:p w14:paraId="407910DD" w14:textId="3A442ED9" w:rsidR="00F25551" w:rsidDel="00990A51" w:rsidRDefault="00F25551" w:rsidP="00F25551">
            <w:pPr>
              <w:ind w:firstLine="0"/>
              <w:jc w:val="right"/>
              <w:rPr>
                <w:del w:id="1164" w:author="Michael Decker" w:date="2020-04-18T18:16:00Z"/>
                <w:rFonts w:cs="Times New Roman"/>
                <w:szCs w:val="24"/>
              </w:rPr>
            </w:pPr>
            <w:del w:id="1165" w:author="Michael Decker" w:date="2020-04-18T18:16:00Z">
              <w:r w:rsidDel="00990A51">
                <w:rPr>
                  <w:color w:val="000000"/>
                  <w:sz w:val="20"/>
                  <w:szCs w:val="20"/>
                </w:rPr>
                <w:delText>92359</w:delText>
              </w:r>
            </w:del>
          </w:p>
        </w:tc>
        <w:tc>
          <w:tcPr>
            <w:tcW w:w="0" w:type="auto"/>
            <w:vAlign w:val="bottom"/>
          </w:tcPr>
          <w:p w14:paraId="7F88C234" w14:textId="1E2ADB20" w:rsidR="00F25551" w:rsidDel="00990A51" w:rsidRDefault="00F25551" w:rsidP="00F25551">
            <w:pPr>
              <w:ind w:firstLine="0"/>
              <w:jc w:val="right"/>
              <w:rPr>
                <w:del w:id="1166" w:author="Michael Decker" w:date="2020-04-18T18:16:00Z"/>
                <w:rFonts w:cs="Times New Roman"/>
                <w:szCs w:val="24"/>
              </w:rPr>
            </w:pPr>
            <w:del w:id="1167" w:author="Michael Decker" w:date="2020-04-18T18:16:00Z">
              <w:r w:rsidDel="00990A51">
                <w:rPr>
                  <w:color w:val="000000"/>
                  <w:sz w:val="20"/>
                  <w:szCs w:val="20"/>
                </w:rPr>
                <w:delText>28712</w:delText>
              </w:r>
            </w:del>
          </w:p>
        </w:tc>
        <w:tc>
          <w:tcPr>
            <w:tcW w:w="0" w:type="auto"/>
            <w:vAlign w:val="bottom"/>
          </w:tcPr>
          <w:p w14:paraId="3C8F2F84" w14:textId="42588495" w:rsidR="00F25551" w:rsidDel="00990A51" w:rsidRDefault="00F25551" w:rsidP="00F25551">
            <w:pPr>
              <w:ind w:firstLine="0"/>
              <w:jc w:val="right"/>
              <w:rPr>
                <w:del w:id="1168" w:author="Michael Decker" w:date="2020-04-18T18:16:00Z"/>
                <w:rFonts w:cs="Times New Roman"/>
                <w:szCs w:val="24"/>
              </w:rPr>
            </w:pPr>
            <w:del w:id="1169" w:author="Michael Decker" w:date="2020-04-18T18:16:00Z">
              <w:r w:rsidDel="00990A51">
                <w:rPr>
                  <w:color w:val="000000"/>
                  <w:sz w:val="20"/>
                  <w:szCs w:val="20"/>
                </w:rPr>
                <w:delText>385</w:delText>
              </w:r>
            </w:del>
          </w:p>
        </w:tc>
        <w:tc>
          <w:tcPr>
            <w:tcW w:w="0" w:type="auto"/>
            <w:vAlign w:val="bottom"/>
          </w:tcPr>
          <w:p w14:paraId="5C1EA0B6" w14:textId="1C057F7E" w:rsidR="00F25551" w:rsidDel="00990A51" w:rsidRDefault="00F25551" w:rsidP="00F25551">
            <w:pPr>
              <w:ind w:firstLine="0"/>
              <w:jc w:val="right"/>
              <w:rPr>
                <w:del w:id="1170" w:author="Michael Decker" w:date="2020-04-18T18:16:00Z"/>
                <w:rFonts w:cs="Times New Roman"/>
                <w:szCs w:val="24"/>
              </w:rPr>
            </w:pPr>
            <w:del w:id="1171" w:author="Michael Decker" w:date="2020-04-18T18:16:00Z">
              <w:r w:rsidDel="00990A51">
                <w:rPr>
                  <w:color w:val="000000"/>
                  <w:sz w:val="20"/>
                  <w:szCs w:val="20"/>
                </w:rPr>
                <w:delText>94</w:delText>
              </w:r>
            </w:del>
          </w:p>
        </w:tc>
        <w:tc>
          <w:tcPr>
            <w:tcW w:w="0" w:type="auto"/>
            <w:vAlign w:val="bottom"/>
          </w:tcPr>
          <w:p w14:paraId="1E084414" w14:textId="790E5AE6" w:rsidR="00F25551" w:rsidDel="00990A51" w:rsidRDefault="00F25551" w:rsidP="00F25551">
            <w:pPr>
              <w:ind w:firstLine="0"/>
              <w:jc w:val="right"/>
              <w:rPr>
                <w:del w:id="1172" w:author="Michael Decker" w:date="2020-04-18T18:16:00Z"/>
                <w:rFonts w:cs="Times New Roman"/>
                <w:szCs w:val="24"/>
              </w:rPr>
            </w:pPr>
            <w:del w:id="1173" w:author="Michael Decker" w:date="2020-04-18T18:16:00Z">
              <w:r w:rsidDel="00990A51">
                <w:rPr>
                  <w:color w:val="000000"/>
                  <w:sz w:val="20"/>
                  <w:szCs w:val="20"/>
                </w:rPr>
                <w:delText>0.31</w:delText>
              </w:r>
            </w:del>
          </w:p>
        </w:tc>
        <w:tc>
          <w:tcPr>
            <w:tcW w:w="0" w:type="auto"/>
            <w:vAlign w:val="bottom"/>
          </w:tcPr>
          <w:p w14:paraId="3E288490" w14:textId="4E5EF08A" w:rsidR="00F25551" w:rsidDel="00990A51" w:rsidRDefault="00F25551" w:rsidP="00F25551">
            <w:pPr>
              <w:ind w:firstLine="0"/>
              <w:jc w:val="right"/>
              <w:rPr>
                <w:del w:id="1174" w:author="Michael Decker" w:date="2020-04-18T18:16:00Z"/>
                <w:rFonts w:cs="Times New Roman"/>
                <w:szCs w:val="24"/>
              </w:rPr>
            </w:pPr>
            <w:del w:id="1175" w:author="Michael Decker" w:date="2020-04-18T18:16:00Z">
              <w:r w:rsidDel="00990A51">
                <w:rPr>
                  <w:color w:val="000000"/>
                  <w:sz w:val="20"/>
                  <w:szCs w:val="20"/>
                </w:rPr>
                <w:delText>13.1175</w:delText>
              </w:r>
            </w:del>
          </w:p>
        </w:tc>
      </w:tr>
      <w:tr w:rsidR="00F25551" w:rsidDel="00990A51" w14:paraId="7919D315" w14:textId="63E1773D" w:rsidTr="002F6D12">
        <w:trPr>
          <w:del w:id="1176" w:author="Michael Decker" w:date="2020-04-18T18:16:00Z"/>
        </w:trPr>
        <w:tc>
          <w:tcPr>
            <w:tcW w:w="0" w:type="auto"/>
            <w:vAlign w:val="bottom"/>
          </w:tcPr>
          <w:p w14:paraId="46A21E8A" w14:textId="6132041B" w:rsidR="00F25551" w:rsidDel="00990A51" w:rsidRDefault="00F25551" w:rsidP="00F25551">
            <w:pPr>
              <w:ind w:firstLine="0"/>
              <w:rPr>
                <w:del w:id="1177" w:author="Michael Decker" w:date="2020-04-18T18:16:00Z"/>
                <w:rFonts w:cs="Times New Roman"/>
                <w:szCs w:val="24"/>
              </w:rPr>
            </w:pPr>
            <w:del w:id="1178" w:author="Michael Decker" w:date="2020-04-18T18:16:00Z">
              <w:r w:rsidDel="00990A51">
                <w:rPr>
                  <w:color w:val="000000"/>
                  <w:sz w:val="20"/>
                  <w:szCs w:val="20"/>
                </w:rPr>
                <w:delText>markdowndeep</w:delText>
              </w:r>
            </w:del>
          </w:p>
        </w:tc>
        <w:tc>
          <w:tcPr>
            <w:tcW w:w="0" w:type="auto"/>
            <w:vAlign w:val="bottom"/>
          </w:tcPr>
          <w:p w14:paraId="547A5E03" w14:textId="3042D025" w:rsidR="00F25551" w:rsidDel="00990A51" w:rsidRDefault="00F25551" w:rsidP="00F25551">
            <w:pPr>
              <w:ind w:firstLine="0"/>
              <w:rPr>
                <w:del w:id="1179" w:author="Michael Decker" w:date="2020-04-18T18:16:00Z"/>
                <w:rFonts w:cs="Times New Roman"/>
                <w:szCs w:val="24"/>
              </w:rPr>
            </w:pPr>
            <w:del w:id="1180" w:author="Michael Decker" w:date="2020-04-18T18:16:00Z">
              <w:r w:rsidDel="00990A51">
                <w:rPr>
                  <w:color w:val="000000"/>
                  <w:sz w:val="20"/>
                  <w:szCs w:val="20"/>
                </w:rPr>
                <w:delText>Java/C#</w:delText>
              </w:r>
            </w:del>
          </w:p>
        </w:tc>
        <w:tc>
          <w:tcPr>
            <w:tcW w:w="0" w:type="auto"/>
            <w:vAlign w:val="bottom"/>
          </w:tcPr>
          <w:p w14:paraId="757576AC" w14:textId="109381D2" w:rsidR="00F25551" w:rsidDel="00990A51" w:rsidRDefault="00F25551" w:rsidP="00F25551">
            <w:pPr>
              <w:ind w:firstLine="0"/>
              <w:jc w:val="right"/>
              <w:rPr>
                <w:del w:id="1181" w:author="Michael Decker" w:date="2020-04-18T18:16:00Z"/>
                <w:rFonts w:cs="Times New Roman"/>
                <w:szCs w:val="24"/>
              </w:rPr>
            </w:pPr>
            <w:del w:id="1182" w:author="Michael Decker" w:date="2020-04-18T18:16:00Z">
              <w:r w:rsidDel="00990A51">
                <w:rPr>
                  <w:color w:val="000000"/>
                  <w:sz w:val="20"/>
                  <w:szCs w:val="20"/>
                </w:rPr>
                <w:delText>6</w:delText>
              </w:r>
            </w:del>
          </w:p>
        </w:tc>
        <w:tc>
          <w:tcPr>
            <w:tcW w:w="0" w:type="auto"/>
            <w:vAlign w:val="bottom"/>
          </w:tcPr>
          <w:p w14:paraId="36569FAB" w14:textId="2FFBAC04" w:rsidR="00F25551" w:rsidDel="00990A51" w:rsidRDefault="00F25551" w:rsidP="00F25551">
            <w:pPr>
              <w:ind w:firstLine="0"/>
              <w:jc w:val="right"/>
              <w:rPr>
                <w:del w:id="1183" w:author="Michael Decker" w:date="2020-04-18T18:16:00Z"/>
                <w:rFonts w:cs="Times New Roman"/>
                <w:szCs w:val="24"/>
              </w:rPr>
            </w:pPr>
            <w:del w:id="1184" w:author="Michael Decker" w:date="2020-04-18T18:16:00Z">
              <w:r w:rsidDel="00990A51">
                <w:rPr>
                  <w:color w:val="000000"/>
                  <w:sz w:val="20"/>
                  <w:szCs w:val="20"/>
                </w:rPr>
                <w:delText>51833</w:delText>
              </w:r>
            </w:del>
          </w:p>
        </w:tc>
        <w:tc>
          <w:tcPr>
            <w:tcW w:w="0" w:type="auto"/>
            <w:vAlign w:val="bottom"/>
          </w:tcPr>
          <w:p w14:paraId="34382E46" w14:textId="3BFC296B" w:rsidR="00F25551" w:rsidDel="00990A51" w:rsidRDefault="00F25551" w:rsidP="00F25551">
            <w:pPr>
              <w:ind w:firstLine="0"/>
              <w:jc w:val="right"/>
              <w:rPr>
                <w:del w:id="1185" w:author="Michael Decker" w:date="2020-04-18T18:16:00Z"/>
                <w:rFonts w:cs="Times New Roman"/>
                <w:szCs w:val="24"/>
              </w:rPr>
            </w:pPr>
            <w:del w:id="1186" w:author="Michael Decker" w:date="2020-04-18T18:16:00Z">
              <w:r w:rsidDel="00990A51">
                <w:rPr>
                  <w:color w:val="000000"/>
                  <w:sz w:val="20"/>
                  <w:szCs w:val="20"/>
                </w:rPr>
                <w:delText>10893</w:delText>
              </w:r>
            </w:del>
          </w:p>
        </w:tc>
        <w:tc>
          <w:tcPr>
            <w:tcW w:w="0" w:type="auto"/>
            <w:vAlign w:val="bottom"/>
          </w:tcPr>
          <w:p w14:paraId="6A541462" w14:textId="19B5544F" w:rsidR="00F25551" w:rsidDel="00990A51" w:rsidRDefault="00F25551" w:rsidP="00F25551">
            <w:pPr>
              <w:ind w:firstLine="0"/>
              <w:jc w:val="right"/>
              <w:rPr>
                <w:del w:id="1187" w:author="Michael Decker" w:date="2020-04-18T18:16:00Z"/>
                <w:rFonts w:cs="Times New Roman"/>
                <w:szCs w:val="24"/>
              </w:rPr>
            </w:pPr>
            <w:del w:id="1188" w:author="Michael Decker" w:date="2020-04-18T18:16:00Z">
              <w:r w:rsidDel="00990A51">
                <w:rPr>
                  <w:color w:val="000000"/>
                  <w:sz w:val="20"/>
                  <w:szCs w:val="20"/>
                </w:rPr>
                <w:delText>24</w:delText>
              </w:r>
            </w:del>
          </w:p>
        </w:tc>
        <w:tc>
          <w:tcPr>
            <w:tcW w:w="0" w:type="auto"/>
            <w:vAlign w:val="bottom"/>
          </w:tcPr>
          <w:p w14:paraId="369EF574" w14:textId="519D68DD" w:rsidR="00F25551" w:rsidDel="00990A51" w:rsidRDefault="00F25551" w:rsidP="00F25551">
            <w:pPr>
              <w:ind w:firstLine="0"/>
              <w:jc w:val="right"/>
              <w:rPr>
                <w:del w:id="1189" w:author="Michael Decker" w:date="2020-04-18T18:16:00Z"/>
                <w:rFonts w:cs="Times New Roman"/>
                <w:szCs w:val="24"/>
              </w:rPr>
            </w:pPr>
            <w:del w:id="1190" w:author="Michael Decker" w:date="2020-04-18T18:16:00Z">
              <w:r w:rsidDel="00990A51">
                <w:rPr>
                  <w:color w:val="000000"/>
                  <w:sz w:val="20"/>
                  <w:szCs w:val="20"/>
                </w:rPr>
                <w:delText>0</w:delText>
              </w:r>
            </w:del>
          </w:p>
        </w:tc>
        <w:tc>
          <w:tcPr>
            <w:tcW w:w="0" w:type="auto"/>
            <w:vAlign w:val="bottom"/>
          </w:tcPr>
          <w:p w14:paraId="0B3B34AB" w14:textId="31F8C605" w:rsidR="00F25551" w:rsidDel="00990A51" w:rsidRDefault="00F25551" w:rsidP="00F25551">
            <w:pPr>
              <w:ind w:firstLine="0"/>
              <w:jc w:val="right"/>
              <w:rPr>
                <w:del w:id="1191" w:author="Michael Decker" w:date="2020-04-18T18:16:00Z"/>
                <w:rFonts w:cs="Times New Roman"/>
                <w:szCs w:val="24"/>
              </w:rPr>
            </w:pPr>
            <w:del w:id="1192" w:author="Michael Decker" w:date="2020-04-18T18:16:00Z">
              <w:r w:rsidDel="00990A51">
                <w:rPr>
                  <w:color w:val="000000"/>
                  <w:sz w:val="20"/>
                  <w:szCs w:val="20"/>
                </w:rPr>
                <w:delText>0.21</w:delText>
              </w:r>
            </w:del>
          </w:p>
        </w:tc>
        <w:tc>
          <w:tcPr>
            <w:tcW w:w="0" w:type="auto"/>
            <w:vAlign w:val="bottom"/>
          </w:tcPr>
          <w:p w14:paraId="79602935" w14:textId="124E60BA" w:rsidR="00F25551" w:rsidDel="00990A51" w:rsidRDefault="00F25551" w:rsidP="00F25551">
            <w:pPr>
              <w:ind w:firstLine="0"/>
              <w:jc w:val="right"/>
              <w:rPr>
                <w:del w:id="1193" w:author="Michael Decker" w:date="2020-04-18T18:16:00Z"/>
                <w:rFonts w:cs="Times New Roman"/>
                <w:szCs w:val="24"/>
              </w:rPr>
            </w:pPr>
            <w:del w:id="1194" w:author="Michael Decker" w:date="2020-04-18T18:16:00Z">
              <w:r w:rsidDel="00990A51">
                <w:rPr>
                  <w:color w:val="000000"/>
                  <w:sz w:val="20"/>
                  <w:szCs w:val="20"/>
                </w:rPr>
                <w:delText>0.8177</w:delText>
              </w:r>
            </w:del>
          </w:p>
        </w:tc>
      </w:tr>
      <w:tr w:rsidR="00F25551" w:rsidDel="00990A51" w14:paraId="4E62D638" w14:textId="26A195A4" w:rsidTr="002F6D12">
        <w:trPr>
          <w:del w:id="1195" w:author="Michael Decker" w:date="2020-04-18T18:16:00Z"/>
        </w:trPr>
        <w:tc>
          <w:tcPr>
            <w:tcW w:w="0" w:type="auto"/>
            <w:vAlign w:val="bottom"/>
          </w:tcPr>
          <w:p w14:paraId="6EC3BE25" w14:textId="070B6631" w:rsidR="00F25551" w:rsidDel="00990A51" w:rsidRDefault="00F25551" w:rsidP="00F25551">
            <w:pPr>
              <w:ind w:firstLine="0"/>
              <w:rPr>
                <w:del w:id="1196" w:author="Michael Decker" w:date="2020-04-18T18:16:00Z"/>
                <w:rFonts w:cs="Times New Roman"/>
                <w:szCs w:val="24"/>
              </w:rPr>
            </w:pPr>
            <w:del w:id="1197" w:author="Michael Decker" w:date="2020-04-18T18:16:00Z">
              <w:r w:rsidDel="00990A51">
                <w:rPr>
                  <w:color w:val="000000"/>
                  <w:sz w:val="20"/>
                  <w:szCs w:val="20"/>
                </w:rPr>
                <w:delText>MessagePack Csharp</w:delText>
              </w:r>
            </w:del>
          </w:p>
        </w:tc>
        <w:tc>
          <w:tcPr>
            <w:tcW w:w="0" w:type="auto"/>
            <w:vAlign w:val="bottom"/>
          </w:tcPr>
          <w:p w14:paraId="66627279" w14:textId="7A16E9DF" w:rsidR="00F25551" w:rsidDel="00990A51" w:rsidRDefault="00F25551" w:rsidP="00F25551">
            <w:pPr>
              <w:ind w:firstLine="0"/>
              <w:rPr>
                <w:del w:id="1198" w:author="Michael Decker" w:date="2020-04-18T18:16:00Z"/>
                <w:rFonts w:cs="Times New Roman"/>
                <w:szCs w:val="24"/>
              </w:rPr>
            </w:pPr>
            <w:del w:id="1199" w:author="Michael Decker" w:date="2020-04-18T18:16:00Z">
              <w:r w:rsidDel="00990A51">
                <w:rPr>
                  <w:color w:val="000000"/>
                  <w:sz w:val="20"/>
                  <w:szCs w:val="20"/>
                </w:rPr>
                <w:delText>C#</w:delText>
              </w:r>
            </w:del>
          </w:p>
        </w:tc>
        <w:tc>
          <w:tcPr>
            <w:tcW w:w="0" w:type="auto"/>
            <w:vAlign w:val="bottom"/>
          </w:tcPr>
          <w:p w14:paraId="69CE6E7C" w14:textId="7B5D2528" w:rsidR="00F25551" w:rsidDel="00990A51" w:rsidRDefault="00F25551" w:rsidP="00F25551">
            <w:pPr>
              <w:ind w:firstLine="0"/>
              <w:jc w:val="right"/>
              <w:rPr>
                <w:del w:id="1200" w:author="Michael Decker" w:date="2020-04-18T18:16:00Z"/>
                <w:rFonts w:cs="Times New Roman"/>
                <w:szCs w:val="24"/>
              </w:rPr>
            </w:pPr>
            <w:del w:id="1201" w:author="Michael Decker" w:date="2020-04-18T18:16:00Z">
              <w:r w:rsidDel="00990A51">
                <w:rPr>
                  <w:color w:val="000000"/>
                  <w:sz w:val="20"/>
                  <w:szCs w:val="20"/>
                </w:rPr>
                <w:delText>45</w:delText>
              </w:r>
            </w:del>
          </w:p>
        </w:tc>
        <w:tc>
          <w:tcPr>
            <w:tcW w:w="0" w:type="auto"/>
            <w:vAlign w:val="bottom"/>
          </w:tcPr>
          <w:p w14:paraId="2F7185C8" w14:textId="7C61C60C" w:rsidR="00F25551" w:rsidDel="00990A51" w:rsidRDefault="00F25551" w:rsidP="00F25551">
            <w:pPr>
              <w:ind w:firstLine="0"/>
              <w:jc w:val="right"/>
              <w:rPr>
                <w:del w:id="1202" w:author="Michael Decker" w:date="2020-04-18T18:16:00Z"/>
                <w:rFonts w:cs="Times New Roman"/>
                <w:szCs w:val="24"/>
              </w:rPr>
            </w:pPr>
            <w:del w:id="1203" w:author="Michael Decker" w:date="2020-04-18T18:16:00Z">
              <w:r w:rsidDel="00990A51">
                <w:rPr>
                  <w:color w:val="000000"/>
                  <w:sz w:val="20"/>
                  <w:szCs w:val="20"/>
                </w:rPr>
                <w:delText>45564</w:delText>
              </w:r>
            </w:del>
          </w:p>
        </w:tc>
        <w:tc>
          <w:tcPr>
            <w:tcW w:w="0" w:type="auto"/>
            <w:vAlign w:val="bottom"/>
          </w:tcPr>
          <w:p w14:paraId="3126115D" w14:textId="30DA395F" w:rsidR="00F25551" w:rsidDel="00990A51" w:rsidRDefault="00F25551" w:rsidP="00F25551">
            <w:pPr>
              <w:ind w:firstLine="0"/>
              <w:jc w:val="right"/>
              <w:rPr>
                <w:del w:id="1204" w:author="Michael Decker" w:date="2020-04-18T18:16:00Z"/>
                <w:rFonts w:cs="Times New Roman"/>
                <w:szCs w:val="24"/>
              </w:rPr>
            </w:pPr>
            <w:del w:id="1205" w:author="Michael Decker" w:date="2020-04-18T18:16:00Z">
              <w:r w:rsidDel="00990A51">
                <w:rPr>
                  <w:color w:val="000000"/>
                  <w:sz w:val="20"/>
                  <w:szCs w:val="20"/>
                </w:rPr>
                <w:delText>4585</w:delText>
              </w:r>
            </w:del>
          </w:p>
        </w:tc>
        <w:tc>
          <w:tcPr>
            <w:tcW w:w="0" w:type="auto"/>
            <w:vAlign w:val="bottom"/>
          </w:tcPr>
          <w:p w14:paraId="1C74F01C" w14:textId="7764B014" w:rsidR="00F25551" w:rsidDel="00990A51" w:rsidRDefault="00F25551" w:rsidP="00F25551">
            <w:pPr>
              <w:ind w:firstLine="0"/>
              <w:jc w:val="right"/>
              <w:rPr>
                <w:del w:id="1206" w:author="Michael Decker" w:date="2020-04-18T18:16:00Z"/>
                <w:rFonts w:cs="Times New Roman"/>
                <w:szCs w:val="24"/>
              </w:rPr>
            </w:pPr>
            <w:del w:id="1207" w:author="Michael Decker" w:date="2020-04-18T18:16:00Z">
              <w:r w:rsidDel="00990A51">
                <w:rPr>
                  <w:color w:val="000000"/>
                  <w:sz w:val="20"/>
                  <w:szCs w:val="20"/>
                </w:rPr>
                <w:delText>32</w:delText>
              </w:r>
            </w:del>
          </w:p>
        </w:tc>
        <w:tc>
          <w:tcPr>
            <w:tcW w:w="0" w:type="auto"/>
            <w:vAlign w:val="bottom"/>
          </w:tcPr>
          <w:p w14:paraId="4D2C150C" w14:textId="352DF01A" w:rsidR="00F25551" w:rsidDel="00990A51" w:rsidRDefault="00F25551" w:rsidP="00F25551">
            <w:pPr>
              <w:ind w:firstLine="0"/>
              <w:jc w:val="right"/>
              <w:rPr>
                <w:del w:id="1208" w:author="Michael Decker" w:date="2020-04-18T18:16:00Z"/>
                <w:rFonts w:cs="Times New Roman"/>
                <w:szCs w:val="24"/>
              </w:rPr>
            </w:pPr>
            <w:del w:id="1209" w:author="Michael Decker" w:date="2020-04-18T18:16:00Z">
              <w:r w:rsidDel="00990A51">
                <w:rPr>
                  <w:color w:val="000000"/>
                  <w:sz w:val="20"/>
                  <w:szCs w:val="20"/>
                </w:rPr>
                <w:delText>6</w:delText>
              </w:r>
            </w:del>
          </w:p>
        </w:tc>
        <w:tc>
          <w:tcPr>
            <w:tcW w:w="0" w:type="auto"/>
            <w:vAlign w:val="bottom"/>
          </w:tcPr>
          <w:p w14:paraId="2F305403" w14:textId="2544B22A" w:rsidR="00F25551" w:rsidDel="00990A51" w:rsidRDefault="00F25551" w:rsidP="00F25551">
            <w:pPr>
              <w:ind w:firstLine="0"/>
              <w:jc w:val="right"/>
              <w:rPr>
                <w:del w:id="1210" w:author="Michael Decker" w:date="2020-04-18T18:16:00Z"/>
                <w:rFonts w:cs="Times New Roman"/>
                <w:szCs w:val="24"/>
              </w:rPr>
            </w:pPr>
            <w:del w:id="1211" w:author="Michael Decker" w:date="2020-04-18T18:16:00Z">
              <w:r w:rsidDel="00990A51">
                <w:rPr>
                  <w:color w:val="000000"/>
                  <w:sz w:val="20"/>
                  <w:szCs w:val="20"/>
                </w:rPr>
                <w:delText>0.10</w:delText>
              </w:r>
            </w:del>
          </w:p>
        </w:tc>
        <w:tc>
          <w:tcPr>
            <w:tcW w:w="0" w:type="auto"/>
            <w:vAlign w:val="bottom"/>
          </w:tcPr>
          <w:p w14:paraId="6C13CB15" w14:textId="0B67C29C" w:rsidR="00F25551" w:rsidDel="00990A51" w:rsidRDefault="00F25551" w:rsidP="00F25551">
            <w:pPr>
              <w:ind w:firstLine="0"/>
              <w:jc w:val="right"/>
              <w:rPr>
                <w:del w:id="1212" w:author="Michael Decker" w:date="2020-04-18T18:16:00Z"/>
                <w:rFonts w:cs="Times New Roman"/>
                <w:szCs w:val="24"/>
              </w:rPr>
            </w:pPr>
            <w:del w:id="1213" w:author="Michael Decker" w:date="2020-04-18T18:16:00Z">
              <w:r w:rsidDel="00990A51">
                <w:rPr>
                  <w:color w:val="000000"/>
                  <w:sz w:val="20"/>
                  <w:szCs w:val="20"/>
                </w:rPr>
                <w:delText>1.0903</w:delText>
              </w:r>
            </w:del>
          </w:p>
        </w:tc>
      </w:tr>
      <w:tr w:rsidR="00F25551" w:rsidDel="00990A51" w14:paraId="27C48914" w14:textId="6E22FB03" w:rsidTr="002F6D12">
        <w:trPr>
          <w:del w:id="1214" w:author="Michael Decker" w:date="2020-04-18T18:16:00Z"/>
        </w:trPr>
        <w:tc>
          <w:tcPr>
            <w:tcW w:w="0" w:type="auto"/>
            <w:vAlign w:val="bottom"/>
          </w:tcPr>
          <w:p w14:paraId="40C10A45" w14:textId="507A93C7" w:rsidR="00F25551" w:rsidDel="00990A51" w:rsidRDefault="00F25551" w:rsidP="00F25551">
            <w:pPr>
              <w:ind w:firstLine="0"/>
              <w:rPr>
                <w:del w:id="1215" w:author="Michael Decker" w:date="2020-04-18T18:16:00Z"/>
                <w:rFonts w:cs="Times New Roman"/>
                <w:szCs w:val="24"/>
              </w:rPr>
            </w:pPr>
            <w:del w:id="1216" w:author="Michael Decker" w:date="2020-04-18T18:16:00Z">
              <w:r w:rsidDel="00990A51">
                <w:rPr>
                  <w:color w:val="000000"/>
                  <w:sz w:val="20"/>
                  <w:szCs w:val="20"/>
                </w:rPr>
                <w:delText>mini c</w:delText>
              </w:r>
            </w:del>
          </w:p>
        </w:tc>
        <w:tc>
          <w:tcPr>
            <w:tcW w:w="0" w:type="auto"/>
            <w:vAlign w:val="bottom"/>
          </w:tcPr>
          <w:p w14:paraId="48B3D06F" w14:textId="28FEC69F" w:rsidR="00F25551" w:rsidDel="00990A51" w:rsidRDefault="00F25551" w:rsidP="00F25551">
            <w:pPr>
              <w:ind w:firstLine="0"/>
              <w:rPr>
                <w:del w:id="1217" w:author="Michael Decker" w:date="2020-04-18T18:16:00Z"/>
                <w:rFonts w:cs="Times New Roman"/>
                <w:szCs w:val="24"/>
              </w:rPr>
            </w:pPr>
            <w:del w:id="1218" w:author="Michael Decker" w:date="2020-04-18T18:16:00Z">
              <w:r w:rsidDel="00990A51">
                <w:rPr>
                  <w:color w:val="000000"/>
                  <w:sz w:val="20"/>
                  <w:szCs w:val="20"/>
                </w:rPr>
                <w:delText>C</w:delText>
              </w:r>
            </w:del>
          </w:p>
        </w:tc>
        <w:tc>
          <w:tcPr>
            <w:tcW w:w="0" w:type="auto"/>
            <w:vAlign w:val="bottom"/>
          </w:tcPr>
          <w:p w14:paraId="35500439" w14:textId="6AF1D966" w:rsidR="00F25551" w:rsidDel="00990A51" w:rsidRDefault="00F25551" w:rsidP="00F25551">
            <w:pPr>
              <w:ind w:firstLine="0"/>
              <w:jc w:val="right"/>
              <w:rPr>
                <w:del w:id="1219" w:author="Michael Decker" w:date="2020-04-18T18:16:00Z"/>
                <w:rFonts w:cs="Times New Roman"/>
                <w:szCs w:val="24"/>
              </w:rPr>
            </w:pPr>
            <w:del w:id="1220" w:author="Michael Decker" w:date="2020-04-18T18:16:00Z">
              <w:r w:rsidDel="00990A51">
                <w:rPr>
                  <w:color w:val="000000"/>
                  <w:sz w:val="20"/>
                  <w:szCs w:val="20"/>
                </w:rPr>
                <w:delText>1</w:delText>
              </w:r>
            </w:del>
          </w:p>
        </w:tc>
        <w:tc>
          <w:tcPr>
            <w:tcW w:w="0" w:type="auto"/>
            <w:vAlign w:val="bottom"/>
          </w:tcPr>
          <w:p w14:paraId="59BEC6A3" w14:textId="1314FE1C" w:rsidR="00F25551" w:rsidDel="00990A51" w:rsidRDefault="00F25551" w:rsidP="00F25551">
            <w:pPr>
              <w:ind w:firstLine="0"/>
              <w:jc w:val="right"/>
              <w:rPr>
                <w:del w:id="1221" w:author="Michael Decker" w:date="2020-04-18T18:16:00Z"/>
                <w:rFonts w:cs="Times New Roman"/>
                <w:szCs w:val="24"/>
              </w:rPr>
            </w:pPr>
            <w:del w:id="1222" w:author="Michael Decker" w:date="2020-04-18T18:16:00Z">
              <w:r w:rsidDel="00990A51">
                <w:rPr>
                  <w:color w:val="000000"/>
                  <w:sz w:val="20"/>
                  <w:szCs w:val="20"/>
                </w:rPr>
                <w:delText>3454</w:delText>
              </w:r>
            </w:del>
          </w:p>
        </w:tc>
        <w:tc>
          <w:tcPr>
            <w:tcW w:w="0" w:type="auto"/>
            <w:vAlign w:val="bottom"/>
          </w:tcPr>
          <w:p w14:paraId="06D74372" w14:textId="6F736F09" w:rsidR="00F25551" w:rsidDel="00990A51" w:rsidRDefault="00F25551" w:rsidP="00F25551">
            <w:pPr>
              <w:ind w:firstLine="0"/>
              <w:jc w:val="right"/>
              <w:rPr>
                <w:del w:id="1223" w:author="Michael Decker" w:date="2020-04-18T18:16:00Z"/>
                <w:rFonts w:cs="Times New Roman"/>
                <w:szCs w:val="24"/>
              </w:rPr>
            </w:pPr>
            <w:del w:id="1224" w:author="Michael Decker" w:date="2020-04-18T18:16:00Z">
              <w:r w:rsidDel="00990A51">
                <w:rPr>
                  <w:color w:val="000000"/>
                  <w:sz w:val="20"/>
                  <w:szCs w:val="20"/>
                </w:rPr>
                <w:delText>6</w:delText>
              </w:r>
            </w:del>
          </w:p>
        </w:tc>
        <w:tc>
          <w:tcPr>
            <w:tcW w:w="0" w:type="auto"/>
            <w:vAlign w:val="bottom"/>
          </w:tcPr>
          <w:p w14:paraId="0B4312EE" w14:textId="188B78E3" w:rsidR="00F25551" w:rsidDel="00990A51" w:rsidRDefault="00F25551" w:rsidP="00F25551">
            <w:pPr>
              <w:ind w:firstLine="0"/>
              <w:jc w:val="right"/>
              <w:rPr>
                <w:del w:id="1225" w:author="Michael Decker" w:date="2020-04-18T18:16:00Z"/>
                <w:rFonts w:cs="Times New Roman"/>
                <w:szCs w:val="24"/>
              </w:rPr>
            </w:pPr>
            <w:del w:id="1226" w:author="Michael Decker" w:date="2020-04-18T18:16:00Z">
              <w:r w:rsidDel="00990A51">
                <w:rPr>
                  <w:color w:val="000000"/>
                  <w:sz w:val="20"/>
                  <w:szCs w:val="20"/>
                </w:rPr>
                <w:delText>11</w:delText>
              </w:r>
            </w:del>
          </w:p>
        </w:tc>
        <w:tc>
          <w:tcPr>
            <w:tcW w:w="0" w:type="auto"/>
            <w:vAlign w:val="bottom"/>
          </w:tcPr>
          <w:p w14:paraId="2739F5E0" w14:textId="30E53148" w:rsidR="00F25551" w:rsidDel="00990A51" w:rsidRDefault="00F25551" w:rsidP="00F25551">
            <w:pPr>
              <w:ind w:firstLine="0"/>
              <w:jc w:val="right"/>
              <w:rPr>
                <w:del w:id="1227" w:author="Michael Decker" w:date="2020-04-18T18:16:00Z"/>
                <w:rFonts w:cs="Times New Roman"/>
                <w:szCs w:val="24"/>
              </w:rPr>
            </w:pPr>
            <w:del w:id="1228" w:author="Michael Decker" w:date="2020-04-18T18:16:00Z">
              <w:r w:rsidDel="00990A51">
                <w:rPr>
                  <w:color w:val="000000"/>
                  <w:sz w:val="20"/>
                  <w:szCs w:val="20"/>
                </w:rPr>
                <w:delText>0</w:delText>
              </w:r>
            </w:del>
          </w:p>
        </w:tc>
        <w:tc>
          <w:tcPr>
            <w:tcW w:w="0" w:type="auto"/>
            <w:vAlign w:val="bottom"/>
          </w:tcPr>
          <w:p w14:paraId="759A5BCD" w14:textId="1CA01DDF" w:rsidR="00F25551" w:rsidDel="00990A51" w:rsidRDefault="00F25551" w:rsidP="00F25551">
            <w:pPr>
              <w:ind w:firstLine="0"/>
              <w:jc w:val="right"/>
              <w:rPr>
                <w:del w:id="1229" w:author="Michael Decker" w:date="2020-04-18T18:16:00Z"/>
                <w:rFonts w:cs="Times New Roman"/>
                <w:szCs w:val="24"/>
              </w:rPr>
            </w:pPr>
            <w:del w:id="1230" w:author="Michael Decker" w:date="2020-04-18T18:16:00Z">
              <w:r w:rsidDel="00990A51">
                <w:rPr>
                  <w:color w:val="000000"/>
                  <w:sz w:val="20"/>
                  <w:szCs w:val="20"/>
                </w:rPr>
                <w:delText>0.00</w:delText>
              </w:r>
            </w:del>
          </w:p>
        </w:tc>
        <w:tc>
          <w:tcPr>
            <w:tcW w:w="0" w:type="auto"/>
            <w:vAlign w:val="bottom"/>
          </w:tcPr>
          <w:p w14:paraId="3DC0C7FA" w14:textId="28F22FDD" w:rsidR="00F25551" w:rsidDel="00990A51" w:rsidRDefault="00F25551" w:rsidP="00F25551">
            <w:pPr>
              <w:ind w:firstLine="0"/>
              <w:jc w:val="right"/>
              <w:rPr>
                <w:del w:id="1231" w:author="Michael Decker" w:date="2020-04-18T18:16:00Z"/>
                <w:rFonts w:cs="Times New Roman"/>
                <w:szCs w:val="24"/>
              </w:rPr>
            </w:pPr>
            <w:del w:id="1232" w:author="Michael Decker" w:date="2020-04-18T18:16:00Z">
              <w:r w:rsidDel="00990A51">
                <w:rPr>
                  <w:color w:val="000000"/>
                  <w:sz w:val="20"/>
                  <w:szCs w:val="20"/>
                </w:rPr>
                <w:delText>0.3748</w:delText>
              </w:r>
            </w:del>
          </w:p>
        </w:tc>
      </w:tr>
      <w:tr w:rsidR="00F25551" w:rsidDel="00990A51" w14:paraId="0DA53481" w14:textId="077E8566" w:rsidTr="002F6D12">
        <w:trPr>
          <w:del w:id="1233" w:author="Michael Decker" w:date="2020-04-18T18:16:00Z"/>
        </w:trPr>
        <w:tc>
          <w:tcPr>
            <w:tcW w:w="0" w:type="auto"/>
            <w:vAlign w:val="bottom"/>
          </w:tcPr>
          <w:p w14:paraId="39CB9424" w14:textId="7E4BFA94" w:rsidR="00F25551" w:rsidDel="00990A51" w:rsidRDefault="00F25551" w:rsidP="00F25551">
            <w:pPr>
              <w:ind w:firstLine="0"/>
              <w:rPr>
                <w:del w:id="1234" w:author="Michael Decker" w:date="2020-04-18T18:16:00Z"/>
                <w:rFonts w:cs="Times New Roman"/>
                <w:szCs w:val="24"/>
              </w:rPr>
            </w:pPr>
            <w:del w:id="1235" w:author="Michael Decker" w:date="2020-04-18T18:16:00Z">
              <w:r w:rsidDel="00990A51">
                <w:rPr>
                  <w:color w:val="000000"/>
                  <w:sz w:val="20"/>
                  <w:szCs w:val="20"/>
                </w:rPr>
                <w:delText>MissionPlanner</w:delText>
              </w:r>
            </w:del>
          </w:p>
        </w:tc>
        <w:tc>
          <w:tcPr>
            <w:tcW w:w="0" w:type="auto"/>
            <w:vAlign w:val="bottom"/>
          </w:tcPr>
          <w:p w14:paraId="51FEF4AE" w14:textId="759BCD87" w:rsidR="00F25551" w:rsidDel="00990A51" w:rsidRDefault="00F25551" w:rsidP="00F25551">
            <w:pPr>
              <w:ind w:firstLine="0"/>
              <w:rPr>
                <w:del w:id="1236" w:author="Michael Decker" w:date="2020-04-18T18:16:00Z"/>
                <w:rFonts w:cs="Times New Roman"/>
                <w:szCs w:val="24"/>
              </w:rPr>
            </w:pPr>
            <w:del w:id="1237" w:author="Michael Decker" w:date="2020-04-18T18:16:00Z">
              <w:r w:rsidDel="00990A51">
                <w:rPr>
                  <w:color w:val="000000"/>
                  <w:sz w:val="20"/>
                  <w:szCs w:val="20"/>
                </w:rPr>
                <w:delText>C#</w:delText>
              </w:r>
            </w:del>
          </w:p>
        </w:tc>
        <w:tc>
          <w:tcPr>
            <w:tcW w:w="0" w:type="auto"/>
            <w:vAlign w:val="bottom"/>
          </w:tcPr>
          <w:p w14:paraId="3CFD9B9E" w14:textId="32A96877" w:rsidR="00F25551" w:rsidDel="00990A51" w:rsidRDefault="00F25551" w:rsidP="00F25551">
            <w:pPr>
              <w:ind w:firstLine="0"/>
              <w:jc w:val="right"/>
              <w:rPr>
                <w:del w:id="1238" w:author="Michael Decker" w:date="2020-04-18T18:16:00Z"/>
                <w:rFonts w:cs="Times New Roman"/>
                <w:szCs w:val="24"/>
              </w:rPr>
            </w:pPr>
            <w:del w:id="1239" w:author="Michael Decker" w:date="2020-04-18T18:16:00Z">
              <w:r w:rsidDel="00990A51">
                <w:rPr>
                  <w:color w:val="000000"/>
                  <w:sz w:val="20"/>
                  <w:szCs w:val="20"/>
                </w:rPr>
                <w:delText>71</w:delText>
              </w:r>
            </w:del>
          </w:p>
        </w:tc>
        <w:tc>
          <w:tcPr>
            <w:tcW w:w="0" w:type="auto"/>
            <w:vAlign w:val="bottom"/>
          </w:tcPr>
          <w:p w14:paraId="6847BF28" w14:textId="7078E78F" w:rsidR="00F25551" w:rsidDel="00990A51" w:rsidRDefault="00F25551" w:rsidP="00F25551">
            <w:pPr>
              <w:ind w:firstLine="0"/>
              <w:jc w:val="right"/>
              <w:rPr>
                <w:del w:id="1240" w:author="Michael Decker" w:date="2020-04-18T18:16:00Z"/>
                <w:rFonts w:cs="Times New Roman"/>
                <w:szCs w:val="24"/>
              </w:rPr>
            </w:pPr>
            <w:del w:id="1241" w:author="Michael Decker" w:date="2020-04-18T18:16:00Z">
              <w:r w:rsidDel="00990A51">
                <w:rPr>
                  <w:color w:val="000000"/>
                  <w:sz w:val="20"/>
                  <w:szCs w:val="20"/>
                </w:rPr>
                <w:delText>798373</w:delText>
              </w:r>
            </w:del>
          </w:p>
        </w:tc>
        <w:tc>
          <w:tcPr>
            <w:tcW w:w="0" w:type="auto"/>
            <w:vAlign w:val="bottom"/>
          </w:tcPr>
          <w:p w14:paraId="237D5BAB" w14:textId="7A86DFC3" w:rsidR="00F25551" w:rsidDel="00990A51" w:rsidRDefault="00F25551" w:rsidP="00F25551">
            <w:pPr>
              <w:ind w:firstLine="0"/>
              <w:jc w:val="right"/>
              <w:rPr>
                <w:del w:id="1242" w:author="Michael Decker" w:date="2020-04-18T18:16:00Z"/>
                <w:rFonts w:cs="Times New Roman"/>
                <w:szCs w:val="24"/>
              </w:rPr>
            </w:pPr>
            <w:del w:id="1243" w:author="Michael Decker" w:date="2020-04-18T18:16:00Z">
              <w:r w:rsidDel="00990A51">
                <w:rPr>
                  <w:color w:val="000000"/>
                  <w:sz w:val="20"/>
                  <w:szCs w:val="20"/>
                </w:rPr>
                <w:delText>240724</w:delText>
              </w:r>
            </w:del>
          </w:p>
        </w:tc>
        <w:tc>
          <w:tcPr>
            <w:tcW w:w="0" w:type="auto"/>
            <w:vAlign w:val="bottom"/>
          </w:tcPr>
          <w:p w14:paraId="1B326572" w14:textId="624147C0" w:rsidR="00F25551" w:rsidDel="00990A51" w:rsidRDefault="00F25551" w:rsidP="00F25551">
            <w:pPr>
              <w:ind w:firstLine="0"/>
              <w:jc w:val="right"/>
              <w:rPr>
                <w:del w:id="1244" w:author="Michael Decker" w:date="2020-04-18T18:16:00Z"/>
                <w:rFonts w:cs="Times New Roman"/>
                <w:szCs w:val="24"/>
              </w:rPr>
            </w:pPr>
            <w:del w:id="1245" w:author="Michael Decker" w:date="2020-04-18T18:16:00Z">
              <w:r w:rsidDel="00990A51">
                <w:rPr>
                  <w:color w:val="000000"/>
                  <w:sz w:val="20"/>
                  <w:szCs w:val="20"/>
                </w:rPr>
                <w:delText>188</w:delText>
              </w:r>
            </w:del>
          </w:p>
        </w:tc>
        <w:tc>
          <w:tcPr>
            <w:tcW w:w="0" w:type="auto"/>
            <w:vAlign w:val="bottom"/>
          </w:tcPr>
          <w:p w14:paraId="776A9456" w14:textId="764B973D" w:rsidR="00F25551" w:rsidDel="00990A51" w:rsidRDefault="00F25551" w:rsidP="00F25551">
            <w:pPr>
              <w:ind w:firstLine="0"/>
              <w:jc w:val="right"/>
              <w:rPr>
                <w:del w:id="1246" w:author="Michael Decker" w:date="2020-04-18T18:16:00Z"/>
                <w:rFonts w:cs="Times New Roman"/>
                <w:szCs w:val="24"/>
              </w:rPr>
            </w:pPr>
            <w:del w:id="1247" w:author="Michael Decker" w:date="2020-04-18T18:16:00Z">
              <w:r w:rsidDel="00990A51">
                <w:rPr>
                  <w:color w:val="000000"/>
                  <w:sz w:val="20"/>
                  <w:szCs w:val="20"/>
                </w:rPr>
                <w:delText>42</w:delText>
              </w:r>
            </w:del>
          </w:p>
        </w:tc>
        <w:tc>
          <w:tcPr>
            <w:tcW w:w="0" w:type="auto"/>
            <w:vAlign w:val="bottom"/>
          </w:tcPr>
          <w:p w14:paraId="4EC9A3D9" w14:textId="15BC943D" w:rsidR="00F25551" w:rsidDel="00990A51" w:rsidRDefault="00F25551" w:rsidP="00F25551">
            <w:pPr>
              <w:ind w:firstLine="0"/>
              <w:jc w:val="right"/>
              <w:rPr>
                <w:del w:id="1248" w:author="Michael Decker" w:date="2020-04-18T18:16:00Z"/>
                <w:rFonts w:cs="Times New Roman"/>
                <w:szCs w:val="24"/>
              </w:rPr>
            </w:pPr>
            <w:del w:id="1249" w:author="Michael Decker" w:date="2020-04-18T18:16:00Z">
              <w:r w:rsidDel="00990A51">
                <w:rPr>
                  <w:color w:val="000000"/>
                  <w:sz w:val="20"/>
                  <w:szCs w:val="20"/>
                </w:rPr>
                <w:delText>0.30</w:delText>
              </w:r>
            </w:del>
          </w:p>
        </w:tc>
        <w:tc>
          <w:tcPr>
            <w:tcW w:w="0" w:type="auto"/>
            <w:vAlign w:val="bottom"/>
          </w:tcPr>
          <w:p w14:paraId="289F985F" w14:textId="69F8C3DB" w:rsidR="00F25551" w:rsidDel="00990A51" w:rsidRDefault="00F25551" w:rsidP="00F25551">
            <w:pPr>
              <w:ind w:firstLine="0"/>
              <w:jc w:val="right"/>
              <w:rPr>
                <w:del w:id="1250" w:author="Michael Decker" w:date="2020-04-18T18:16:00Z"/>
                <w:rFonts w:cs="Times New Roman"/>
                <w:szCs w:val="24"/>
              </w:rPr>
            </w:pPr>
            <w:del w:id="1251" w:author="Michael Decker" w:date="2020-04-18T18:16:00Z">
              <w:r w:rsidDel="00990A51">
                <w:rPr>
                  <w:color w:val="000000"/>
                  <w:sz w:val="20"/>
                  <w:szCs w:val="20"/>
                </w:rPr>
                <w:delText>6.4055</w:delText>
              </w:r>
            </w:del>
          </w:p>
        </w:tc>
      </w:tr>
      <w:tr w:rsidR="00F25551" w:rsidDel="00990A51" w14:paraId="660CE8A1" w14:textId="2D458124" w:rsidTr="002F6D12">
        <w:trPr>
          <w:del w:id="1252" w:author="Michael Decker" w:date="2020-04-18T18:16:00Z"/>
        </w:trPr>
        <w:tc>
          <w:tcPr>
            <w:tcW w:w="0" w:type="auto"/>
            <w:vAlign w:val="bottom"/>
          </w:tcPr>
          <w:p w14:paraId="15DBF0FD" w14:textId="2188C897" w:rsidR="00F25551" w:rsidDel="00990A51" w:rsidRDefault="00F25551" w:rsidP="00F25551">
            <w:pPr>
              <w:ind w:firstLine="0"/>
              <w:rPr>
                <w:del w:id="1253" w:author="Michael Decker" w:date="2020-04-18T18:16:00Z"/>
                <w:rFonts w:cs="Times New Roman"/>
                <w:szCs w:val="24"/>
              </w:rPr>
            </w:pPr>
            <w:del w:id="1254" w:author="Michael Decker" w:date="2020-04-18T18:16:00Z">
              <w:r w:rsidDel="00990A51">
                <w:rPr>
                  <w:color w:val="000000"/>
                  <w:sz w:val="20"/>
                  <w:szCs w:val="20"/>
                </w:rPr>
                <w:delText>mono</w:delText>
              </w:r>
            </w:del>
          </w:p>
        </w:tc>
        <w:tc>
          <w:tcPr>
            <w:tcW w:w="0" w:type="auto"/>
            <w:vAlign w:val="bottom"/>
          </w:tcPr>
          <w:p w14:paraId="31B8CF43" w14:textId="3DF574BB" w:rsidR="00F25551" w:rsidDel="00990A51" w:rsidRDefault="00F25551" w:rsidP="00F25551">
            <w:pPr>
              <w:ind w:firstLine="0"/>
              <w:rPr>
                <w:del w:id="1255" w:author="Michael Decker" w:date="2020-04-18T18:16:00Z"/>
                <w:rFonts w:cs="Times New Roman"/>
                <w:szCs w:val="24"/>
              </w:rPr>
            </w:pPr>
            <w:del w:id="1256" w:author="Michael Decker" w:date="2020-04-18T18:16:00Z">
              <w:r w:rsidDel="00990A51">
                <w:rPr>
                  <w:color w:val="000000"/>
                  <w:sz w:val="20"/>
                  <w:szCs w:val="20"/>
                </w:rPr>
                <w:delText>C#/C/C++</w:delText>
              </w:r>
            </w:del>
          </w:p>
        </w:tc>
        <w:tc>
          <w:tcPr>
            <w:tcW w:w="0" w:type="auto"/>
            <w:vAlign w:val="bottom"/>
          </w:tcPr>
          <w:p w14:paraId="19F3FD68" w14:textId="735CAA62" w:rsidR="00F25551" w:rsidDel="00990A51" w:rsidRDefault="00F25551" w:rsidP="00F25551">
            <w:pPr>
              <w:ind w:firstLine="0"/>
              <w:jc w:val="right"/>
              <w:rPr>
                <w:del w:id="1257" w:author="Michael Decker" w:date="2020-04-18T18:16:00Z"/>
                <w:rFonts w:cs="Times New Roman"/>
                <w:szCs w:val="24"/>
              </w:rPr>
            </w:pPr>
            <w:del w:id="1258" w:author="Michael Decker" w:date="2020-04-18T18:16:00Z">
              <w:r w:rsidDel="00990A51">
                <w:rPr>
                  <w:color w:val="000000"/>
                  <w:sz w:val="20"/>
                  <w:szCs w:val="20"/>
                </w:rPr>
                <w:delText>747</w:delText>
              </w:r>
            </w:del>
          </w:p>
        </w:tc>
        <w:tc>
          <w:tcPr>
            <w:tcW w:w="0" w:type="auto"/>
            <w:vAlign w:val="bottom"/>
          </w:tcPr>
          <w:p w14:paraId="404D3DDF" w14:textId="609ABE7C" w:rsidR="00F25551" w:rsidDel="00990A51" w:rsidRDefault="00F25551" w:rsidP="00F25551">
            <w:pPr>
              <w:ind w:firstLine="0"/>
              <w:jc w:val="right"/>
              <w:rPr>
                <w:del w:id="1259" w:author="Michael Decker" w:date="2020-04-18T18:16:00Z"/>
                <w:rFonts w:cs="Times New Roman"/>
                <w:szCs w:val="24"/>
              </w:rPr>
            </w:pPr>
            <w:del w:id="1260" w:author="Michael Decker" w:date="2020-04-18T18:16:00Z">
              <w:r w:rsidDel="00990A51">
                <w:rPr>
                  <w:color w:val="000000"/>
                  <w:sz w:val="20"/>
                  <w:szCs w:val="20"/>
                </w:rPr>
                <w:delText>6049345</w:delText>
              </w:r>
            </w:del>
          </w:p>
        </w:tc>
        <w:tc>
          <w:tcPr>
            <w:tcW w:w="0" w:type="auto"/>
            <w:vAlign w:val="bottom"/>
          </w:tcPr>
          <w:p w14:paraId="6E4B6B9A" w14:textId="7BE380EA" w:rsidR="00F25551" w:rsidDel="00990A51" w:rsidRDefault="00F25551" w:rsidP="00F25551">
            <w:pPr>
              <w:ind w:firstLine="0"/>
              <w:jc w:val="right"/>
              <w:rPr>
                <w:del w:id="1261" w:author="Michael Decker" w:date="2020-04-18T18:16:00Z"/>
                <w:rFonts w:cs="Times New Roman"/>
                <w:szCs w:val="24"/>
              </w:rPr>
            </w:pPr>
            <w:del w:id="1262" w:author="Michael Decker" w:date="2020-04-18T18:16:00Z">
              <w:r w:rsidDel="00990A51">
                <w:rPr>
                  <w:color w:val="000000"/>
                  <w:sz w:val="20"/>
                  <w:szCs w:val="20"/>
                </w:rPr>
                <w:delText>1295150</w:delText>
              </w:r>
            </w:del>
          </w:p>
        </w:tc>
        <w:tc>
          <w:tcPr>
            <w:tcW w:w="0" w:type="auto"/>
            <w:vAlign w:val="bottom"/>
          </w:tcPr>
          <w:p w14:paraId="5E6BD9BF" w14:textId="596CF392" w:rsidR="00F25551" w:rsidDel="00990A51" w:rsidRDefault="00F25551" w:rsidP="00F25551">
            <w:pPr>
              <w:ind w:firstLine="0"/>
              <w:jc w:val="right"/>
              <w:rPr>
                <w:del w:id="1263" w:author="Michael Decker" w:date="2020-04-18T18:16:00Z"/>
                <w:rFonts w:cs="Times New Roman"/>
                <w:szCs w:val="24"/>
              </w:rPr>
            </w:pPr>
            <w:del w:id="1264" w:author="Michael Decker" w:date="2020-04-18T18:16:00Z">
              <w:r w:rsidDel="00990A51">
                <w:rPr>
                  <w:color w:val="000000"/>
                  <w:sz w:val="20"/>
                  <w:szCs w:val="20"/>
                </w:rPr>
                <w:delText>11</w:delText>
              </w:r>
            </w:del>
          </w:p>
        </w:tc>
        <w:tc>
          <w:tcPr>
            <w:tcW w:w="0" w:type="auto"/>
            <w:vAlign w:val="bottom"/>
          </w:tcPr>
          <w:p w14:paraId="6A8D5651" w14:textId="158FD5EA" w:rsidR="00F25551" w:rsidDel="00990A51" w:rsidRDefault="00F25551" w:rsidP="00F25551">
            <w:pPr>
              <w:ind w:firstLine="0"/>
              <w:jc w:val="right"/>
              <w:rPr>
                <w:del w:id="1265" w:author="Michael Decker" w:date="2020-04-18T18:16:00Z"/>
                <w:rFonts w:cs="Times New Roman"/>
                <w:szCs w:val="24"/>
              </w:rPr>
            </w:pPr>
            <w:del w:id="1266" w:author="Michael Decker" w:date="2020-04-18T18:16:00Z">
              <w:r w:rsidDel="00990A51">
                <w:rPr>
                  <w:color w:val="000000"/>
                  <w:sz w:val="20"/>
                  <w:szCs w:val="20"/>
                </w:rPr>
                <w:delText>11</w:delText>
              </w:r>
            </w:del>
          </w:p>
        </w:tc>
        <w:tc>
          <w:tcPr>
            <w:tcW w:w="0" w:type="auto"/>
            <w:vAlign w:val="bottom"/>
          </w:tcPr>
          <w:p w14:paraId="4B354AC6" w14:textId="1FCE8909" w:rsidR="00F25551" w:rsidDel="00990A51" w:rsidRDefault="00F25551" w:rsidP="00F25551">
            <w:pPr>
              <w:ind w:firstLine="0"/>
              <w:jc w:val="right"/>
              <w:rPr>
                <w:del w:id="1267" w:author="Michael Decker" w:date="2020-04-18T18:16:00Z"/>
                <w:rFonts w:cs="Times New Roman"/>
                <w:szCs w:val="24"/>
              </w:rPr>
            </w:pPr>
            <w:del w:id="1268" w:author="Michael Decker" w:date="2020-04-18T18:16:00Z">
              <w:r w:rsidDel="00990A51">
                <w:rPr>
                  <w:color w:val="000000"/>
                  <w:sz w:val="20"/>
                  <w:szCs w:val="20"/>
                </w:rPr>
                <w:delText>0.21</w:delText>
              </w:r>
            </w:del>
          </w:p>
        </w:tc>
        <w:tc>
          <w:tcPr>
            <w:tcW w:w="0" w:type="auto"/>
            <w:vAlign w:val="bottom"/>
          </w:tcPr>
          <w:p w14:paraId="5682769A" w14:textId="318DF039" w:rsidR="00F25551" w:rsidDel="00990A51" w:rsidRDefault="00F25551" w:rsidP="00F25551">
            <w:pPr>
              <w:ind w:firstLine="0"/>
              <w:jc w:val="right"/>
              <w:rPr>
                <w:del w:id="1269" w:author="Michael Decker" w:date="2020-04-18T18:16:00Z"/>
                <w:rFonts w:cs="Times New Roman"/>
                <w:szCs w:val="24"/>
              </w:rPr>
            </w:pPr>
            <w:del w:id="1270" w:author="Michael Decker" w:date="2020-04-18T18:16:00Z">
              <w:r w:rsidDel="00990A51">
                <w:rPr>
                  <w:color w:val="000000"/>
                  <w:sz w:val="20"/>
                  <w:szCs w:val="20"/>
                </w:rPr>
                <w:delText>0.3748</w:delText>
              </w:r>
            </w:del>
          </w:p>
        </w:tc>
      </w:tr>
      <w:tr w:rsidR="00F25551" w:rsidDel="00990A51" w14:paraId="7FE386A4" w14:textId="49FF2636" w:rsidTr="002F6D12">
        <w:trPr>
          <w:del w:id="1271" w:author="Michael Decker" w:date="2020-04-18T18:16:00Z"/>
        </w:trPr>
        <w:tc>
          <w:tcPr>
            <w:tcW w:w="0" w:type="auto"/>
            <w:vAlign w:val="bottom"/>
          </w:tcPr>
          <w:p w14:paraId="18455DE7" w14:textId="3F58691D" w:rsidR="00F25551" w:rsidDel="00990A51" w:rsidRDefault="00F25551" w:rsidP="00F25551">
            <w:pPr>
              <w:ind w:firstLine="0"/>
              <w:rPr>
                <w:del w:id="1272" w:author="Michael Decker" w:date="2020-04-18T18:16:00Z"/>
                <w:rFonts w:cs="Times New Roman"/>
                <w:szCs w:val="24"/>
              </w:rPr>
            </w:pPr>
            <w:del w:id="1273" w:author="Michael Decker" w:date="2020-04-18T18:16:00Z">
              <w:r w:rsidDel="00990A51">
                <w:rPr>
                  <w:color w:val="000000"/>
                  <w:sz w:val="20"/>
                  <w:szCs w:val="20"/>
                </w:rPr>
                <w:delText>nativejson benchmark</w:delText>
              </w:r>
            </w:del>
          </w:p>
        </w:tc>
        <w:tc>
          <w:tcPr>
            <w:tcW w:w="0" w:type="auto"/>
            <w:vAlign w:val="bottom"/>
          </w:tcPr>
          <w:p w14:paraId="38303299" w14:textId="57AD046C" w:rsidR="00F25551" w:rsidDel="00990A51" w:rsidRDefault="00F25551" w:rsidP="00F25551">
            <w:pPr>
              <w:ind w:firstLine="0"/>
              <w:rPr>
                <w:del w:id="1274" w:author="Michael Decker" w:date="2020-04-18T18:16:00Z"/>
                <w:rFonts w:cs="Times New Roman"/>
                <w:szCs w:val="24"/>
              </w:rPr>
            </w:pPr>
            <w:del w:id="1275" w:author="Michael Decker" w:date="2020-04-18T18:16:00Z">
              <w:r w:rsidDel="00990A51">
                <w:rPr>
                  <w:color w:val="000000"/>
                  <w:sz w:val="20"/>
                  <w:szCs w:val="20"/>
                </w:rPr>
                <w:delText>C++/C</w:delText>
              </w:r>
            </w:del>
          </w:p>
        </w:tc>
        <w:tc>
          <w:tcPr>
            <w:tcW w:w="0" w:type="auto"/>
            <w:vAlign w:val="bottom"/>
          </w:tcPr>
          <w:p w14:paraId="2C11DC98" w14:textId="570DE1E9" w:rsidR="00F25551" w:rsidDel="00990A51" w:rsidRDefault="00F25551" w:rsidP="00F25551">
            <w:pPr>
              <w:ind w:firstLine="0"/>
              <w:jc w:val="right"/>
              <w:rPr>
                <w:del w:id="1276" w:author="Michael Decker" w:date="2020-04-18T18:16:00Z"/>
                <w:rFonts w:cs="Times New Roman"/>
                <w:szCs w:val="24"/>
              </w:rPr>
            </w:pPr>
            <w:del w:id="1277" w:author="Michael Decker" w:date="2020-04-18T18:16:00Z">
              <w:r w:rsidDel="00990A51">
                <w:rPr>
                  <w:color w:val="000000"/>
                  <w:sz w:val="20"/>
                  <w:szCs w:val="20"/>
                </w:rPr>
                <w:delText>32</w:delText>
              </w:r>
            </w:del>
          </w:p>
        </w:tc>
        <w:tc>
          <w:tcPr>
            <w:tcW w:w="0" w:type="auto"/>
            <w:vAlign w:val="bottom"/>
          </w:tcPr>
          <w:p w14:paraId="444871DC" w14:textId="0ED2D2D6" w:rsidR="00F25551" w:rsidDel="00990A51" w:rsidRDefault="00F25551" w:rsidP="00F25551">
            <w:pPr>
              <w:ind w:firstLine="0"/>
              <w:jc w:val="right"/>
              <w:rPr>
                <w:del w:id="1278" w:author="Michael Decker" w:date="2020-04-18T18:16:00Z"/>
                <w:rFonts w:cs="Times New Roman"/>
                <w:szCs w:val="24"/>
              </w:rPr>
            </w:pPr>
            <w:del w:id="1279" w:author="Michael Decker" w:date="2020-04-18T18:16:00Z">
              <w:r w:rsidDel="00990A51">
                <w:rPr>
                  <w:color w:val="000000"/>
                  <w:sz w:val="20"/>
                  <w:szCs w:val="20"/>
                </w:rPr>
                <w:delText>16083</w:delText>
              </w:r>
            </w:del>
          </w:p>
        </w:tc>
        <w:tc>
          <w:tcPr>
            <w:tcW w:w="0" w:type="auto"/>
            <w:vAlign w:val="bottom"/>
          </w:tcPr>
          <w:p w14:paraId="2A44D911" w14:textId="185B0FAC" w:rsidR="00F25551" w:rsidDel="00990A51" w:rsidRDefault="00F25551" w:rsidP="00F25551">
            <w:pPr>
              <w:ind w:firstLine="0"/>
              <w:jc w:val="right"/>
              <w:rPr>
                <w:del w:id="1280" w:author="Michael Decker" w:date="2020-04-18T18:16:00Z"/>
                <w:rFonts w:cs="Times New Roman"/>
                <w:szCs w:val="24"/>
              </w:rPr>
            </w:pPr>
            <w:del w:id="1281" w:author="Michael Decker" w:date="2020-04-18T18:16:00Z">
              <w:r w:rsidDel="00990A51">
                <w:rPr>
                  <w:color w:val="000000"/>
                  <w:sz w:val="20"/>
                  <w:szCs w:val="20"/>
                </w:rPr>
                <w:delText>1337</w:delText>
              </w:r>
            </w:del>
          </w:p>
        </w:tc>
        <w:tc>
          <w:tcPr>
            <w:tcW w:w="0" w:type="auto"/>
            <w:vAlign w:val="bottom"/>
          </w:tcPr>
          <w:p w14:paraId="2E483A58" w14:textId="3851AF70" w:rsidR="00F25551" w:rsidDel="00990A51" w:rsidRDefault="00F25551" w:rsidP="00F25551">
            <w:pPr>
              <w:ind w:firstLine="0"/>
              <w:jc w:val="right"/>
              <w:rPr>
                <w:del w:id="1282" w:author="Michael Decker" w:date="2020-04-18T18:16:00Z"/>
                <w:rFonts w:cs="Times New Roman"/>
                <w:szCs w:val="24"/>
              </w:rPr>
            </w:pPr>
            <w:del w:id="1283" w:author="Michael Decker" w:date="2020-04-18T18:16:00Z">
              <w:r w:rsidDel="00990A51">
                <w:rPr>
                  <w:color w:val="000000"/>
                  <w:sz w:val="20"/>
                  <w:szCs w:val="20"/>
                </w:rPr>
                <w:delText>42</w:delText>
              </w:r>
            </w:del>
          </w:p>
        </w:tc>
        <w:tc>
          <w:tcPr>
            <w:tcW w:w="0" w:type="auto"/>
            <w:vAlign w:val="bottom"/>
          </w:tcPr>
          <w:p w14:paraId="23F2FB4A" w14:textId="70356582" w:rsidR="00F25551" w:rsidDel="00990A51" w:rsidRDefault="00F25551" w:rsidP="00F25551">
            <w:pPr>
              <w:ind w:firstLine="0"/>
              <w:jc w:val="right"/>
              <w:rPr>
                <w:del w:id="1284" w:author="Michael Decker" w:date="2020-04-18T18:16:00Z"/>
                <w:rFonts w:cs="Times New Roman"/>
                <w:szCs w:val="24"/>
              </w:rPr>
            </w:pPr>
            <w:del w:id="1285" w:author="Michael Decker" w:date="2020-04-18T18:16:00Z">
              <w:r w:rsidDel="00990A51">
                <w:rPr>
                  <w:color w:val="000000"/>
                  <w:sz w:val="20"/>
                  <w:szCs w:val="20"/>
                </w:rPr>
                <w:delText>7</w:delText>
              </w:r>
            </w:del>
          </w:p>
        </w:tc>
        <w:tc>
          <w:tcPr>
            <w:tcW w:w="0" w:type="auto"/>
            <w:vAlign w:val="bottom"/>
          </w:tcPr>
          <w:p w14:paraId="3B9F1E00" w14:textId="273F1A01" w:rsidR="00F25551" w:rsidDel="00990A51" w:rsidRDefault="00F25551" w:rsidP="00F25551">
            <w:pPr>
              <w:ind w:firstLine="0"/>
              <w:jc w:val="right"/>
              <w:rPr>
                <w:del w:id="1286" w:author="Michael Decker" w:date="2020-04-18T18:16:00Z"/>
                <w:rFonts w:cs="Times New Roman"/>
                <w:szCs w:val="24"/>
              </w:rPr>
            </w:pPr>
            <w:del w:id="1287" w:author="Michael Decker" w:date="2020-04-18T18:16:00Z">
              <w:r w:rsidDel="00990A51">
                <w:rPr>
                  <w:color w:val="000000"/>
                  <w:sz w:val="20"/>
                  <w:szCs w:val="20"/>
                </w:rPr>
                <w:delText>0.08</w:delText>
              </w:r>
            </w:del>
          </w:p>
        </w:tc>
        <w:tc>
          <w:tcPr>
            <w:tcW w:w="0" w:type="auto"/>
            <w:vAlign w:val="bottom"/>
          </w:tcPr>
          <w:p w14:paraId="624EB0DA" w14:textId="27D8FA18" w:rsidR="00F25551" w:rsidDel="00990A51" w:rsidRDefault="00F25551" w:rsidP="00F25551">
            <w:pPr>
              <w:ind w:firstLine="0"/>
              <w:jc w:val="right"/>
              <w:rPr>
                <w:del w:id="1288" w:author="Michael Decker" w:date="2020-04-18T18:16:00Z"/>
                <w:rFonts w:cs="Times New Roman"/>
                <w:szCs w:val="24"/>
              </w:rPr>
            </w:pPr>
            <w:del w:id="1289" w:author="Michael Decker" w:date="2020-04-18T18:16:00Z">
              <w:r w:rsidDel="00990A51">
                <w:rPr>
                  <w:color w:val="000000"/>
                  <w:sz w:val="20"/>
                  <w:szCs w:val="20"/>
                </w:rPr>
                <w:delText>1.4310</w:delText>
              </w:r>
            </w:del>
          </w:p>
        </w:tc>
      </w:tr>
      <w:tr w:rsidR="00F25551" w:rsidDel="00990A51" w14:paraId="708A1D90" w14:textId="5D274327" w:rsidTr="002F6D12">
        <w:trPr>
          <w:del w:id="1290" w:author="Michael Decker" w:date="2020-04-18T18:16:00Z"/>
        </w:trPr>
        <w:tc>
          <w:tcPr>
            <w:tcW w:w="0" w:type="auto"/>
            <w:vAlign w:val="bottom"/>
          </w:tcPr>
          <w:p w14:paraId="56B12D8C" w14:textId="33DB6846" w:rsidR="00F25551" w:rsidDel="00990A51" w:rsidRDefault="00F25551" w:rsidP="00F25551">
            <w:pPr>
              <w:ind w:firstLine="0"/>
              <w:rPr>
                <w:del w:id="1291" w:author="Michael Decker" w:date="2020-04-18T18:16:00Z"/>
                <w:rFonts w:cs="Times New Roman"/>
                <w:szCs w:val="24"/>
              </w:rPr>
            </w:pPr>
            <w:del w:id="1292" w:author="Michael Decker" w:date="2020-04-18T18:16:00Z">
              <w:r w:rsidDel="00990A51">
                <w:rPr>
                  <w:color w:val="000000"/>
                  <w:sz w:val="20"/>
                  <w:szCs w:val="20"/>
                </w:rPr>
                <w:delText>oclint</w:delText>
              </w:r>
            </w:del>
          </w:p>
        </w:tc>
        <w:tc>
          <w:tcPr>
            <w:tcW w:w="0" w:type="auto"/>
            <w:vAlign w:val="bottom"/>
          </w:tcPr>
          <w:p w14:paraId="662D4A52" w14:textId="33719849" w:rsidR="00F25551" w:rsidDel="00990A51" w:rsidRDefault="00F25551" w:rsidP="00F25551">
            <w:pPr>
              <w:ind w:firstLine="0"/>
              <w:rPr>
                <w:del w:id="1293" w:author="Michael Decker" w:date="2020-04-18T18:16:00Z"/>
                <w:rFonts w:cs="Times New Roman"/>
                <w:szCs w:val="24"/>
              </w:rPr>
            </w:pPr>
            <w:del w:id="1294" w:author="Michael Decker" w:date="2020-04-18T18:16:00Z">
              <w:r w:rsidDel="00990A51">
                <w:rPr>
                  <w:color w:val="000000"/>
                  <w:sz w:val="20"/>
                  <w:szCs w:val="20"/>
                </w:rPr>
                <w:delText>C++/C</w:delText>
              </w:r>
            </w:del>
          </w:p>
        </w:tc>
        <w:tc>
          <w:tcPr>
            <w:tcW w:w="0" w:type="auto"/>
            <w:vAlign w:val="bottom"/>
          </w:tcPr>
          <w:p w14:paraId="72890C4B" w14:textId="20BC7349" w:rsidR="00F25551" w:rsidDel="00990A51" w:rsidRDefault="00F25551" w:rsidP="00F25551">
            <w:pPr>
              <w:ind w:firstLine="0"/>
              <w:jc w:val="right"/>
              <w:rPr>
                <w:del w:id="1295" w:author="Michael Decker" w:date="2020-04-18T18:16:00Z"/>
                <w:rFonts w:cs="Times New Roman"/>
                <w:szCs w:val="24"/>
              </w:rPr>
            </w:pPr>
            <w:del w:id="1296" w:author="Michael Decker" w:date="2020-04-18T18:16:00Z">
              <w:r w:rsidDel="00990A51">
                <w:rPr>
                  <w:color w:val="000000"/>
                  <w:sz w:val="20"/>
                  <w:szCs w:val="20"/>
                </w:rPr>
                <w:delText>29</w:delText>
              </w:r>
            </w:del>
          </w:p>
        </w:tc>
        <w:tc>
          <w:tcPr>
            <w:tcW w:w="0" w:type="auto"/>
            <w:vAlign w:val="bottom"/>
          </w:tcPr>
          <w:p w14:paraId="0EA997A7" w14:textId="18933665" w:rsidR="00F25551" w:rsidDel="00990A51" w:rsidRDefault="00F25551" w:rsidP="00F25551">
            <w:pPr>
              <w:ind w:firstLine="0"/>
              <w:jc w:val="right"/>
              <w:rPr>
                <w:del w:id="1297" w:author="Michael Decker" w:date="2020-04-18T18:16:00Z"/>
                <w:rFonts w:cs="Times New Roman"/>
                <w:szCs w:val="24"/>
              </w:rPr>
            </w:pPr>
            <w:del w:id="1298" w:author="Michael Decker" w:date="2020-04-18T18:16:00Z">
              <w:r w:rsidDel="00990A51">
                <w:rPr>
                  <w:color w:val="000000"/>
                  <w:sz w:val="20"/>
                  <w:szCs w:val="20"/>
                </w:rPr>
                <w:delText>21478</w:delText>
              </w:r>
            </w:del>
          </w:p>
        </w:tc>
        <w:tc>
          <w:tcPr>
            <w:tcW w:w="0" w:type="auto"/>
            <w:vAlign w:val="bottom"/>
          </w:tcPr>
          <w:p w14:paraId="1B2BA5A1" w14:textId="5CF6C9CE" w:rsidR="00F25551" w:rsidDel="00990A51" w:rsidRDefault="00F25551" w:rsidP="00F25551">
            <w:pPr>
              <w:ind w:firstLine="0"/>
              <w:jc w:val="right"/>
              <w:rPr>
                <w:del w:id="1299" w:author="Michael Decker" w:date="2020-04-18T18:16:00Z"/>
                <w:rFonts w:cs="Times New Roman"/>
                <w:szCs w:val="24"/>
              </w:rPr>
            </w:pPr>
            <w:del w:id="1300" w:author="Michael Decker" w:date="2020-04-18T18:16:00Z">
              <w:r w:rsidDel="00990A51">
                <w:rPr>
                  <w:color w:val="000000"/>
                  <w:sz w:val="20"/>
                  <w:szCs w:val="20"/>
                </w:rPr>
                <w:delText>478</w:delText>
              </w:r>
            </w:del>
          </w:p>
        </w:tc>
        <w:tc>
          <w:tcPr>
            <w:tcW w:w="0" w:type="auto"/>
            <w:vAlign w:val="bottom"/>
          </w:tcPr>
          <w:p w14:paraId="747DE1A9" w14:textId="215B86AC" w:rsidR="00F25551" w:rsidDel="00990A51" w:rsidRDefault="00F25551" w:rsidP="00F25551">
            <w:pPr>
              <w:ind w:firstLine="0"/>
              <w:jc w:val="right"/>
              <w:rPr>
                <w:del w:id="1301" w:author="Michael Decker" w:date="2020-04-18T18:16:00Z"/>
                <w:rFonts w:cs="Times New Roman"/>
                <w:szCs w:val="24"/>
              </w:rPr>
            </w:pPr>
            <w:del w:id="1302" w:author="Michael Decker" w:date="2020-04-18T18:16:00Z">
              <w:r w:rsidDel="00990A51">
                <w:rPr>
                  <w:color w:val="000000"/>
                  <w:sz w:val="20"/>
                  <w:szCs w:val="20"/>
                </w:rPr>
                <w:delText>59</w:delText>
              </w:r>
            </w:del>
          </w:p>
        </w:tc>
        <w:tc>
          <w:tcPr>
            <w:tcW w:w="0" w:type="auto"/>
            <w:vAlign w:val="bottom"/>
          </w:tcPr>
          <w:p w14:paraId="1C46F7DF" w14:textId="6EF6C27B" w:rsidR="00F25551" w:rsidDel="00990A51" w:rsidRDefault="00F25551" w:rsidP="00F25551">
            <w:pPr>
              <w:ind w:firstLine="0"/>
              <w:jc w:val="right"/>
              <w:rPr>
                <w:del w:id="1303" w:author="Michael Decker" w:date="2020-04-18T18:16:00Z"/>
                <w:rFonts w:cs="Times New Roman"/>
                <w:szCs w:val="24"/>
              </w:rPr>
            </w:pPr>
            <w:del w:id="1304" w:author="Michael Decker" w:date="2020-04-18T18:16:00Z">
              <w:r w:rsidDel="00990A51">
                <w:rPr>
                  <w:color w:val="000000"/>
                  <w:sz w:val="20"/>
                  <w:szCs w:val="20"/>
                </w:rPr>
                <w:delText>13</w:delText>
              </w:r>
            </w:del>
          </w:p>
        </w:tc>
        <w:tc>
          <w:tcPr>
            <w:tcW w:w="0" w:type="auto"/>
            <w:vAlign w:val="bottom"/>
          </w:tcPr>
          <w:p w14:paraId="699FFA01" w14:textId="2B5BF8D6" w:rsidR="00F25551" w:rsidDel="00990A51" w:rsidRDefault="00F25551" w:rsidP="00F25551">
            <w:pPr>
              <w:ind w:firstLine="0"/>
              <w:jc w:val="right"/>
              <w:rPr>
                <w:del w:id="1305" w:author="Michael Decker" w:date="2020-04-18T18:16:00Z"/>
                <w:rFonts w:cs="Times New Roman"/>
                <w:szCs w:val="24"/>
              </w:rPr>
            </w:pPr>
            <w:del w:id="1306" w:author="Michael Decker" w:date="2020-04-18T18:16:00Z">
              <w:r w:rsidDel="00990A51">
                <w:rPr>
                  <w:color w:val="000000"/>
                  <w:sz w:val="20"/>
                  <w:szCs w:val="20"/>
                </w:rPr>
                <w:delText>0.02</w:delText>
              </w:r>
            </w:del>
          </w:p>
        </w:tc>
        <w:tc>
          <w:tcPr>
            <w:tcW w:w="0" w:type="auto"/>
            <w:vAlign w:val="bottom"/>
          </w:tcPr>
          <w:p w14:paraId="3946E9F5" w14:textId="1C3FF85A" w:rsidR="00F25551" w:rsidDel="00990A51" w:rsidRDefault="00F25551" w:rsidP="00F25551">
            <w:pPr>
              <w:ind w:firstLine="0"/>
              <w:jc w:val="right"/>
              <w:rPr>
                <w:del w:id="1307" w:author="Michael Decker" w:date="2020-04-18T18:16:00Z"/>
                <w:rFonts w:cs="Times New Roman"/>
                <w:szCs w:val="24"/>
              </w:rPr>
            </w:pPr>
            <w:del w:id="1308" w:author="Michael Decker" w:date="2020-04-18T18:16:00Z">
              <w:r w:rsidDel="00990A51">
                <w:rPr>
                  <w:color w:val="000000"/>
                  <w:sz w:val="20"/>
                  <w:szCs w:val="20"/>
                </w:rPr>
                <w:delText>2.0102</w:delText>
              </w:r>
            </w:del>
          </w:p>
        </w:tc>
      </w:tr>
      <w:tr w:rsidR="00F25551" w:rsidDel="00990A51" w14:paraId="7C1D1253" w14:textId="37A44723" w:rsidTr="002F6D12">
        <w:trPr>
          <w:del w:id="1309" w:author="Michael Decker" w:date="2020-04-18T18:16:00Z"/>
        </w:trPr>
        <w:tc>
          <w:tcPr>
            <w:tcW w:w="0" w:type="auto"/>
            <w:vAlign w:val="bottom"/>
          </w:tcPr>
          <w:p w14:paraId="7D9D1B0A" w14:textId="55CD750B" w:rsidR="00F25551" w:rsidDel="00990A51" w:rsidRDefault="00F25551" w:rsidP="00F25551">
            <w:pPr>
              <w:ind w:firstLine="0"/>
              <w:rPr>
                <w:del w:id="1310" w:author="Michael Decker" w:date="2020-04-18T18:16:00Z"/>
                <w:rFonts w:cs="Times New Roman"/>
                <w:szCs w:val="24"/>
              </w:rPr>
            </w:pPr>
            <w:del w:id="1311" w:author="Michael Decker" w:date="2020-04-18T18:16:00Z">
              <w:r w:rsidDel="00990A51">
                <w:rPr>
                  <w:color w:val="000000"/>
                  <w:sz w:val="20"/>
                  <w:szCs w:val="20"/>
                </w:rPr>
                <w:delText>osrm backend</w:delText>
              </w:r>
            </w:del>
          </w:p>
        </w:tc>
        <w:tc>
          <w:tcPr>
            <w:tcW w:w="0" w:type="auto"/>
            <w:vAlign w:val="bottom"/>
          </w:tcPr>
          <w:p w14:paraId="0F23470C" w14:textId="6F5BBF25" w:rsidR="00F25551" w:rsidDel="00990A51" w:rsidRDefault="00F25551" w:rsidP="00F25551">
            <w:pPr>
              <w:ind w:firstLine="0"/>
              <w:rPr>
                <w:del w:id="1312" w:author="Michael Decker" w:date="2020-04-18T18:16:00Z"/>
                <w:rFonts w:cs="Times New Roman"/>
                <w:szCs w:val="24"/>
              </w:rPr>
            </w:pPr>
            <w:del w:id="1313" w:author="Michael Decker" w:date="2020-04-18T18:16:00Z">
              <w:r w:rsidDel="00990A51">
                <w:rPr>
                  <w:color w:val="000000"/>
                  <w:sz w:val="20"/>
                  <w:szCs w:val="20"/>
                </w:rPr>
                <w:delText>C/C++</w:delText>
              </w:r>
            </w:del>
          </w:p>
        </w:tc>
        <w:tc>
          <w:tcPr>
            <w:tcW w:w="0" w:type="auto"/>
            <w:vAlign w:val="bottom"/>
          </w:tcPr>
          <w:p w14:paraId="576946F0" w14:textId="5A5CC69F" w:rsidR="00F25551" w:rsidDel="00990A51" w:rsidRDefault="00F25551" w:rsidP="00F25551">
            <w:pPr>
              <w:ind w:firstLine="0"/>
              <w:jc w:val="right"/>
              <w:rPr>
                <w:del w:id="1314" w:author="Michael Decker" w:date="2020-04-18T18:16:00Z"/>
                <w:rFonts w:cs="Times New Roman"/>
                <w:szCs w:val="24"/>
              </w:rPr>
            </w:pPr>
            <w:del w:id="1315" w:author="Michael Decker" w:date="2020-04-18T18:16:00Z">
              <w:r w:rsidDel="00990A51">
                <w:rPr>
                  <w:color w:val="000000"/>
                  <w:sz w:val="20"/>
                  <w:szCs w:val="20"/>
                </w:rPr>
                <w:delText>109</w:delText>
              </w:r>
            </w:del>
          </w:p>
        </w:tc>
        <w:tc>
          <w:tcPr>
            <w:tcW w:w="0" w:type="auto"/>
            <w:vAlign w:val="bottom"/>
          </w:tcPr>
          <w:p w14:paraId="7CD34C23" w14:textId="5F8462A5" w:rsidR="00F25551" w:rsidDel="00990A51" w:rsidRDefault="00F25551" w:rsidP="00F25551">
            <w:pPr>
              <w:ind w:firstLine="0"/>
              <w:jc w:val="right"/>
              <w:rPr>
                <w:del w:id="1316" w:author="Michael Decker" w:date="2020-04-18T18:16:00Z"/>
                <w:rFonts w:cs="Times New Roman"/>
                <w:szCs w:val="24"/>
              </w:rPr>
            </w:pPr>
            <w:del w:id="1317" w:author="Michael Decker" w:date="2020-04-18T18:16:00Z">
              <w:r w:rsidDel="00990A51">
                <w:rPr>
                  <w:color w:val="000000"/>
                  <w:sz w:val="20"/>
                  <w:szCs w:val="20"/>
                </w:rPr>
                <w:delText>195834</w:delText>
              </w:r>
            </w:del>
          </w:p>
        </w:tc>
        <w:tc>
          <w:tcPr>
            <w:tcW w:w="0" w:type="auto"/>
            <w:vAlign w:val="bottom"/>
          </w:tcPr>
          <w:p w14:paraId="511CCA95" w14:textId="67FC0026" w:rsidR="00F25551" w:rsidDel="00990A51" w:rsidRDefault="00F25551" w:rsidP="00F25551">
            <w:pPr>
              <w:ind w:firstLine="0"/>
              <w:jc w:val="right"/>
              <w:rPr>
                <w:del w:id="1318" w:author="Michael Decker" w:date="2020-04-18T18:16:00Z"/>
                <w:rFonts w:cs="Times New Roman"/>
                <w:szCs w:val="24"/>
              </w:rPr>
            </w:pPr>
            <w:del w:id="1319" w:author="Michael Decker" w:date="2020-04-18T18:16:00Z">
              <w:r w:rsidDel="00990A51">
                <w:rPr>
                  <w:color w:val="000000"/>
                  <w:sz w:val="20"/>
                  <w:szCs w:val="20"/>
                </w:rPr>
                <w:delText>30768</w:delText>
              </w:r>
            </w:del>
          </w:p>
        </w:tc>
        <w:tc>
          <w:tcPr>
            <w:tcW w:w="0" w:type="auto"/>
            <w:vAlign w:val="bottom"/>
          </w:tcPr>
          <w:p w14:paraId="5894974F" w14:textId="66D25766" w:rsidR="00F25551" w:rsidDel="00990A51" w:rsidRDefault="00F25551" w:rsidP="00F25551">
            <w:pPr>
              <w:ind w:firstLine="0"/>
              <w:jc w:val="right"/>
              <w:rPr>
                <w:del w:id="1320" w:author="Michael Decker" w:date="2020-04-18T18:16:00Z"/>
                <w:rFonts w:cs="Times New Roman"/>
                <w:szCs w:val="24"/>
              </w:rPr>
            </w:pPr>
            <w:del w:id="1321" w:author="Michael Decker" w:date="2020-04-18T18:16:00Z">
              <w:r w:rsidDel="00990A51">
                <w:rPr>
                  <w:color w:val="000000"/>
                  <w:sz w:val="20"/>
                  <w:szCs w:val="20"/>
                </w:rPr>
                <w:delText>42</w:delText>
              </w:r>
            </w:del>
          </w:p>
        </w:tc>
        <w:tc>
          <w:tcPr>
            <w:tcW w:w="0" w:type="auto"/>
            <w:vAlign w:val="bottom"/>
          </w:tcPr>
          <w:p w14:paraId="577DA217" w14:textId="1269EE1F" w:rsidR="00F25551" w:rsidDel="00990A51" w:rsidRDefault="00F25551" w:rsidP="00F25551">
            <w:pPr>
              <w:ind w:firstLine="0"/>
              <w:jc w:val="right"/>
              <w:rPr>
                <w:del w:id="1322" w:author="Michael Decker" w:date="2020-04-18T18:16:00Z"/>
                <w:rFonts w:cs="Times New Roman"/>
                <w:szCs w:val="24"/>
              </w:rPr>
            </w:pPr>
            <w:del w:id="1323" w:author="Michael Decker" w:date="2020-04-18T18:16:00Z">
              <w:r w:rsidDel="00990A51">
                <w:rPr>
                  <w:color w:val="000000"/>
                  <w:sz w:val="20"/>
                  <w:szCs w:val="20"/>
                </w:rPr>
                <w:delText>0</w:delText>
              </w:r>
            </w:del>
          </w:p>
        </w:tc>
        <w:tc>
          <w:tcPr>
            <w:tcW w:w="0" w:type="auto"/>
            <w:vAlign w:val="bottom"/>
          </w:tcPr>
          <w:p w14:paraId="09C037E2" w14:textId="4105E7B6" w:rsidR="00F25551" w:rsidDel="00990A51" w:rsidRDefault="00F25551" w:rsidP="00F25551">
            <w:pPr>
              <w:ind w:firstLine="0"/>
              <w:jc w:val="right"/>
              <w:rPr>
                <w:del w:id="1324" w:author="Michael Decker" w:date="2020-04-18T18:16:00Z"/>
                <w:rFonts w:cs="Times New Roman"/>
                <w:szCs w:val="24"/>
              </w:rPr>
            </w:pPr>
            <w:del w:id="1325" w:author="Michael Decker" w:date="2020-04-18T18:16:00Z">
              <w:r w:rsidDel="00990A51">
                <w:rPr>
                  <w:color w:val="000000"/>
                  <w:sz w:val="20"/>
                  <w:szCs w:val="20"/>
                </w:rPr>
                <w:delText>0.16</w:delText>
              </w:r>
            </w:del>
          </w:p>
        </w:tc>
        <w:tc>
          <w:tcPr>
            <w:tcW w:w="0" w:type="auto"/>
            <w:vAlign w:val="bottom"/>
          </w:tcPr>
          <w:p w14:paraId="2E2C7F51" w14:textId="2CC90A7E" w:rsidR="00F25551" w:rsidDel="00990A51" w:rsidRDefault="00F25551" w:rsidP="00F25551">
            <w:pPr>
              <w:ind w:firstLine="0"/>
              <w:jc w:val="right"/>
              <w:rPr>
                <w:del w:id="1326" w:author="Michael Decker" w:date="2020-04-18T18:16:00Z"/>
                <w:rFonts w:cs="Times New Roman"/>
                <w:szCs w:val="24"/>
              </w:rPr>
            </w:pPr>
            <w:del w:id="1327" w:author="Michael Decker" w:date="2020-04-18T18:16:00Z">
              <w:r w:rsidDel="00990A51">
                <w:rPr>
                  <w:color w:val="000000"/>
                  <w:sz w:val="20"/>
                  <w:szCs w:val="20"/>
                </w:rPr>
                <w:delText>1.4310</w:delText>
              </w:r>
            </w:del>
          </w:p>
        </w:tc>
      </w:tr>
      <w:tr w:rsidR="00F25551" w:rsidDel="00990A51" w14:paraId="4D29D701" w14:textId="3B07F730" w:rsidTr="002F6D12">
        <w:trPr>
          <w:del w:id="1328" w:author="Michael Decker" w:date="2020-04-18T18:16:00Z"/>
        </w:trPr>
        <w:tc>
          <w:tcPr>
            <w:tcW w:w="0" w:type="auto"/>
            <w:vAlign w:val="bottom"/>
          </w:tcPr>
          <w:p w14:paraId="0254FA6F" w14:textId="0D9DDEF3" w:rsidR="00F25551" w:rsidDel="00990A51" w:rsidRDefault="00F25551" w:rsidP="00F25551">
            <w:pPr>
              <w:ind w:firstLine="0"/>
              <w:rPr>
                <w:del w:id="1329" w:author="Michael Decker" w:date="2020-04-18T18:16:00Z"/>
                <w:rFonts w:cs="Times New Roman"/>
                <w:szCs w:val="24"/>
              </w:rPr>
            </w:pPr>
            <w:del w:id="1330" w:author="Michael Decker" w:date="2020-04-18T18:16:00Z">
              <w:r w:rsidDel="00990A51">
                <w:rPr>
                  <w:color w:val="000000"/>
                  <w:sz w:val="20"/>
                  <w:szCs w:val="20"/>
                </w:rPr>
                <w:delText>QR Code generator</w:delText>
              </w:r>
            </w:del>
          </w:p>
        </w:tc>
        <w:tc>
          <w:tcPr>
            <w:tcW w:w="0" w:type="auto"/>
            <w:vAlign w:val="bottom"/>
          </w:tcPr>
          <w:p w14:paraId="1118269B" w14:textId="24D2842D" w:rsidR="00F25551" w:rsidDel="00990A51" w:rsidRDefault="00F25551" w:rsidP="00F25551">
            <w:pPr>
              <w:ind w:firstLine="0"/>
              <w:rPr>
                <w:del w:id="1331" w:author="Michael Decker" w:date="2020-04-18T18:16:00Z"/>
                <w:rFonts w:cs="Times New Roman"/>
                <w:szCs w:val="24"/>
              </w:rPr>
            </w:pPr>
            <w:del w:id="1332" w:author="Michael Decker" w:date="2020-04-18T18:16:00Z">
              <w:r w:rsidDel="00990A51">
                <w:rPr>
                  <w:color w:val="000000"/>
                  <w:sz w:val="20"/>
                  <w:szCs w:val="20"/>
                </w:rPr>
                <w:delText>C/Java/C++</w:delText>
              </w:r>
            </w:del>
          </w:p>
        </w:tc>
        <w:tc>
          <w:tcPr>
            <w:tcW w:w="0" w:type="auto"/>
            <w:vAlign w:val="bottom"/>
          </w:tcPr>
          <w:p w14:paraId="668DB737" w14:textId="29326E1D" w:rsidR="00F25551" w:rsidDel="00990A51" w:rsidRDefault="00F25551" w:rsidP="00F25551">
            <w:pPr>
              <w:ind w:firstLine="0"/>
              <w:jc w:val="right"/>
              <w:rPr>
                <w:del w:id="1333" w:author="Michael Decker" w:date="2020-04-18T18:16:00Z"/>
                <w:rFonts w:cs="Times New Roman"/>
                <w:szCs w:val="24"/>
              </w:rPr>
            </w:pPr>
            <w:del w:id="1334" w:author="Michael Decker" w:date="2020-04-18T18:16:00Z">
              <w:r w:rsidDel="00990A51">
                <w:rPr>
                  <w:color w:val="000000"/>
                  <w:sz w:val="20"/>
                  <w:szCs w:val="20"/>
                </w:rPr>
                <w:delText>2</w:delText>
              </w:r>
            </w:del>
          </w:p>
        </w:tc>
        <w:tc>
          <w:tcPr>
            <w:tcW w:w="0" w:type="auto"/>
            <w:vAlign w:val="bottom"/>
          </w:tcPr>
          <w:p w14:paraId="65BA9E95" w14:textId="206A2105" w:rsidR="00F25551" w:rsidDel="00990A51" w:rsidRDefault="00F25551" w:rsidP="00F25551">
            <w:pPr>
              <w:ind w:firstLine="0"/>
              <w:jc w:val="right"/>
              <w:rPr>
                <w:del w:id="1335" w:author="Michael Decker" w:date="2020-04-18T18:16:00Z"/>
                <w:rFonts w:cs="Times New Roman"/>
                <w:szCs w:val="24"/>
              </w:rPr>
            </w:pPr>
            <w:del w:id="1336" w:author="Michael Decker" w:date="2020-04-18T18:16:00Z">
              <w:r w:rsidDel="00990A51">
                <w:rPr>
                  <w:color w:val="000000"/>
                  <w:sz w:val="20"/>
                  <w:szCs w:val="20"/>
                </w:rPr>
                <w:delText>4088</w:delText>
              </w:r>
            </w:del>
          </w:p>
        </w:tc>
        <w:tc>
          <w:tcPr>
            <w:tcW w:w="0" w:type="auto"/>
            <w:vAlign w:val="bottom"/>
          </w:tcPr>
          <w:p w14:paraId="43629FA8" w14:textId="5C5BAC4B" w:rsidR="00F25551" w:rsidDel="00990A51" w:rsidRDefault="00F25551" w:rsidP="00F25551">
            <w:pPr>
              <w:ind w:firstLine="0"/>
              <w:jc w:val="right"/>
              <w:rPr>
                <w:del w:id="1337" w:author="Michael Decker" w:date="2020-04-18T18:16:00Z"/>
                <w:rFonts w:cs="Times New Roman"/>
                <w:szCs w:val="24"/>
              </w:rPr>
            </w:pPr>
            <w:del w:id="1338" w:author="Michael Decker" w:date="2020-04-18T18:16:00Z">
              <w:r w:rsidDel="00990A51">
                <w:rPr>
                  <w:color w:val="000000"/>
                  <w:sz w:val="20"/>
                  <w:szCs w:val="20"/>
                </w:rPr>
                <w:delText>1206</w:delText>
              </w:r>
            </w:del>
          </w:p>
        </w:tc>
        <w:tc>
          <w:tcPr>
            <w:tcW w:w="0" w:type="auto"/>
            <w:vAlign w:val="bottom"/>
          </w:tcPr>
          <w:p w14:paraId="3993CE97" w14:textId="0F2D2244" w:rsidR="00F25551" w:rsidDel="00990A51" w:rsidRDefault="00F25551" w:rsidP="00F25551">
            <w:pPr>
              <w:ind w:firstLine="0"/>
              <w:jc w:val="right"/>
              <w:rPr>
                <w:del w:id="1339" w:author="Michael Decker" w:date="2020-04-18T18:16:00Z"/>
                <w:rFonts w:cs="Times New Roman"/>
                <w:szCs w:val="24"/>
              </w:rPr>
            </w:pPr>
            <w:del w:id="1340" w:author="Michael Decker" w:date="2020-04-18T18:16:00Z">
              <w:r w:rsidDel="00990A51">
                <w:rPr>
                  <w:color w:val="000000"/>
                  <w:sz w:val="20"/>
                  <w:szCs w:val="20"/>
                </w:rPr>
                <w:delText>53</w:delText>
              </w:r>
            </w:del>
          </w:p>
        </w:tc>
        <w:tc>
          <w:tcPr>
            <w:tcW w:w="0" w:type="auto"/>
            <w:vAlign w:val="bottom"/>
          </w:tcPr>
          <w:p w14:paraId="76695988" w14:textId="7527A0F6" w:rsidR="00F25551" w:rsidDel="00990A51" w:rsidRDefault="00F25551" w:rsidP="00F25551">
            <w:pPr>
              <w:ind w:firstLine="0"/>
              <w:jc w:val="right"/>
              <w:rPr>
                <w:del w:id="1341" w:author="Michael Decker" w:date="2020-04-18T18:16:00Z"/>
                <w:rFonts w:cs="Times New Roman"/>
                <w:szCs w:val="24"/>
              </w:rPr>
            </w:pPr>
            <w:del w:id="1342" w:author="Michael Decker" w:date="2020-04-18T18:16:00Z">
              <w:r w:rsidDel="00990A51">
                <w:rPr>
                  <w:color w:val="000000"/>
                  <w:sz w:val="20"/>
                  <w:szCs w:val="20"/>
                </w:rPr>
                <w:delText>0</w:delText>
              </w:r>
            </w:del>
          </w:p>
        </w:tc>
        <w:tc>
          <w:tcPr>
            <w:tcW w:w="0" w:type="auto"/>
            <w:vAlign w:val="bottom"/>
          </w:tcPr>
          <w:p w14:paraId="429CBF13" w14:textId="0186CD90" w:rsidR="00F25551" w:rsidDel="00990A51" w:rsidRDefault="00F25551" w:rsidP="00F25551">
            <w:pPr>
              <w:ind w:firstLine="0"/>
              <w:jc w:val="right"/>
              <w:rPr>
                <w:del w:id="1343" w:author="Michael Decker" w:date="2020-04-18T18:16:00Z"/>
                <w:rFonts w:cs="Times New Roman"/>
                <w:szCs w:val="24"/>
              </w:rPr>
            </w:pPr>
            <w:del w:id="1344" w:author="Michael Decker" w:date="2020-04-18T18:16:00Z">
              <w:r w:rsidDel="00990A51">
                <w:rPr>
                  <w:color w:val="000000"/>
                  <w:sz w:val="20"/>
                  <w:szCs w:val="20"/>
                </w:rPr>
                <w:delText>0.30</w:delText>
              </w:r>
            </w:del>
          </w:p>
        </w:tc>
        <w:tc>
          <w:tcPr>
            <w:tcW w:w="0" w:type="auto"/>
            <w:vAlign w:val="bottom"/>
          </w:tcPr>
          <w:p w14:paraId="125B21BC" w14:textId="3A611FA6" w:rsidR="00F25551" w:rsidDel="00990A51" w:rsidRDefault="00F25551" w:rsidP="00F25551">
            <w:pPr>
              <w:ind w:firstLine="0"/>
              <w:jc w:val="right"/>
              <w:rPr>
                <w:del w:id="1345" w:author="Michael Decker" w:date="2020-04-18T18:16:00Z"/>
                <w:rFonts w:cs="Times New Roman"/>
                <w:szCs w:val="24"/>
              </w:rPr>
            </w:pPr>
            <w:del w:id="1346" w:author="Michael Decker" w:date="2020-04-18T18:16:00Z">
              <w:r w:rsidDel="00990A51">
                <w:rPr>
                  <w:color w:val="000000"/>
                  <w:sz w:val="20"/>
                  <w:szCs w:val="20"/>
                </w:rPr>
                <w:delText>1.8058</w:delText>
              </w:r>
            </w:del>
          </w:p>
        </w:tc>
      </w:tr>
      <w:tr w:rsidR="00F25551" w:rsidDel="00990A51" w14:paraId="147D0494" w14:textId="1D5EA7ED" w:rsidTr="002F6D12">
        <w:trPr>
          <w:del w:id="1347" w:author="Michael Decker" w:date="2020-04-18T18:16:00Z"/>
        </w:trPr>
        <w:tc>
          <w:tcPr>
            <w:tcW w:w="0" w:type="auto"/>
            <w:vAlign w:val="bottom"/>
          </w:tcPr>
          <w:p w14:paraId="592A138F" w14:textId="6DBA4DAE" w:rsidR="00F25551" w:rsidDel="00990A51" w:rsidRDefault="00F25551" w:rsidP="00F25551">
            <w:pPr>
              <w:ind w:firstLine="0"/>
              <w:rPr>
                <w:del w:id="1348" w:author="Michael Decker" w:date="2020-04-18T18:16:00Z"/>
                <w:rFonts w:cs="Times New Roman"/>
                <w:szCs w:val="24"/>
              </w:rPr>
            </w:pPr>
            <w:del w:id="1349" w:author="Michael Decker" w:date="2020-04-18T18:16:00Z">
              <w:r w:rsidDel="00990A51">
                <w:rPr>
                  <w:color w:val="000000"/>
                  <w:sz w:val="20"/>
                  <w:szCs w:val="20"/>
                </w:rPr>
                <w:delText>QuantLib</w:delText>
              </w:r>
            </w:del>
          </w:p>
        </w:tc>
        <w:tc>
          <w:tcPr>
            <w:tcW w:w="0" w:type="auto"/>
            <w:vAlign w:val="bottom"/>
          </w:tcPr>
          <w:p w14:paraId="3E3D38C1" w14:textId="673AD31E" w:rsidR="00F25551" w:rsidDel="00990A51" w:rsidRDefault="00F25551" w:rsidP="00F25551">
            <w:pPr>
              <w:ind w:firstLine="0"/>
              <w:rPr>
                <w:del w:id="1350" w:author="Michael Decker" w:date="2020-04-18T18:16:00Z"/>
                <w:rFonts w:cs="Times New Roman"/>
                <w:szCs w:val="24"/>
              </w:rPr>
            </w:pPr>
            <w:del w:id="1351" w:author="Michael Decker" w:date="2020-04-18T18:16:00Z">
              <w:r w:rsidDel="00990A51">
                <w:rPr>
                  <w:color w:val="000000"/>
                  <w:sz w:val="20"/>
                  <w:szCs w:val="20"/>
                </w:rPr>
                <w:delText>C++/C</w:delText>
              </w:r>
            </w:del>
          </w:p>
        </w:tc>
        <w:tc>
          <w:tcPr>
            <w:tcW w:w="0" w:type="auto"/>
            <w:vAlign w:val="bottom"/>
          </w:tcPr>
          <w:p w14:paraId="4DB71BDB" w14:textId="6CE9D6E8" w:rsidR="00F25551" w:rsidDel="00990A51" w:rsidRDefault="00F25551" w:rsidP="00F25551">
            <w:pPr>
              <w:ind w:firstLine="0"/>
              <w:jc w:val="right"/>
              <w:rPr>
                <w:del w:id="1352" w:author="Michael Decker" w:date="2020-04-18T18:16:00Z"/>
                <w:rFonts w:cs="Times New Roman"/>
                <w:szCs w:val="24"/>
              </w:rPr>
            </w:pPr>
            <w:del w:id="1353" w:author="Michael Decker" w:date="2020-04-18T18:16:00Z">
              <w:r w:rsidDel="00990A51">
                <w:rPr>
                  <w:color w:val="000000"/>
                  <w:sz w:val="20"/>
                  <w:szCs w:val="20"/>
                </w:rPr>
                <w:delText>99</w:delText>
              </w:r>
            </w:del>
          </w:p>
        </w:tc>
        <w:tc>
          <w:tcPr>
            <w:tcW w:w="0" w:type="auto"/>
            <w:vAlign w:val="bottom"/>
          </w:tcPr>
          <w:p w14:paraId="04B46EF0" w14:textId="5F65AC0B" w:rsidR="00F25551" w:rsidDel="00990A51" w:rsidRDefault="00F25551" w:rsidP="00F25551">
            <w:pPr>
              <w:ind w:firstLine="0"/>
              <w:jc w:val="right"/>
              <w:rPr>
                <w:del w:id="1354" w:author="Michael Decker" w:date="2020-04-18T18:16:00Z"/>
                <w:rFonts w:cs="Times New Roman"/>
                <w:szCs w:val="24"/>
              </w:rPr>
            </w:pPr>
            <w:del w:id="1355" w:author="Michael Decker" w:date="2020-04-18T18:16:00Z">
              <w:r w:rsidDel="00990A51">
                <w:rPr>
                  <w:color w:val="000000"/>
                  <w:sz w:val="20"/>
                  <w:szCs w:val="20"/>
                </w:rPr>
                <w:delText>376347</w:delText>
              </w:r>
            </w:del>
          </w:p>
        </w:tc>
        <w:tc>
          <w:tcPr>
            <w:tcW w:w="0" w:type="auto"/>
            <w:vAlign w:val="bottom"/>
          </w:tcPr>
          <w:p w14:paraId="1910A084" w14:textId="60F5B418" w:rsidR="00F25551" w:rsidDel="00990A51" w:rsidRDefault="00F25551" w:rsidP="00F25551">
            <w:pPr>
              <w:ind w:firstLine="0"/>
              <w:jc w:val="right"/>
              <w:rPr>
                <w:del w:id="1356" w:author="Michael Decker" w:date="2020-04-18T18:16:00Z"/>
                <w:rFonts w:cs="Times New Roman"/>
                <w:szCs w:val="24"/>
              </w:rPr>
            </w:pPr>
            <w:del w:id="1357" w:author="Michael Decker" w:date="2020-04-18T18:16:00Z">
              <w:r w:rsidDel="00990A51">
                <w:rPr>
                  <w:color w:val="000000"/>
                  <w:sz w:val="20"/>
                  <w:szCs w:val="20"/>
                </w:rPr>
                <w:delText>72562</w:delText>
              </w:r>
            </w:del>
          </w:p>
        </w:tc>
        <w:tc>
          <w:tcPr>
            <w:tcW w:w="0" w:type="auto"/>
            <w:vAlign w:val="bottom"/>
          </w:tcPr>
          <w:p w14:paraId="2DEAABB1" w14:textId="360C4425" w:rsidR="00F25551" w:rsidDel="00990A51" w:rsidRDefault="00F25551" w:rsidP="00F25551">
            <w:pPr>
              <w:ind w:firstLine="0"/>
              <w:jc w:val="right"/>
              <w:rPr>
                <w:del w:id="1358" w:author="Michael Decker" w:date="2020-04-18T18:16:00Z"/>
                <w:rFonts w:cs="Times New Roman"/>
                <w:szCs w:val="24"/>
              </w:rPr>
            </w:pPr>
            <w:del w:id="1359" w:author="Michael Decker" w:date="2020-04-18T18:16:00Z">
              <w:r w:rsidDel="00990A51">
                <w:rPr>
                  <w:color w:val="000000"/>
                  <w:sz w:val="20"/>
                  <w:szCs w:val="20"/>
                </w:rPr>
                <w:delText>163</w:delText>
              </w:r>
            </w:del>
          </w:p>
        </w:tc>
        <w:tc>
          <w:tcPr>
            <w:tcW w:w="0" w:type="auto"/>
            <w:vAlign w:val="bottom"/>
          </w:tcPr>
          <w:p w14:paraId="1EC96092" w14:textId="6499DC56" w:rsidR="00F25551" w:rsidDel="00990A51" w:rsidRDefault="00F25551" w:rsidP="00F25551">
            <w:pPr>
              <w:ind w:firstLine="0"/>
              <w:jc w:val="right"/>
              <w:rPr>
                <w:del w:id="1360" w:author="Michael Decker" w:date="2020-04-18T18:16:00Z"/>
                <w:rFonts w:cs="Times New Roman"/>
                <w:szCs w:val="24"/>
              </w:rPr>
            </w:pPr>
            <w:del w:id="1361" w:author="Michael Decker" w:date="2020-04-18T18:16:00Z">
              <w:r w:rsidDel="00990A51">
                <w:rPr>
                  <w:color w:val="000000"/>
                  <w:sz w:val="20"/>
                  <w:szCs w:val="20"/>
                </w:rPr>
                <w:delText>11</w:delText>
              </w:r>
            </w:del>
          </w:p>
        </w:tc>
        <w:tc>
          <w:tcPr>
            <w:tcW w:w="0" w:type="auto"/>
            <w:vAlign w:val="bottom"/>
          </w:tcPr>
          <w:p w14:paraId="2E8A8E84" w14:textId="00D917F7" w:rsidR="00F25551" w:rsidDel="00990A51" w:rsidRDefault="00F25551" w:rsidP="00F25551">
            <w:pPr>
              <w:ind w:firstLine="0"/>
              <w:jc w:val="right"/>
              <w:rPr>
                <w:del w:id="1362" w:author="Michael Decker" w:date="2020-04-18T18:16:00Z"/>
                <w:rFonts w:cs="Times New Roman"/>
                <w:szCs w:val="24"/>
              </w:rPr>
            </w:pPr>
            <w:del w:id="1363" w:author="Michael Decker" w:date="2020-04-18T18:16:00Z">
              <w:r w:rsidDel="00990A51">
                <w:rPr>
                  <w:color w:val="000000"/>
                  <w:sz w:val="20"/>
                  <w:szCs w:val="20"/>
                </w:rPr>
                <w:delText>0.19</w:delText>
              </w:r>
            </w:del>
          </w:p>
        </w:tc>
        <w:tc>
          <w:tcPr>
            <w:tcW w:w="0" w:type="auto"/>
            <w:vAlign w:val="bottom"/>
          </w:tcPr>
          <w:p w14:paraId="148A30C0" w14:textId="759CD9DB" w:rsidR="00F25551" w:rsidDel="00990A51" w:rsidRDefault="00F25551" w:rsidP="00F25551">
            <w:pPr>
              <w:ind w:firstLine="0"/>
              <w:jc w:val="right"/>
              <w:rPr>
                <w:del w:id="1364" w:author="Michael Decker" w:date="2020-04-18T18:16:00Z"/>
                <w:rFonts w:cs="Times New Roman"/>
                <w:szCs w:val="24"/>
              </w:rPr>
            </w:pPr>
            <w:del w:id="1365" w:author="Michael Decker" w:date="2020-04-18T18:16:00Z">
              <w:r w:rsidDel="00990A51">
                <w:rPr>
                  <w:color w:val="000000"/>
                  <w:sz w:val="20"/>
                  <w:szCs w:val="20"/>
                </w:rPr>
                <w:delText>5.5537</w:delText>
              </w:r>
            </w:del>
          </w:p>
        </w:tc>
      </w:tr>
      <w:tr w:rsidR="00F25551" w:rsidDel="00990A51" w14:paraId="44EF680D" w14:textId="0AB88879" w:rsidTr="002F6D12">
        <w:trPr>
          <w:del w:id="1366" w:author="Michael Decker" w:date="2020-04-18T18:16:00Z"/>
        </w:trPr>
        <w:tc>
          <w:tcPr>
            <w:tcW w:w="0" w:type="auto"/>
            <w:vAlign w:val="bottom"/>
          </w:tcPr>
          <w:p w14:paraId="1B25588A" w14:textId="2E082C18" w:rsidR="00F25551" w:rsidDel="00990A51" w:rsidRDefault="00F25551" w:rsidP="00F25551">
            <w:pPr>
              <w:ind w:firstLine="0"/>
              <w:rPr>
                <w:del w:id="1367" w:author="Michael Decker" w:date="2020-04-18T18:16:00Z"/>
                <w:rFonts w:cs="Times New Roman"/>
                <w:szCs w:val="24"/>
              </w:rPr>
            </w:pPr>
            <w:del w:id="1368" w:author="Michael Decker" w:date="2020-04-18T18:16:00Z">
              <w:r w:rsidDel="00990A51">
                <w:rPr>
                  <w:color w:val="000000"/>
                  <w:sz w:val="20"/>
                  <w:szCs w:val="20"/>
                </w:rPr>
                <w:delText>stb</w:delText>
              </w:r>
            </w:del>
          </w:p>
        </w:tc>
        <w:tc>
          <w:tcPr>
            <w:tcW w:w="0" w:type="auto"/>
            <w:vAlign w:val="bottom"/>
          </w:tcPr>
          <w:p w14:paraId="02C27782" w14:textId="5D426B6B" w:rsidR="00F25551" w:rsidDel="00990A51" w:rsidRDefault="00F25551" w:rsidP="00F25551">
            <w:pPr>
              <w:ind w:firstLine="0"/>
              <w:rPr>
                <w:del w:id="1369" w:author="Michael Decker" w:date="2020-04-18T18:16:00Z"/>
                <w:rFonts w:cs="Times New Roman"/>
                <w:szCs w:val="24"/>
              </w:rPr>
            </w:pPr>
            <w:del w:id="1370" w:author="Michael Decker" w:date="2020-04-18T18:16:00Z">
              <w:r w:rsidDel="00990A51">
                <w:rPr>
                  <w:color w:val="000000"/>
                  <w:sz w:val="20"/>
                  <w:szCs w:val="20"/>
                </w:rPr>
                <w:delText>C/C++</w:delText>
              </w:r>
            </w:del>
          </w:p>
        </w:tc>
        <w:tc>
          <w:tcPr>
            <w:tcW w:w="0" w:type="auto"/>
            <w:vAlign w:val="bottom"/>
          </w:tcPr>
          <w:p w14:paraId="796F73BD" w14:textId="5939C80B" w:rsidR="00F25551" w:rsidDel="00990A51" w:rsidRDefault="00F25551" w:rsidP="00F25551">
            <w:pPr>
              <w:ind w:firstLine="0"/>
              <w:jc w:val="right"/>
              <w:rPr>
                <w:del w:id="1371" w:author="Michael Decker" w:date="2020-04-18T18:16:00Z"/>
                <w:rFonts w:cs="Times New Roman"/>
                <w:szCs w:val="24"/>
              </w:rPr>
            </w:pPr>
            <w:del w:id="1372" w:author="Michael Decker" w:date="2020-04-18T18:16:00Z">
              <w:r w:rsidDel="00990A51">
                <w:rPr>
                  <w:color w:val="000000"/>
                  <w:sz w:val="20"/>
                  <w:szCs w:val="20"/>
                </w:rPr>
                <w:delText>158</w:delText>
              </w:r>
            </w:del>
          </w:p>
        </w:tc>
        <w:tc>
          <w:tcPr>
            <w:tcW w:w="0" w:type="auto"/>
            <w:vAlign w:val="bottom"/>
          </w:tcPr>
          <w:p w14:paraId="43B81EBC" w14:textId="04489A51" w:rsidR="00F25551" w:rsidDel="00990A51" w:rsidRDefault="00F25551" w:rsidP="00F25551">
            <w:pPr>
              <w:ind w:firstLine="0"/>
              <w:jc w:val="right"/>
              <w:rPr>
                <w:del w:id="1373" w:author="Michael Decker" w:date="2020-04-18T18:16:00Z"/>
                <w:rFonts w:cs="Times New Roman"/>
                <w:szCs w:val="24"/>
              </w:rPr>
            </w:pPr>
            <w:del w:id="1374" w:author="Michael Decker" w:date="2020-04-18T18:16:00Z">
              <w:r w:rsidDel="00990A51">
                <w:rPr>
                  <w:color w:val="000000"/>
                  <w:sz w:val="20"/>
                  <w:szCs w:val="20"/>
                </w:rPr>
                <w:delText>69880</w:delText>
              </w:r>
            </w:del>
          </w:p>
        </w:tc>
        <w:tc>
          <w:tcPr>
            <w:tcW w:w="0" w:type="auto"/>
            <w:vAlign w:val="bottom"/>
          </w:tcPr>
          <w:p w14:paraId="097FF3A2" w14:textId="7EEE601F" w:rsidR="00F25551" w:rsidDel="00990A51" w:rsidRDefault="00F25551" w:rsidP="00F25551">
            <w:pPr>
              <w:ind w:firstLine="0"/>
              <w:jc w:val="right"/>
              <w:rPr>
                <w:del w:id="1375" w:author="Michael Decker" w:date="2020-04-18T18:16:00Z"/>
                <w:rFonts w:cs="Times New Roman"/>
                <w:szCs w:val="24"/>
              </w:rPr>
            </w:pPr>
            <w:del w:id="1376" w:author="Michael Decker" w:date="2020-04-18T18:16:00Z">
              <w:r w:rsidDel="00990A51">
                <w:rPr>
                  <w:color w:val="000000"/>
                  <w:sz w:val="20"/>
                  <w:szCs w:val="20"/>
                </w:rPr>
                <w:delText>11952</w:delText>
              </w:r>
            </w:del>
          </w:p>
        </w:tc>
        <w:tc>
          <w:tcPr>
            <w:tcW w:w="0" w:type="auto"/>
            <w:vAlign w:val="bottom"/>
          </w:tcPr>
          <w:p w14:paraId="0CB23F75" w14:textId="5581F2CE" w:rsidR="00F25551" w:rsidDel="00990A51" w:rsidRDefault="00F25551" w:rsidP="00F25551">
            <w:pPr>
              <w:ind w:firstLine="0"/>
              <w:jc w:val="right"/>
              <w:rPr>
                <w:del w:id="1377" w:author="Michael Decker" w:date="2020-04-18T18:16:00Z"/>
                <w:rFonts w:cs="Times New Roman"/>
                <w:szCs w:val="24"/>
              </w:rPr>
            </w:pPr>
            <w:del w:id="1378" w:author="Michael Decker" w:date="2020-04-18T18:16:00Z">
              <w:r w:rsidDel="00990A51">
                <w:rPr>
                  <w:color w:val="000000"/>
                  <w:sz w:val="20"/>
                  <w:szCs w:val="20"/>
                </w:rPr>
                <w:delText>14</w:delText>
              </w:r>
            </w:del>
          </w:p>
        </w:tc>
        <w:tc>
          <w:tcPr>
            <w:tcW w:w="0" w:type="auto"/>
            <w:vAlign w:val="bottom"/>
          </w:tcPr>
          <w:p w14:paraId="2D39286C" w14:textId="174EC0EE" w:rsidR="00F25551" w:rsidDel="00990A51" w:rsidRDefault="00F25551" w:rsidP="00F25551">
            <w:pPr>
              <w:ind w:firstLine="0"/>
              <w:jc w:val="right"/>
              <w:rPr>
                <w:del w:id="1379" w:author="Michael Decker" w:date="2020-04-18T18:16:00Z"/>
                <w:rFonts w:cs="Times New Roman"/>
                <w:szCs w:val="24"/>
              </w:rPr>
            </w:pPr>
            <w:del w:id="1380" w:author="Michael Decker" w:date="2020-04-18T18:16:00Z">
              <w:r w:rsidDel="00990A51">
                <w:rPr>
                  <w:color w:val="000000"/>
                  <w:sz w:val="20"/>
                  <w:szCs w:val="20"/>
                </w:rPr>
                <w:delText>0</w:delText>
              </w:r>
            </w:del>
          </w:p>
        </w:tc>
        <w:tc>
          <w:tcPr>
            <w:tcW w:w="0" w:type="auto"/>
            <w:vAlign w:val="bottom"/>
          </w:tcPr>
          <w:p w14:paraId="04D08490" w14:textId="59FD13AB" w:rsidR="00F25551" w:rsidDel="00990A51" w:rsidRDefault="00F25551" w:rsidP="00F25551">
            <w:pPr>
              <w:ind w:firstLine="0"/>
              <w:jc w:val="right"/>
              <w:rPr>
                <w:del w:id="1381" w:author="Michael Decker" w:date="2020-04-18T18:16:00Z"/>
                <w:rFonts w:cs="Times New Roman"/>
                <w:szCs w:val="24"/>
              </w:rPr>
            </w:pPr>
            <w:del w:id="1382" w:author="Michael Decker" w:date="2020-04-18T18:16:00Z">
              <w:r w:rsidDel="00990A51">
                <w:rPr>
                  <w:color w:val="000000"/>
                  <w:sz w:val="20"/>
                  <w:szCs w:val="20"/>
                </w:rPr>
                <w:delText>0.17</w:delText>
              </w:r>
            </w:del>
          </w:p>
        </w:tc>
        <w:tc>
          <w:tcPr>
            <w:tcW w:w="0" w:type="auto"/>
            <w:vAlign w:val="bottom"/>
          </w:tcPr>
          <w:p w14:paraId="4E7A4D2C" w14:textId="5CB0EE73" w:rsidR="00F25551" w:rsidDel="00990A51" w:rsidRDefault="00F25551" w:rsidP="00F25551">
            <w:pPr>
              <w:ind w:firstLine="0"/>
              <w:jc w:val="right"/>
              <w:rPr>
                <w:del w:id="1383" w:author="Michael Decker" w:date="2020-04-18T18:16:00Z"/>
                <w:rFonts w:cs="Times New Roman"/>
                <w:szCs w:val="24"/>
              </w:rPr>
            </w:pPr>
            <w:del w:id="1384" w:author="Michael Decker" w:date="2020-04-18T18:16:00Z">
              <w:r w:rsidDel="00990A51">
                <w:rPr>
                  <w:color w:val="000000"/>
                  <w:sz w:val="20"/>
                  <w:szCs w:val="20"/>
                </w:rPr>
                <w:delText>0.4770</w:delText>
              </w:r>
            </w:del>
          </w:p>
        </w:tc>
      </w:tr>
      <w:tr w:rsidR="00F25551" w:rsidDel="00990A51" w14:paraId="7D188739" w14:textId="18400F11" w:rsidTr="002F6D12">
        <w:trPr>
          <w:del w:id="1385" w:author="Michael Decker" w:date="2020-04-18T18:16:00Z"/>
        </w:trPr>
        <w:tc>
          <w:tcPr>
            <w:tcW w:w="0" w:type="auto"/>
            <w:vAlign w:val="bottom"/>
          </w:tcPr>
          <w:p w14:paraId="2F77971C" w14:textId="29227286" w:rsidR="00F25551" w:rsidDel="00990A51" w:rsidRDefault="00F25551" w:rsidP="00F25551">
            <w:pPr>
              <w:ind w:firstLine="0"/>
              <w:rPr>
                <w:del w:id="1386" w:author="Michael Decker" w:date="2020-04-18T18:16:00Z"/>
                <w:rFonts w:cs="Times New Roman"/>
                <w:szCs w:val="24"/>
              </w:rPr>
            </w:pPr>
            <w:del w:id="1387" w:author="Michael Decker" w:date="2020-04-18T18:16:00Z">
              <w:r w:rsidDel="00990A51">
                <w:rPr>
                  <w:color w:val="000000"/>
                  <w:sz w:val="20"/>
                  <w:szCs w:val="20"/>
                </w:rPr>
                <w:delText>XobotOS</w:delText>
              </w:r>
            </w:del>
          </w:p>
        </w:tc>
        <w:tc>
          <w:tcPr>
            <w:tcW w:w="0" w:type="auto"/>
            <w:vAlign w:val="bottom"/>
          </w:tcPr>
          <w:p w14:paraId="19ECE597" w14:textId="1D878732" w:rsidR="00F25551" w:rsidDel="00990A51" w:rsidRDefault="00F25551" w:rsidP="00F25551">
            <w:pPr>
              <w:ind w:firstLine="0"/>
              <w:rPr>
                <w:del w:id="1388" w:author="Michael Decker" w:date="2020-04-18T18:16:00Z"/>
                <w:rFonts w:cs="Times New Roman"/>
                <w:szCs w:val="24"/>
              </w:rPr>
            </w:pPr>
            <w:del w:id="1389" w:author="Michael Decker" w:date="2020-04-18T18:16:00Z">
              <w:r w:rsidDel="00990A51">
                <w:rPr>
                  <w:color w:val="000000"/>
                  <w:sz w:val="20"/>
                  <w:szCs w:val="20"/>
                </w:rPr>
                <w:delText>Java/C++/C#/C</w:delText>
              </w:r>
            </w:del>
          </w:p>
        </w:tc>
        <w:tc>
          <w:tcPr>
            <w:tcW w:w="0" w:type="auto"/>
            <w:vAlign w:val="bottom"/>
          </w:tcPr>
          <w:p w14:paraId="30309238" w14:textId="68F78430" w:rsidR="00F25551" w:rsidDel="00990A51" w:rsidRDefault="00F25551" w:rsidP="00F25551">
            <w:pPr>
              <w:ind w:firstLine="0"/>
              <w:jc w:val="right"/>
              <w:rPr>
                <w:del w:id="1390" w:author="Michael Decker" w:date="2020-04-18T18:16:00Z"/>
                <w:rFonts w:cs="Times New Roman"/>
                <w:szCs w:val="24"/>
              </w:rPr>
            </w:pPr>
            <w:del w:id="1391" w:author="Michael Decker" w:date="2020-04-18T18:16:00Z">
              <w:r w:rsidDel="00990A51">
                <w:rPr>
                  <w:color w:val="000000"/>
                  <w:sz w:val="20"/>
                  <w:szCs w:val="20"/>
                </w:rPr>
                <w:delText>1</w:delText>
              </w:r>
            </w:del>
          </w:p>
        </w:tc>
        <w:tc>
          <w:tcPr>
            <w:tcW w:w="0" w:type="auto"/>
            <w:vAlign w:val="bottom"/>
          </w:tcPr>
          <w:p w14:paraId="5266494E" w14:textId="0E9B0F28" w:rsidR="00F25551" w:rsidDel="00990A51" w:rsidRDefault="00F25551" w:rsidP="00F25551">
            <w:pPr>
              <w:ind w:firstLine="0"/>
              <w:jc w:val="right"/>
              <w:rPr>
                <w:del w:id="1392" w:author="Michael Decker" w:date="2020-04-18T18:16:00Z"/>
                <w:rFonts w:cs="Times New Roman"/>
                <w:szCs w:val="24"/>
              </w:rPr>
            </w:pPr>
            <w:del w:id="1393" w:author="Michael Decker" w:date="2020-04-18T18:16:00Z">
              <w:r w:rsidDel="00990A51">
                <w:rPr>
                  <w:color w:val="000000"/>
                  <w:sz w:val="20"/>
                  <w:szCs w:val="20"/>
                </w:rPr>
                <w:delText>2002448</w:delText>
              </w:r>
            </w:del>
          </w:p>
        </w:tc>
        <w:tc>
          <w:tcPr>
            <w:tcW w:w="0" w:type="auto"/>
            <w:vAlign w:val="bottom"/>
          </w:tcPr>
          <w:p w14:paraId="391722CF" w14:textId="5B90FE53" w:rsidR="00F25551" w:rsidDel="00990A51" w:rsidRDefault="00F25551" w:rsidP="00F25551">
            <w:pPr>
              <w:ind w:firstLine="0"/>
              <w:jc w:val="right"/>
              <w:rPr>
                <w:del w:id="1394" w:author="Michael Decker" w:date="2020-04-18T18:16:00Z"/>
                <w:rFonts w:cs="Times New Roman"/>
                <w:szCs w:val="24"/>
              </w:rPr>
            </w:pPr>
            <w:del w:id="1395" w:author="Michael Decker" w:date="2020-04-18T18:16:00Z">
              <w:r w:rsidDel="00990A51">
                <w:rPr>
                  <w:color w:val="000000"/>
                  <w:sz w:val="20"/>
                  <w:szCs w:val="20"/>
                </w:rPr>
                <w:delText>1125133</w:delText>
              </w:r>
            </w:del>
          </w:p>
        </w:tc>
        <w:tc>
          <w:tcPr>
            <w:tcW w:w="0" w:type="auto"/>
            <w:vAlign w:val="bottom"/>
          </w:tcPr>
          <w:p w14:paraId="479F2123" w14:textId="2B419F26" w:rsidR="00F25551" w:rsidDel="00990A51" w:rsidRDefault="00F25551" w:rsidP="00F25551">
            <w:pPr>
              <w:ind w:firstLine="0"/>
              <w:jc w:val="right"/>
              <w:rPr>
                <w:del w:id="1396" w:author="Michael Decker" w:date="2020-04-18T18:16:00Z"/>
                <w:rFonts w:cs="Times New Roman"/>
                <w:szCs w:val="24"/>
              </w:rPr>
            </w:pPr>
            <w:del w:id="1397" w:author="Michael Decker" w:date="2020-04-18T18:16:00Z">
              <w:r w:rsidDel="00990A51">
                <w:rPr>
                  <w:color w:val="000000"/>
                  <w:sz w:val="20"/>
                  <w:szCs w:val="20"/>
                </w:rPr>
                <w:delText>33</w:delText>
              </w:r>
            </w:del>
          </w:p>
        </w:tc>
        <w:tc>
          <w:tcPr>
            <w:tcW w:w="0" w:type="auto"/>
            <w:vAlign w:val="bottom"/>
          </w:tcPr>
          <w:p w14:paraId="3EC70F8F" w14:textId="3767CFEA" w:rsidR="00F25551" w:rsidDel="00990A51" w:rsidRDefault="00F25551" w:rsidP="00F25551">
            <w:pPr>
              <w:ind w:firstLine="0"/>
              <w:jc w:val="right"/>
              <w:rPr>
                <w:del w:id="1398" w:author="Michael Decker" w:date="2020-04-18T18:16:00Z"/>
                <w:rFonts w:cs="Times New Roman"/>
                <w:szCs w:val="24"/>
              </w:rPr>
            </w:pPr>
            <w:del w:id="1399" w:author="Michael Decker" w:date="2020-04-18T18:16:00Z">
              <w:r w:rsidDel="00990A51">
                <w:rPr>
                  <w:color w:val="000000"/>
                  <w:sz w:val="20"/>
                  <w:szCs w:val="20"/>
                </w:rPr>
                <w:delText>0</w:delText>
              </w:r>
            </w:del>
          </w:p>
        </w:tc>
        <w:tc>
          <w:tcPr>
            <w:tcW w:w="0" w:type="auto"/>
            <w:vAlign w:val="bottom"/>
          </w:tcPr>
          <w:p w14:paraId="75ACC49A" w14:textId="2A75843C" w:rsidR="00F25551" w:rsidDel="00990A51" w:rsidRDefault="00F25551" w:rsidP="00F25551">
            <w:pPr>
              <w:ind w:firstLine="0"/>
              <w:jc w:val="right"/>
              <w:rPr>
                <w:del w:id="1400" w:author="Michael Decker" w:date="2020-04-18T18:16:00Z"/>
                <w:rFonts w:cs="Times New Roman"/>
                <w:szCs w:val="24"/>
              </w:rPr>
            </w:pPr>
            <w:del w:id="1401" w:author="Michael Decker" w:date="2020-04-18T18:16:00Z">
              <w:r w:rsidDel="00990A51">
                <w:rPr>
                  <w:color w:val="000000"/>
                  <w:sz w:val="20"/>
                  <w:szCs w:val="20"/>
                </w:rPr>
                <w:delText>0.56</w:delText>
              </w:r>
            </w:del>
          </w:p>
        </w:tc>
        <w:tc>
          <w:tcPr>
            <w:tcW w:w="0" w:type="auto"/>
            <w:vAlign w:val="bottom"/>
          </w:tcPr>
          <w:p w14:paraId="7FFF381C" w14:textId="41D15F41" w:rsidR="00F25551" w:rsidDel="00990A51" w:rsidRDefault="00F25551" w:rsidP="00F25551">
            <w:pPr>
              <w:ind w:firstLine="0"/>
              <w:jc w:val="right"/>
              <w:rPr>
                <w:del w:id="1402" w:author="Michael Decker" w:date="2020-04-18T18:16:00Z"/>
                <w:rFonts w:cs="Times New Roman"/>
                <w:szCs w:val="24"/>
              </w:rPr>
            </w:pPr>
            <w:del w:id="1403" w:author="Michael Decker" w:date="2020-04-18T18:16:00Z">
              <w:r w:rsidDel="00990A51">
                <w:rPr>
                  <w:color w:val="000000"/>
                  <w:sz w:val="20"/>
                  <w:szCs w:val="20"/>
                </w:rPr>
                <w:delText>1.1244</w:delText>
              </w:r>
            </w:del>
          </w:p>
        </w:tc>
      </w:tr>
      <w:tr w:rsidR="00F25551" w:rsidDel="00990A51" w14:paraId="1B1AF2F8" w14:textId="2EC519B0" w:rsidTr="002F6D12">
        <w:trPr>
          <w:del w:id="1404" w:author="Michael Decker" w:date="2020-04-18T18:16:00Z"/>
        </w:trPr>
        <w:tc>
          <w:tcPr>
            <w:tcW w:w="0" w:type="auto"/>
            <w:vAlign w:val="bottom"/>
          </w:tcPr>
          <w:p w14:paraId="31089C0E" w14:textId="3A6E1692" w:rsidR="00F25551" w:rsidDel="00990A51" w:rsidRDefault="00F25551" w:rsidP="00F25551">
            <w:pPr>
              <w:ind w:firstLine="0"/>
              <w:rPr>
                <w:del w:id="1405" w:author="Michael Decker" w:date="2020-04-18T18:16:00Z"/>
                <w:rFonts w:cs="Times New Roman"/>
                <w:szCs w:val="24"/>
              </w:rPr>
            </w:pPr>
            <w:del w:id="1406" w:author="Michael Decker" w:date="2020-04-18T18:16:00Z">
              <w:r w:rsidDel="00990A51">
                <w:rPr>
                  <w:color w:val="000000"/>
                  <w:sz w:val="20"/>
                  <w:szCs w:val="20"/>
                </w:rPr>
                <w:delText>Total</w:delText>
              </w:r>
            </w:del>
          </w:p>
        </w:tc>
        <w:tc>
          <w:tcPr>
            <w:tcW w:w="0" w:type="auto"/>
            <w:vAlign w:val="bottom"/>
          </w:tcPr>
          <w:p w14:paraId="325792CA" w14:textId="2C64C11F" w:rsidR="00F25551" w:rsidDel="00990A51" w:rsidRDefault="00F25551" w:rsidP="00F25551">
            <w:pPr>
              <w:ind w:firstLine="0"/>
              <w:rPr>
                <w:del w:id="1407" w:author="Michael Decker" w:date="2020-04-18T18:16:00Z"/>
                <w:rFonts w:cs="Times New Roman"/>
                <w:szCs w:val="24"/>
              </w:rPr>
            </w:pPr>
          </w:p>
        </w:tc>
        <w:tc>
          <w:tcPr>
            <w:tcW w:w="0" w:type="auto"/>
            <w:vAlign w:val="bottom"/>
          </w:tcPr>
          <w:p w14:paraId="64A710B8" w14:textId="44885282" w:rsidR="00F25551" w:rsidDel="00990A51" w:rsidRDefault="00F25551" w:rsidP="00F25551">
            <w:pPr>
              <w:ind w:firstLine="0"/>
              <w:jc w:val="right"/>
              <w:rPr>
                <w:del w:id="1408" w:author="Michael Decker" w:date="2020-04-18T18:16:00Z"/>
                <w:rFonts w:cs="Times New Roman"/>
                <w:szCs w:val="24"/>
              </w:rPr>
            </w:pPr>
            <w:del w:id="1409" w:author="Michael Decker" w:date="2020-04-18T18:16:00Z">
              <w:r w:rsidDel="00990A51">
                <w:rPr>
                  <w:color w:val="000000"/>
                  <w:sz w:val="20"/>
                  <w:szCs w:val="20"/>
                </w:rPr>
                <w:delText>5022.00</w:delText>
              </w:r>
            </w:del>
          </w:p>
        </w:tc>
        <w:tc>
          <w:tcPr>
            <w:tcW w:w="0" w:type="auto"/>
            <w:vAlign w:val="bottom"/>
          </w:tcPr>
          <w:p w14:paraId="78394BAA" w14:textId="62AE4FFA" w:rsidR="00F25551" w:rsidDel="00990A51" w:rsidRDefault="00F25551" w:rsidP="00F25551">
            <w:pPr>
              <w:ind w:firstLine="0"/>
              <w:jc w:val="right"/>
              <w:rPr>
                <w:del w:id="1410" w:author="Michael Decker" w:date="2020-04-18T18:16:00Z"/>
                <w:rFonts w:cs="Times New Roman"/>
                <w:szCs w:val="24"/>
              </w:rPr>
            </w:pPr>
            <w:del w:id="1411" w:author="Michael Decker" w:date="2020-04-18T18:16:00Z">
              <w:r w:rsidDel="00990A51">
                <w:rPr>
                  <w:color w:val="000000"/>
                  <w:sz w:val="20"/>
                  <w:szCs w:val="20"/>
                </w:rPr>
                <w:delText>18999004.00</w:delText>
              </w:r>
            </w:del>
          </w:p>
        </w:tc>
        <w:tc>
          <w:tcPr>
            <w:tcW w:w="0" w:type="auto"/>
            <w:vAlign w:val="bottom"/>
          </w:tcPr>
          <w:p w14:paraId="4918BD61" w14:textId="13AF7736" w:rsidR="00F25551" w:rsidDel="00990A51" w:rsidRDefault="00F25551" w:rsidP="00F25551">
            <w:pPr>
              <w:ind w:firstLine="0"/>
              <w:jc w:val="right"/>
              <w:rPr>
                <w:del w:id="1412" w:author="Michael Decker" w:date="2020-04-18T18:16:00Z"/>
                <w:rFonts w:cs="Times New Roman"/>
                <w:szCs w:val="24"/>
              </w:rPr>
            </w:pPr>
            <w:del w:id="1413" w:author="Michael Decker" w:date="2020-04-18T18:16:00Z">
              <w:r w:rsidDel="00990A51">
                <w:rPr>
                  <w:color w:val="000000"/>
                  <w:sz w:val="20"/>
                  <w:szCs w:val="20"/>
                </w:rPr>
                <w:delText>7762476.00</w:delText>
              </w:r>
            </w:del>
          </w:p>
        </w:tc>
        <w:tc>
          <w:tcPr>
            <w:tcW w:w="0" w:type="auto"/>
            <w:vAlign w:val="bottom"/>
          </w:tcPr>
          <w:p w14:paraId="55261F8F" w14:textId="52849FB0" w:rsidR="00F25551" w:rsidDel="00990A51" w:rsidRDefault="00F25551" w:rsidP="00F25551">
            <w:pPr>
              <w:ind w:firstLine="0"/>
              <w:jc w:val="right"/>
              <w:rPr>
                <w:del w:id="1414" w:author="Michael Decker" w:date="2020-04-18T18:16:00Z"/>
                <w:rFonts w:cs="Times New Roman"/>
                <w:szCs w:val="24"/>
              </w:rPr>
            </w:pPr>
            <w:del w:id="1415" w:author="Michael Decker" w:date="2020-04-18T18:16:00Z">
              <w:r w:rsidDel="00990A51">
                <w:rPr>
                  <w:color w:val="000000"/>
                  <w:sz w:val="20"/>
                  <w:szCs w:val="20"/>
                </w:rPr>
                <w:delText>2935.00</w:delText>
              </w:r>
            </w:del>
          </w:p>
        </w:tc>
        <w:tc>
          <w:tcPr>
            <w:tcW w:w="0" w:type="auto"/>
            <w:vAlign w:val="bottom"/>
          </w:tcPr>
          <w:p w14:paraId="32958B50" w14:textId="2218F0CD" w:rsidR="00F25551" w:rsidDel="00990A51" w:rsidRDefault="00F25551" w:rsidP="00F25551">
            <w:pPr>
              <w:ind w:firstLine="0"/>
              <w:jc w:val="right"/>
              <w:rPr>
                <w:del w:id="1416" w:author="Michael Decker" w:date="2020-04-18T18:16:00Z"/>
                <w:rFonts w:cs="Times New Roman"/>
                <w:szCs w:val="24"/>
              </w:rPr>
            </w:pPr>
            <w:del w:id="1417" w:author="Michael Decker" w:date="2020-04-18T18:16:00Z">
              <w:r w:rsidDel="00990A51">
                <w:rPr>
                  <w:color w:val="000000"/>
                  <w:sz w:val="20"/>
                  <w:szCs w:val="20"/>
                </w:rPr>
                <w:delText>303.00</w:delText>
              </w:r>
            </w:del>
          </w:p>
        </w:tc>
        <w:tc>
          <w:tcPr>
            <w:tcW w:w="0" w:type="auto"/>
            <w:vAlign w:val="bottom"/>
          </w:tcPr>
          <w:p w14:paraId="2E0E5827" w14:textId="31DA9FC5" w:rsidR="00F25551" w:rsidDel="00990A51" w:rsidRDefault="00F25551" w:rsidP="00F25551">
            <w:pPr>
              <w:ind w:firstLine="0"/>
              <w:jc w:val="right"/>
              <w:rPr>
                <w:del w:id="1418" w:author="Michael Decker" w:date="2020-04-18T18:16:00Z"/>
                <w:rFonts w:cs="Times New Roman"/>
                <w:szCs w:val="24"/>
              </w:rPr>
            </w:pPr>
          </w:p>
        </w:tc>
        <w:tc>
          <w:tcPr>
            <w:tcW w:w="0" w:type="auto"/>
            <w:vAlign w:val="bottom"/>
          </w:tcPr>
          <w:p w14:paraId="77588CB5" w14:textId="70EF7E17" w:rsidR="00F25551" w:rsidDel="00990A51" w:rsidRDefault="00F25551" w:rsidP="00F25551">
            <w:pPr>
              <w:ind w:firstLine="0"/>
              <w:jc w:val="right"/>
              <w:rPr>
                <w:del w:id="1419" w:author="Michael Decker" w:date="2020-04-18T18:16:00Z"/>
                <w:rFonts w:cs="Times New Roman"/>
                <w:szCs w:val="24"/>
              </w:rPr>
            </w:pPr>
            <w:del w:id="1420" w:author="Michael Decker" w:date="2020-04-18T18:16:00Z">
              <w:r w:rsidDel="00990A51">
                <w:rPr>
                  <w:color w:val="000000"/>
                  <w:sz w:val="20"/>
                  <w:szCs w:val="20"/>
                </w:rPr>
                <w:delText>100.0000</w:delText>
              </w:r>
            </w:del>
          </w:p>
        </w:tc>
      </w:tr>
      <w:tr w:rsidR="00F25551" w:rsidDel="00990A51" w14:paraId="2239CFE0" w14:textId="173379B3" w:rsidTr="002F6D12">
        <w:trPr>
          <w:del w:id="1421" w:author="Michael Decker" w:date="2020-04-18T18:16:00Z"/>
        </w:trPr>
        <w:tc>
          <w:tcPr>
            <w:tcW w:w="0" w:type="auto"/>
            <w:vAlign w:val="bottom"/>
          </w:tcPr>
          <w:p w14:paraId="73E7C744" w14:textId="2DD0FD12" w:rsidR="00F25551" w:rsidDel="00990A51" w:rsidRDefault="00F25551" w:rsidP="00F25551">
            <w:pPr>
              <w:ind w:firstLine="0"/>
              <w:rPr>
                <w:del w:id="1422" w:author="Michael Decker" w:date="2020-04-18T18:16:00Z"/>
                <w:rFonts w:cs="Times New Roman"/>
                <w:szCs w:val="24"/>
              </w:rPr>
            </w:pPr>
            <w:del w:id="1423" w:author="Michael Decker" w:date="2020-04-18T18:16:00Z">
              <w:r w:rsidDel="00990A51">
                <w:rPr>
                  <w:color w:val="000000"/>
                  <w:sz w:val="20"/>
                  <w:szCs w:val="20"/>
                </w:rPr>
                <w:delText>Average</w:delText>
              </w:r>
            </w:del>
          </w:p>
        </w:tc>
        <w:tc>
          <w:tcPr>
            <w:tcW w:w="0" w:type="auto"/>
            <w:vAlign w:val="bottom"/>
          </w:tcPr>
          <w:p w14:paraId="1DD47E3B" w14:textId="458964BE" w:rsidR="00F25551" w:rsidDel="00990A51" w:rsidRDefault="00F25551" w:rsidP="00F25551">
            <w:pPr>
              <w:ind w:firstLine="0"/>
              <w:rPr>
                <w:del w:id="1424" w:author="Michael Decker" w:date="2020-04-18T18:16:00Z"/>
                <w:rFonts w:cs="Times New Roman"/>
                <w:szCs w:val="24"/>
              </w:rPr>
            </w:pPr>
          </w:p>
        </w:tc>
        <w:tc>
          <w:tcPr>
            <w:tcW w:w="0" w:type="auto"/>
            <w:vAlign w:val="bottom"/>
          </w:tcPr>
          <w:p w14:paraId="7BFB6117" w14:textId="41B97F4F" w:rsidR="00F25551" w:rsidDel="00990A51" w:rsidRDefault="00F25551" w:rsidP="00F25551">
            <w:pPr>
              <w:ind w:firstLine="0"/>
              <w:jc w:val="right"/>
              <w:rPr>
                <w:del w:id="1425" w:author="Michael Decker" w:date="2020-04-18T18:16:00Z"/>
                <w:rFonts w:cs="Times New Roman"/>
                <w:szCs w:val="24"/>
              </w:rPr>
            </w:pPr>
            <w:del w:id="1426" w:author="Michael Decker" w:date="2020-04-18T18:16:00Z">
              <w:r w:rsidDel="00990A51">
                <w:rPr>
                  <w:color w:val="000000"/>
                  <w:sz w:val="20"/>
                  <w:szCs w:val="20"/>
                </w:rPr>
                <w:delText>64.38</w:delText>
              </w:r>
            </w:del>
          </w:p>
        </w:tc>
        <w:tc>
          <w:tcPr>
            <w:tcW w:w="0" w:type="auto"/>
            <w:vAlign w:val="bottom"/>
          </w:tcPr>
          <w:p w14:paraId="75C8B061" w14:textId="68EC65F8" w:rsidR="00F25551" w:rsidDel="00990A51" w:rsidRDefault="00F25551" w:rsidP="00F25551">
            <w:pPr>
              <w:ind w:firstLine="0"/>
              <w:jc w:val="right"/>
              <w:rPr>
                <w:del w:id="1427" w:author="Michael Decker" w:date="2020-04-18T18:16:00Z"/>
                <w:rFonts w:cs="Times New Roman"/>
                <w:szCs w:val="24"/>
              </w:rPr>
            </w:pPr>
            <w:del w:id="1428" w:author="Michael Decker" w:date="2020-04-18T18:16:00Z">
              <w:r w:rsidDel="00990A51">
                <w:rPr>
                  <w:color w:val="000000"/>
                  <w:sz w:val="20"/>
                  <w:szCs w:val="20"/>
                </w:rPr>
                <w:delText>243576.97</w:delText>
              </w:r>
            </w:del>
          </w:p>
        </w:tc>
        <w:tc>
          <w:tcPr>
            <w:tcW w:w="0" w:type="auto"/>
            <w:vAlign w:val="bottom"/>
          </w:tcPr>
          <w:p w14:paraId="2F23715A" w14:textId="3104AC6E" w:rsidR="00F25551" w:rsidDel="00990A51" w:rsidRDefault="00F25551" w:rsidP="00F25551">
            <w:pPr>
              <w:ind w:firstLine="0"/>
              <w:jc w:val="right"/>
              <w:rPr>
                <w:del w:id="1429" w:author="Michael Decker" w:date="2020-04-18T18:16:00Z"/>
                <w:rFonts w:cs="Times New Roman"/>
                <w:szCs w:val="24"/>
              </w:rPr>
            </w:pPr>
            <w:del w:id="1430" w:author="Michael Decker" w:date="2020-04-18T18:16:00Z">
              <w:r w:rsidDel="00990A51">
                <w:rPr>
                  <w:color w:val="000000"/>
                  <w:sz w:val="20"/>
                  <w:szCs w:val="20"/>
                </w:rPr>
                <w:delText>99518.92</w:delText>
              </w:r>
            </w:del>
          </w:p>
        </w:tc>
        <w:tc>
          <w:tcPr>
            <w:tcW w:w="0" w:type="auto"/>
            <w:vAlign w:val="bottom"/>
          </w:tcPr>
          <w:p w14:paraId="7DC043C3" w14:textId="11B12750" w:rsidR="00F25551" w:rsidDel="00990A51" w:rsidRDefault="00F25551" w:rsidP="00F25551">
            <w:pPr>
              <w:ind w:firstLine="0"/>
              <w:jc w:val="right"/>
              <w:rPr>
                <w:del w:id="1431" w:author="Michael Decker" w:date="2020-04-18T18:16:00Z"/>
                <w:rFonts w:cs="Times New Roman"/>
                <w:szCs w:val="24"/>
              </w:rPr>
            </w:pPr>
            <w:del w:id="1432" w:author="Michael Decker" w:date="2020-04-18T18:16:00Z">
              <w:r w:rsidDel="00990A51">
                <w:rPr>
                  <w:color w:val="000000"/>
                  <w:sz w:val="20"/>
                  <w:szCs w:val="20"/>
                </w:rPr>
                <w:delText>37.63</w:delText>
              </w:r>
            </w:del>
          </w:p>
        </w:tc>
        <w:tc>
          <w:tcPr>
            <w:tcW w:w="0" w:type="auto"/>
            <w:vAlign w:val="bottom"/>
          </w:tcPr>
          <w:p w14:paraId="53F48746" w14:textId="66805342" w:rsidR="00F25551" w:rsidDel="00990A51" w:rsidRDefault="00F25551" w:rsidP="00F25551">
            <w:pPr>
              <w:ind w:firstLine="0"/>
              <w:jc w:val="right"/>
              <w:rPr>
                <w:del w:id="1433" w:author="Michael Decker" w:date="2020-04-18T18:16:00Z"/>
                <w:rFonts w:cs="Times New Roman"/>
                <w:szCs w:val="24"/>
              </w:rPr>
            </w:pPr>
            <w:del w:id="1434" w:author="Michael Decker" w:date="2020-04-18T18:16:00Z">
              <w:r w:rsidDel="00990A51">
                <w:rPr>
                  <w:color w:val="000000"/>
                  <w:sz w:val="20"/>
                  <w:szCs w:val="20"/>
                </w:rPr>
                <w:delText>3.88</w:delText>
              </w:r>
            </w:del>
          </w:p>
        </w:tc>
        <w:tc>
          <w:tcPr>
            <w:tcW w:w="0" w:type="auto"/>
            <w:vAlign w:val="bottom"/>
          </w:tcPr>
          <w:p w14:paraId="66F676F2" w14:textId="7823107B" w:rsidR="00F25551" w:rsidDel="00990A51" w:rsidRDefault="00F25551" w:rsidP="00F25551">
            <w:pPr>
              <w:ind w:firstLine="0"/>
              <w:jc w:val="right"/>
              <w:rPr>
                <w:del w:id="1435" w:author="Michael Decker" w:date="2020-04-18T18:16:00Z"/>
                <w:rFonts w:cs="Times New Roman"/>
                <w:szCs w:val="24"/>
              </w:rPr>
            </w:pPr>
            <w:del w:id="1436" w:author="Michael Decker" w:date="2020-04-18T18:16:00Z">
              <w:r w:rsidDel="00990A51">
                <w:rPr>
                  <w:color w:val="000000"/>
                  <w:sz w:val="20"/>
                  <w:szCs w:val="20"/>
                </w:rPr>
                <w:delText>0.23</w:delText>
              </w:r>
            </w:del>
          </w:p>
        </w:tc>
        <w:tc>
          <w:tcPr>
            <w:tcW w:w="0" w:type="auto"/>
            <w:vAlign w:val="bottom"/>
          </w:tcPr>
          <w:p w14:paraId="183E1F0C" w14:textId="46BB36D6" w:rsidR="00F25551" w:rsidDel="00990A51" w:rsidRDefault="00F25551" w:rsidP="00F25551">
            <w:pPr>
              <w:ind w:firstLine="0"/>
              <w:jc w:val="right"/>
              <w:rPr>
                <w:del w:id="1437" w:author="Michael Decker" w:date="2020-04-18T18:16:00Z"/>
                <w:rFonts w:cs="Times New Roman"/>
                <w:szCs w:val="24"/>
              </w:rPr>
            </w:pPr>
            <w:del w:id="1438" w:author="Michael Decker" w:date="2020-04-18T18:16:00Z">
              <w:r w:rsidDel="00990A51">
                <w:rPr>
                  <w:color w:val="000000"/>
                  <w:sz w:val="20"/>
                  <w:szCs w:val="20"/>
                </w:rPr>
                <w:delText>1.2821</w:delText>
              </w:r>
            </w:del>
          </w:p>
        </w:tc>
      </w:tr>
      <w:tr w:rsidR="00F25551" w:rsidDel="00990A51" w14:paraId="50A21896" w14:textId="6DCC5715" w:rsidTr="002F6D12">
        <w:trPr>
          <w:del w:id="1439" w:author="Michael Decker" w:date="2020-04-18T18:16:00Z"/>
        </w:trPr>
        <w:tc>
          <w:tcPr>
            <w:tcW w:w="0" w:type="auto"/>
            <w:vAlign w:val="bottom"/>
          </w:tcPr>
          <w:p w14:paraId="1EE886EA" w14:textId="56B9E30A" w:rsidR="00F25551" w:rsidDel="00990A51" w:rsidRDefault="00F25551" w:rsidP="00F25551">
            <w:pPr>
              <w:ind w:firstLine="0"/>
              <w:rPr>
                <w:del w:id="1440" w:author="Michael Decker" w:date="2020-04-18T18:16:00Z"/>
                <w:rFonts w:cs="Times New Roman"/>
                <w:szCs w:val="24"/>
              </w:rPr>
            </w:pPr>
            <w:del w:id="1441" w:author="Michael Decker" w:date="2020-04-18T18:16:00Z">
              <w:r w:rsidDel="00990A51">
                <w:rPr>
                  <w:color w:val="000000"/>
                  <w:sz w:val="20"/>
                  <w:szCs w:val="20"/>
                </w:rPr>
                <w:delText>Median</w:delText>
              </w:r>
            </w:del>
          </w:p>
        </w:tc>
        <w:tc>
          <w:tcPr>
            <w:tcW w:w="0" w:type="auto"/>
            <w:vAlign w:val="bottom"/>
          </w:tcPr>
          <w:p w14:paraId="598C7DDF" w14:textId="3447E886" w:rsidR="00F25551" w:rsidDel="00990A51" w:rsidRDefault="00F25551" w:rsidP="00F25551">
            <w:pPr>
              <w:ind w:firstLine="0"/>
              <w:rPr>
                <w:del w:id="1442" w:author="Michael Decker" w:date="2020-04-18T18:16:00Z"/>
                <w:rFonts w:cs="Times New Roman"/>
                <w:szCs w:val="24"/>
              </w:rPr>
            </w:pPr>
          </w:p>
        </w:tc>
        <w:tc>
          <w:tcPr>
            <w:tcW w:w="0" w:type="auto"/>
            <w:vAlign w:val="bottom"/>
          </w:tcPr>
          <w:p w14:paraId="7DC5BD0F" w14:textId="14B257C9" w:rsidR="00F25551" w:rsidDel="00990A51" w:rsidRDefault="00F25551" w:rsidP="00F25551">
            <w:pPr>
              <w:ind w:firstLine="0"/>
              <w:jc w:val="right"/>
              <w:rPr>
                <w:del w:id="1443" w:author="Michael Decker" w:date="2020-04-18T18:16:00Z"/>
                <w:rFonts w:cs="Times New Roman"/>
                <w:szCs w:val="24"/>
              </w:rPr>
            </w:pPr>
            <w:del w:id="1444" w:author="Michael Decker" w:date="2020-04-18T18:16:00Z">
              <w:r w:rsidDel="00990A51">
                <w:rPr>
                  <w:color w:val="000000"/>
                  <w:sz w:val="20"/>
                  <w:szCs w:val="20"/>
                </w:rPr>
                <w:delText>32.50</w:delText>
              </w:r>
            </w:del>
          </w:p>
        </w:tc>
        <w:tc>
          <w:tcPr>
            <w:tcW w:w="0" w:type="auto"/>
            <w:vAlign w:val="bottom"/>
          </w:tcPr>
          <w:p w14:paraId="25F2DB9E" w14:textId="27243DEF" w:rsidR="00F25551" w:rsidDel="00990A51" w:rsidRDefault="00F25551" w:rsidP="00F25551">
            <w:pPr>
              <w:ind w:firstLine="0"/>
              <w:jc w:val="right"/>
              <w:rPr>
                <w:del w:id="1445" w:author="Michael Decker" w:date="2020-04-18T18:16:00Z"/>
                <w:rFonts w:cs="Times New Roman"/>
                <w:szCs w:val="24"/>
              </w:rPr>
            </w:pPr>
            <w:del w:id="1446" w:author="Michael Decker" w:date="2020-04-18T18:16:00Z">
              <w:r w:rsidDel="00990A51">
                <w:rPr>
                  <w:color w:val="000000"/>
                  <w:sz w:val="20"/>
                  <w:szCs w:val="20"/>
                </w:rPr>
                <w:delText>19934.00</w:delText>
              </w:r>
            </w:del>
          </w:p>
        </w:tc>
        <w:tc>
          <w:tcPr>
            <w:tcW w:w="0" w:type="auto"/>
            <w:vAlign w:val="bottom"/>
          </w:tcPr>
          <w:p w14:paraId="70DFF6EA" w14:textId="301AA5A5" w:rsidR="00F25551" w:rsidDel="00990A51" w:rsidRDefault="00F25551" w:rsidP="00F25551">
            <w:pPr>
              <w:ind w:firstLine="0"/>
              <w:jc w:val="right"/>
              <w:rPr>
                <w:del w:id="1447" w:author="Michael Decker" w:date="2020-04-18T18:16:00Z"/>
                <w:rFonts w:cs="Times New Roman"/>
                <w:szCs w:val="24"/>
              </w:rPr>
            </w:pPr>
            <w:del w:id="1448" w:author="Michael Decker" w:date="2020-04-18T18:16:00Z">
              <w:r w:rsidDel="00990A51">
                <w:rPr>
                  <w:color w:val="000000"/>
                  <w:sz w:val="20"/>
                  <w:szCs w:val="20"/>
                </w:rPr>
                <w:delText>3687.50</w:delText>
              </w:r>
            </w:del>
          </w:p>
        </w:tc>
        <w:tc>
          <w:tcPr>
            <w:tcW w:w="0" w:type="auto"/>
            <w:vAlign w:val="bottom"/>
          </w:tcPr>
          <w:p w14:paraId="5B1069E4" w14:textId="14A81DA1" w:rsidR="00F25551" w:rsidDel="00990A51" w:rsidRDefault="00F25551" w:rsidP="00F25551">
            <w:pPr>
              <w:ind w:firstLine="0"/>
              <w:jc w:val="right"/>
              <w:rPr>
                <w:del w:id="1449" w:author="Michael Decker" w:date="2020-04-18T18:16:00Z"/>
                <w:rFonts w:cs="Times New Roman"/>
                <w:szCs w:val="24"/>
              </w:rPr>
            </w:pPr>
            <w:del w:id="1450" w:author="Michael Decker" w:date="2020-04-18T18:16:00Z">
              <w:r w:rsidDel="00990A51">
                <w:rPr>
                  <w:color w:val="000000"/>
                  <w:sz w:val="20"/>
                  <w:szCs w:val="20"/>
                </w:rPr>
                <w:delText>0.00</w:delText>
              </w:r>
            </w:del>
          </w:p>
        </w:tc>
        <w:tc>
          <w:tcPr>
            <w:tcW w:w="0" w:type="auto"/>
            <w:vAlign w:val="bottom"/>
          </w:tcPr>
          <w:p w14:paraId="1FBB2579" w14:textId="6735426F" w:rsidR="00F25551" w:rsidDel="00990A51" w:rsidRDefault="00F25551" w:rsidP="00F25551">
            <w:pPr>
              <w:ind w:firstLine="0"/>
              <w:jc w:val="right"/>
              <w:rPr>
                <w:del w:id="1451" w:author="Michael Decker" w:date="2020-04-18T18:16:00Z"/>
                <w:rFonts w:cs="Times New Roman"/>
                <w:szCs w:val="24"/>
              </w:rPr>
            </w:pPr>
            <w:del w:id="1452" w:author="Michael Decker" w:date="2020-04-18T18:16:00Z">
              <w:r w:rsidDel="00990A51">
                <w:rPr>
                  <w:color w:val="000000"/>
                  <w:sz w:val="20"/>
                  <w:szCs w:val="20"/>
                </w:rPr>
                <w:delText>0.00</w:delText>
              </w:r>
            </w:del>
          </w:p>
        </w:tc>
        <w:tc>
          <w:tcPr>
            <w:tcW w:w="0" w:type="auto"/>
            <w:vAlign w:val="bottom"/>
          </w:tcPr>
          <w:p w14:paraId="69995E08" w14:textId="729B82CD" w:rsidR="00F25551" w:rsidDel="00990A51" w:rsidRDefault="00F25551" w:rsidP="00F25551">
            <w:pPr>
              <w:ind w:firstLine="0"/>
              <w:jc w:val="right"/>
              <w:rPr>
                <w:del w:id="1453" w:author="Michael Decker" w:date="2020-04-18T18:16:00Z"/>
                <w:rFonts w:cs="Times New Roman"/>
                <w:szCs w:val="24"/>
              </w:rPr>
            </w:pPr>
            <w:del w:id="1454" w:author="Michael Decker" w:date="2020-04-18T18:16:00Z">
              <w:r w:rsidDel="00990A51">
                <w:rPr>
                  <w:color w:val="000000"/>
                  <w:sz w:val="20"/>
                  <w:szCs w:val="20"/>
                </w:rPr>
                <w:delText>0.19</w:delText>
              </w:r>
            </w:del>
          </w:p>
        </w:tc>
        <w:tc>
          <w:tcPr>
            <w:tcW w:w="0" w:type="auto"/>
            <w:vAlign w:val="bottom"/>
          </w:tcPr>
          <w:p w14:paraId="3BB95942" w14:textId="3CC85E09" w:rsidR="00F25551" w:rsidDel="00990A51" w:rsidRDefault="00F25551" w:rsidP="00F25551">
            <w:pPr>
              <w:ind w:firstLine="0"/>
              <w:jc w:val="right"/>
              <w:rPr>
                <w:del w:id="1455" w:author="Michael Decker" w:date="2020-04-18T18:16:00Z"/>
                <w:rFonts w:cs="Times New Roman"/>
                <w:szCs w:val="24"/>
              </w:rPr>
            </w:pPr>
            <w:del w:id="1456" w:author="Michael Decker" w:date="2020-04-18T18:16:00Z">
              <w:r w:rsidDel="00990A51">
                <w:rPr>
                  <w:color w:val="000000"/>
                  <w:sz w:val="20"/>
                  <w:szCs w:val="20"/>
                </w:rPr>
                <w:delText>0.0000</w:delText>
              </w:r>
            </w:del>
          </w:p>
        </w:tc>
      </w:tr>
    </w:tbl>
    <w:p w14:paraId="4531EF6E" w14:textId="50F5C151" w:rsidR="00665A7C" w:rsidDel="00990A51" w:rsidRDefault="00665A7C" w:rsidP="00665A7C">
      <w:pPr>
        <w:ind w:firstLine="0"/>
        <w:rPr>
          <w:del w:id="1457" w:author="Michael Decker" w:date="2020-04-18T18:18:00Z"/>
          <w:rFonts w:cs="Times New Roman"/>
          <w:szCs w:val="24"/>
        </w:rPr>
        <w:sectPr w:rsidR="00665A7C" w:rsidDel="00990A51" w:rsidSect="00990A51">
          <w:pgSz w:w="12240" w:h="15840" w:orient="portrait"/>
          <w:pgMar w:top="1440" w:right="1440" w:bottom="1440" w:left="1440" w:header="720" w:footer="720" w:gutter="0"/>
          <w:cols w:space="720"/>
          <w:docGrid w:linePitch="360"/>
          <w:sectPrChange w:id="1458" w:author="Michael Decker" w:date="2020-04-18T18:18:00Z">
            <w:sectPr w:rsidR="00665A7C" w:rsidDel="00990A51" w:rsidSect="00990A51">
              <w:pgSz w:w="15840" w:h="12240" w:orient="landscape"/>
              <w:pgMar w:top="1440" w:right="1440" w:bottom="1440" w:left="1440" w:header="720" w:footer="720" w:gutter="0"/>
            </w:sectPr>
          </w:sectPrChange>
        </w:sectPr>
      </w:pPr>
    </w:p>
    <w:p w14:paraId="232245C7" w14:textId="6917C90D" w:rsidR="008F6B44" w:rsidDel="00990A51" w:rsidRDefault="008F6B44" w:rsidP="008F6B44">
      <w:pPr>
        <w:jc w:val="center"/>
        <w:rPr>
          <w:del w:id="1459" w:author="Michael Decker" w:date="2020-04-18T18:18:00Z"/>
          <w:rFonts w:cs="Times New Roman"/>
          <w:b/>
          <w:bCs/>
          <w:sz w:val="32"/>
          <w:szCs w:val="32"/>
        </w:rPr>
      </w:pPr>
    </w:p>
    <w:p w14:paraId="74DB9711" w14:textId="5088F0A8" w:rsidR="008F6B44" w:rsidDel="00990A51" w:rsidRDefault="008F6B44" w:rsidP="008F6B44">
      <w:pPr>
        <w:jc w:val="center"/>
        <w:rPr>
          <w:del w:id="1460" w:author="Michael Decker" w:date="2020-04-18T18:18:00Z"/>
          <w:rFonts w:cs="Times New Roman"/>
          <w:b/>
          <w:bCs/>
          <w:sz w:val="32"/>
          <w:szCs w:val="32"/>
        </w:rPr>
      </w:pPr>
    </w:p>
    <w:p w14:paraId="273F54B9" w14:textId="6C8DF894" w:rsidR="008F6B44" w:rsidDel="00990A51" w:rsidRDefault="008F6B44" w:rsidP="008F6B44">
      <w:pPr>
        <w:jc w:val="center"/>
        <w:rPr>
          <w:del w:id="1461" w:author="Michael Decker" w:date="2020-04-18T18:18:00Z"/>
          <w:rFonts w:cs="Times New Roman"/>
          <w:b/>
          <w:bCs/>
          <w:sz w:val="32"/>
          <w:szCs w:val="32"/>
        </w:rPr>
      </w:pPr>
    </w:p>
    <w:p w14:paraId="43A20643" w14:textId="77777777" w:rsidR="008F6B44" w:rsidRPr="00347B64" w:rsidRDefault="008F6B44" w:rsidP="00A5362D">
      <w:pPr>
        <w:pStyle w:val="Heading1"/>
      </w:pPr>
      <w:r>
        <w:br/>
      </w:r>
      <w:bookmarkStart w:id="1462" w:name="_Ref37723467"/>
      <w:bookmarkStart w:id="1463" w:name="_Toc37725996"/>
      <w:r w:rsidRPr="00347B64">
        <w:t xml:space="preserve">Data </w:t>
      </w:r>
      <w:r>
        <w:t>Analysis</w:t>
      </w:r>
      <w:bookmarkEnd w:id="1462"/>
      <w:bookmarkEnd w:id="1463"/>
    </w:p>
    <w:p w14:paraId="39D71600" w14:textId="3F26F938" w:rsidR="008F6B44" w:rsidRPr="002248ED" w:rsidRDefault="008F6B44" w:rsidP="008F6B44">
      <w:pPr>
        <w:rPr>
          <w:rFonts w:cs="Times New Roman"/>
          <w:szCs w:val="24"/>
        </w:rPr>
      </w:pPr>
      <w:r>
        <w:rPr>
          <w:rFonts w:cs="Times New Roman"/>
          <w:szCs w:val="24"/>
        </w:rPr>
        <w:t xml:space="preserve">In this chapter we present our method for data analysis as well as the data analysis efforts that have failed.  </w:t>
      </w:r>
      <w:r w:rsidRPr="002248ED">
        <w:rPr>
          <w:rFonts w:cs="Times New Roman"/>
          <w:szCs w:val="24"/>
        </w:rPr>
        <w:t xml:space="preserve">When attempting to determine whether or not a comment, or a line of a block comment, is a piece of </w:t>
      </w:r>
      <w:r>
        <w:rPr>
          <w:rFonts w:cs="Times New Roman"/>
          <w:szCs w:val="24"/>
        </w:rPr>
        <w:t>commented-out code</w:t>
      </w:r>
      <w:r w:rsidRPr="002248ED">
        <w:rPr>
          <w:rFonts w:cs="Times New Roman"/>
          <w:szCs w:val="24"/>
        </w:rPr>
        <w:t xml:space="preserve"> things become much more complicated then when a trained programmer is simply able to review it</w:t>
      </w:r>
      <w:r>
        <w:rPr>
          <w:rFonts w:cs="Times New Roman"/>
          <w:szCs w:val="24"/>
        </w:rPr>
        <w:t xml:space="preserve">.  </w:t>
      </w:r>
      <w:r w:rsidRPr="002248ED">
        <w:rPr>
          <w:rFonts w:cs="Times New Roman"/>
          <w:szCs w:val="24"/>
        </w:rPr>
        <w:t>Over the progress of this research we</w:t>
      </w:r>
      <w:r>
        <w:rPr>
          <w:rFonts w:cs="Times New Roman"/>
          <w:szCs w:val="24"/>
        </w:rPr>
        <w:t xml:space="preserve"> investigated several approaches:</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1464" w:name="_Ref37725630"/>
      <w:bookmarkStart w:id="1465" w:name="_Ref37725643"/>
      <w:bookmarkStart w:id="1466" w:name="_Toc37725997"/>
      <w:r w:rsidRPr="002248ED">
        <w:t>Syntax-based Approach</w:t>
      </w:r>
      <w:bookmarkEnd w:id="1464"/>
      <w:bookmarkEnd w:id="1465"/>
      <w:bookmarkEnd w:id="1466"/>
    </w:p>
    <w:p w14:paraId="7676E169" w14:textId="77777777" w:rsidR="008F6B44" w:rsidRDefault="008F6B44" w:rsidP="008F6B44">
      <w:pPr>
        <w:rPr>
          <w:rFonts w:cs="Times New Roman"/>
          <w:szCs w:val="24"/>
        </w:rPr>
      </w:pPr>
      <w:r w:rsidRPr="002248ED">
        <w:rPr>
          <w:rFonts w:cs="Times New Roman"/>
          <w:szCs w:val="24"/>
        </w:rPr>
        <w:t xml:space="preserve"> In the syntax-based approach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Bacchelli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Bacchelli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 respectively</w:t>
      </w:r>
      <w:r>
        <w:rPr>
          <w:rFonts w:cs="Times New Roman"/>
          <w:szCs w:val="24"/>
        </w:rPr>
        <w:t xml:space="preserve">.  What we do when we are checking for these syntax </w:t>
      </w:r>
      <w:r>
        <w:rPr>
          <w:rFonts w:cs="Times New Roman"/>
          <w:szCs w:val="24"/>
        </w:rPr>
        <w:lastRenderedPageBreak/>
        <w:t xml:space="preserve">markers is parse the line one character at a time checking for semicolons, parenthesis and curly braces.  If a semicolon, open and closing parenthesis, or open and closing curly brace is found we mark the line as containing code, however if the closing brace or closing parenthesis is not found then the comment would not be considered commented-out code.  Further, there are varies times that commented-out code may not contain a semicolon, such as inside a simple if statement.  </w:t>
      </w:r>
      <w:r w:rsidRPr="002248ED">
        <w:rPr>
          <w:rFonts w:cs="Times New Roman"/>
          <w:szCs w:val="24"/>
        </w:rPr>
        <w:t xml:space="preserve">This was not something that we had at first expected to be a problem, and in fact it was, as in cases where optional snippets of code had been commented out such as </w:t>
      </w:r>
    </w:p>
    <w:p w14:paraId="49B280D7" w14:textId="77777777" w:rsidR="008F6B44" w:rsidRPr="002C4D6A" w:rsidRDefault="008F6B44" w:rsidP="008F6B44">
      <w:pPr>
        <w:spacing w:line="240" w:lineRule="auto"/>
        <w:ind w:firstLine="0"/>
        <w:jc w:val="center"/>
        <w:rPr>
          <w:rStyle w:val="Code"/>
        </w:rPr>
      </w:pPr>
      <w:r w:rsidRPr="002C4D6A">
        <w:rPr>
          <w:rStyle w:val="Code"/>
        </w:rPr>
        <w:t>//if(x &gt; 10){</w:t>
      </w:r>
    </w:p>
    <w:p w14:paraId="60059025" w14:textId="77777777" w:rsidR="008F6B44" w:rsidRPr="002C4D6A" w:rsidRDefault="008F6B44" w:rsidP="008F6B44">
      <w:pPr>
        <w:ind w:firstLine="0"/>
        <w:jc w:val="center"/>
        <w:rPr>
          <w:rStyle w:val="Code"/>
        </w:rPr>
      </w:pPr>
      <w:r>
        <w:rPr>
          <w:rStyle w:val="Code"/>
        </w:rPr>
        <w:t>i</w:t>
      </w:r>
      <w:r w:rsidRPr="002C4D6A">
        <w:rPr>
          <w:rStyle w:val="Code"/>
        </w:rPr>
        <w:t>f(x == 10){</w:t>
      </w:r>
    </w:p>
    <w:p w14:paraId="5077C5B0" w14:textId="77777777" w:rsidR="008F6B44" w:rsidRPr="002248ED" w:rsidRDefault="008F6B44" w:rsidP="008F6B44">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 the automation process would disregard these sections as it did not find the opening or closing piece that it was looking for</w:t>
      </w:r>
      <w:r>
        <w:rPr>
          <w:rFonts w:cs="Times New Roman"/>
          <w:szCs w:val="24"/>
        </w:rPr>
        <w:t xml:space="preserve">.  </w:t>
      </w:r>
      <w:r w:rsidRPr="002248ED">
        <w:rPr>
          <w:rFonts w:cs="Times New Roman"/>
          <w:szCs w:val="24"/>
        </w:rPr>
        <w:t>The second approach, which was considered but never implemented is a bag of words approach.</w:t>
      </w:r>
    </w:p>
    <w:p w14:paraId="1DE7E082" w14:textId="77777777" w:rsidR="008F6B44" w:rsidRPr="002248ED" w:rsidRDefault="008F6B44" w:rsidP="008F6B44">
      <w:pPr>
        <w:pStyle w:val="Heading2"/>
      </w:pPr>
      <w:bookmarkStart w:id="1467" w:name="_Ref37725655"/>
      <w:bookmarkStart w:id="1468" w:name="_Toc37725998"/>
      <w:r w:rsidRPr="002248ED">
        <w:t>Bag of Words Approach</w:t>
      </w:r>
      <w:bookmarkEnd w:id="1467"/>
      <w:bookmarkEnd w:id="1468"/>
    </w:p>
    <w:p w14:paraId="639CA075" w14:textId="77777777" w:rsidR="008F6B44" w:rsidRPr="002248ED" w:rsidRDefault="008F6B44" w:rsidP="008F6B44">
      <w:pPr>
        <w:rPr>
          <w:rFonts w:cs="Times New Roman"/>
          <w:szCs w:val="24"/>
        </w:rPr>
      </w:pPr>
      <w:r w:rsidRPr="002248ED">
        <w:rPr>
          <w:rFonts w:cs="Times New Roman"/>
          <w:szCs w:val="24"/>
        </w:rPr>
        <w:t>This bag of words approach is not to be confused with the keyword approach mentioned earlier in the data collection chapter, which proposes the use of common terms as an additional method of verification</w:t>
      </w:r>
      <w:r>
        <w:rPr>
          <w:rFonts w:cs="Times New Roman"/>
          <w:szCs w:val="24"/>
        </w:rPr>
        <w:t xml:space="preserve">.  </w:t>
      </w:r>
      <w:r w:rsidRPr="002248ED">
        <w:rPr>
          <w:rFonts w:cs="Times New Roman"/>
          <w:szCs w:val="24"/>
        </w:rPr>
        <w:t>Rather, the concept of this approach is to break down an entire piece of source code and create a bag of words from it, which could then be used to cross check comments for terms that are present in the line which are found to be frequent in the bag of words</w:t>
      </w:r>
      <w:r>
        <w:rPr>
          <w:rFonts w:cs="Times New Roman"/>
          <w:szCs w:val="24"/>
        </w:rPr>
        <w:t xml:space="preserve">.  </w:t>
      </w:r>
      <w:r w:rsidRPr="002248ED">
        <w:rPr>
          <w:rFonts w:cs="Times New Roman"/>
          <w:szCs w:val="24"/>
        </w:rPr>
        <w:t xml:space="preserve">For example, if we scan an entire </w:t>
      </w:r>
      <w:r>
        <w:rPr>
          <w:rFonts w:cs="Times New Roman"/>
          <w:szCs w:val="24"/>
        </w:rPr>
        <w:t>source-code file</w:t>
      </w:r>
      <w:r w:rsidRPr="002248ED">
        <w:rPr>
          <w:rFonts w:cs="Times New Roman"/>
          <w:szCs w:val="24"/>
        </w:rPr>
        <w:t xml:space="preserve"> broken down by the </w:t>
      </w:r>
      <w:r>
        <w:rPr>
          <w:rFonts w:cs="Times New Roman"/>
          <w:szCs w:val="24"/>
        </w:rPr>
        <w:t>whitespace</w:t>
      </w:r>
      <w:r w:rsidRPr="002248ED">
        <w:rPr>
          <w:rFonts w:cs="Times New Roman"/>
          <w:szCs w:val="24"/>
        </w:rPr>
        <w:t xml:space="preserve"> and then scan the comments for matching terms then we could potentially identify variables and function names held within the comments</w:t>
      </w:r>
      <w:r>
        <w:rPr>
          <w:rFonts w:cs="Times New Roman"/>
          <w:szCs w:val="24"/>
        </w:rPr>
        <w:t xml:space="preserve">.  </w:t>
      </w:r>
      <w:r w:rsidRPr="002248ED">
        <w:rPr>
          <w:rFonts w:cs="Times New Roman"/>
          <w:szCs w:val="24"/>
        </w:rPr>
        <w:t xml:space="preserve">While this could be helpful in finding </w:t>
      </w:r>
      <w:r>
        <w:rPr>
          <w:rFonts w:cs="Times New Roman"/>
          <w:szCs w:val="24"/>
        </w:rPr>
        <w:t>commented-out code</w:t>
      </w:r>
      <w:r w:rsidRPr="002248ED">
        <w:rPr>
          <w:rFonts w:cs="Times New Roman"/>
          <w:szCs w:val="24"/>
        </w:rPr>
        <w:t xml:space="preserve"> that is modifying common variables or using common variables as part of a greater </w:t>
      </w:r>
      <w:r w:rsidRPr="002248ED">
        <w:rPr>
          <w:rFonts w:cs="Times New Roman"/>
          <w:szCs w:val="24"/>
        </w:rPr>
        <w:lastRenderedPageBreak/>
        <w:t>equation, it has a number of strong failing points</w:t>
      </w:r>
      <w:r>
        <w:rPr>
          <w:rFonts w:cs="Times New Roman"/>
          <w:szCs w:val="24"/>
        </w:rPr>
        <w:t xml:space="preserve">.  </w:t>
      </w:r>
      <w:r w:rsidRPr="002248ED">
        <w:rPr>
          <w:rFonts w:cs="Times New Roman"/>
          <w:szCs w:val="24"/>
        </w:rPr>
        <w:t xml:space="preserve">First, when considering variable names, one time use variables, variables created in a piece of </w:t>
      </w:r>
      <w:r>
        <w:rPr>
          <w:rFonts w:cs="Times New Roman"/>
          <w:szCs w:val="24"/>
        </w:rPr>
        <w:t>commented-out code</w:t>
      </w:r>
      <w:r w:rsidRPr="002248ED">
        <w:rPr>
          <w:rFonts w:cs="Times New Roman"/>
          <w:szCs w:val="24"/>
        </w:rPr>
        <w:t>, and commented out functions</w:t>
      </w:r>
      <w:r>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w:t>
      </w:r>
      <w:r w:rsidRPr="00825AE2">
        <w:rPr>
          <w:rStyle w:val="Code"/>
        </w:rPr>
        <w:t>int</w:t>
      </w:r>
      <w:r w:rsidRPr="002248ED">
        <w:rPr>
          <w:rFonts w:cs="Times New Roman"/>
          <w:szCs w:val="24"/>
        </w:rPr>
        <w:t xml:space="preserve">, </w:t>
      </w:r>
      <w:r w:rsidRPr="00825AE2">
        <w:rPr>
          <w:rStyle w:val="Code"/>
        </w:rPr>
        <w:t>void</w:t>
      </w:r>
      <w:r w:rsidRPr="002248ED">
        <w:rPr>
          <w:rFonts w:cs="Times New Roman"/>
          <w:szCs w:val="24"/>
        </w:rPr>
        <w:t xml:space="preserve">, or </w:t>
      </w:r>
      <w:r w:rsidRPr="00825AE2">
        <w:rPr>
          <w:rStyle w:val="Code"/>
        </w:rPr>
        <w:t>count</w:t>
      </w:r>
      <w:r w:rsidRPr="002248ED">
        <w:rPr>
          <w:rFonts w:cs="Times New Roman"/>
          <w:szCs w:val="24"/>
        </w:rPr>
        <w:t xml:space="preserve"> will appear much more frequently</w:t>
      </w:r>
      <w:r>
        <w:rPr>
          <w:rFonts w:cs="Times New Roman"/>
          <w:szCs w:val="24"/>
        </w:rPr>
        <w:t xml:space="preserve">.  This is where frequency comes into play and why bag of words is bound to fail in this case.  If a piece of commented-out code contains a variable that occurs nowhere else, it is not going to be caught.  </w:t>
      </w:r>
      <w:r w:rsidRPr="002248ED">
        <w:rPr>
          <w:rFonts w:cs="Times New Roman"/>
          <w:szCs w:val="24"/>
        </w:rPr>
        <w:t>The other issue with this method comes down to explanations of how code functions</w:t>
      </w:r>
      <w:r>
        <w:rPr>
          <w:rFonts w:cs="Times New Roman"/>
          <w:szCs w:val="24"/>
        </w:rPr>
        <w:t>.  I</w:t>
      </w:r>
      <w:r w:rsidRPr="002248ED">
        <w:rPr>
          <w:rFonts w:cs="Times New Roman"/>
          <w:szCs w:val="24"/>
        </w:rPr>
        <w:t>n th</w:t>
      </w:r>
      <w:r>
        <w:rPr>
          <w:rFonts w:cs="Times New Roman"/>
          <w:szCs w:val="24"/>
        </w:rPr>
        <w:t>is</w:t>
      </w:r>
      <w:r w:rsidRPr="002248ED">
        <w:rPr>
          <w:rFonts w:cs="Times New Roman"/>
          <w:szCs w:val="24"/>
        </w:rPr>
        <w:t xml:space="preserve"> case</w:t>
      </w:r>
      <w:r>
        <w:rPr>
          <w:rFonts w:cs="Times New Roman"/>
          <w:szCs w:val="24"/>
        </w:rPr>
        <w:t>, in</w:t>
      </w:r>
      <w:r w:rsidRPr="002248ED">
        <w:rPr>
          <w:rFonts w:cs="Times New Roman"/>
          <w:szCs w:val="24"/>
        </w:rPr>
        <w:t xml:space="preserve"> thorough documentation a programmer may referen</w:t>
      </w:r>
      <w:r>
        <w:rPr>
          <w:rFonts w:cs="Times New Roman"/>
          <w:szCs w:val="24"/>
        </w:rPr>
        <w:t>ce</w:t>
      </w:r>
      <w:r w:rsidRPr="002248ED">
        <w:rPr>
          <w:rFonts w:cs="Times New Roman"/>
          <w:szCs w:val="24"/>
        </w:rPr>
        <w:t xml:space="preserve"> function names and variable names</w:t>
      </w:r>
      <w:r>
        <w:rPr>
          <w:rFonts w:cs="Times New Roman"/>
          <w:szCs w:val="24"/>
        </w:rPr>
        <w:t xml:space="preserve"> within an English prose comment.  T</w:t>
      </w:r>
      <w:r w:rsidRPr="002248ED">
        <w:rPr>
          <w:rFonts w:cs="Times New Roman"/>
          <w:szCs w:val="24"/>
        </w:rPr>
        <w:t>o</w:t>
      </w:r>
      <w:r>
        <w:rPr>
          <w:rFonts w:cs="Times New Roman"/>
          <w:szCs w:val="24"/>
        </w:rPr>
        <w:t>o</w:t>
      </w:r>
      <w:r w:rsidRPr="002248ED">
        <w:rPr>
          <w:rFonts w:cs="Times New Roman"/>
          <w:szCs w:val="24"/>
        </w:rPr>
        <w:t xml:space="preserve"> many of such references</w:t>
      </w:r>
      <w:r>
        <w:rPr>
          <w:rFonts w:cs="Times New Roman"/>
          <w:szCs w:val="24"/>
        </w:rPr>
        <w:t xml:space="preserve"> will</w:t>
      </w:r>
      <w:r w:rsidRPr="002248ED">
        <w:rPr>
          <w:rFonts w:cs="Times New Roman"/>
          <w:szCs w:val="24"/>
        </w:rPr>
        <w:t xml:space="preserve"> cause </w:t>
      </w:r>
      <w:r>
        <w:rPr>
          <w:rFonts w:cs="Times New Roman"/>
          <w:szCs w:val="24"/>
        </w:rPr>
        <w:t xml:space="preserve">a </w:t>
      </w:r>
      <w:r w:rsidRPr="002248ED">
        <w:rPr>
          <w:rFonts w:cs="Times New Roman"/>
          <w:szCs w:val="24"/>
        </w:rPr>
        <w:t>false positive</w:t>
      </w:r>
      <w:r>
        <w:rPr>
          <w:rFonts w:cs="Times New Roman"/>
          <w:szCs w:val="24"/>
        </w:rPr>
        <w:t xml:space="preserve">.  </w:t>
      </w:r>
      <w:r w:rsidRPr="002248ED">
        <w:rPr>
          <w:rFonts w:cs="Times New Roman"/>
          <w:szCs w:val="24"/>
        </w:rPr>
        <w:t>This brings us to our third and most current approach, what we call the frequency</w:t>
      </w:r>
      <w:r>
        <w:rPr>
          <w:rFonts w:cs="Times New Roman"/>
          <w:szCs w:val="24"/>
        </w:rPr>
        <w:t>-based</w:t>
      </w:r>
      <w:r w:rsidRPr="002248ED">
        <w:rPr>
          <w:rFonts w:cs="Times New Roman"/>
          <w:szCs w:val="24"/>
        </w:rPr>
        <w:t xml:space="preserve"> approach.</w:t>
      </w:r>
    </w:p>
    <w:p w14:paraId="0AC4A26A" w14:textId="77777777" w:rsidR="008F6B44" w:rsidRPr="001B4B22" w:rsidRDefault="008F6B44" w:rsidP="008F6B44">
      <w:pPr>
        <w:pStyle w:val="Heading2"/>
      </w:pPr>
      <w:bookmarkStart w:id="1469" w:name="_Ref37725661"/>
      <w:bookmarkStart w:id="1470" w:name="_Toc37725999"/>
      <w:r w:rsidRPr="002248ED">
        <w:lastRenderedPageBreak/>
        <w:t>Frequency</w:t>
      </w:r>
      <w:r>
        <w:t>-based</w:t>
      </w:r>
      <w:r w:rsidRPr="002248ED">
        <w:t xml:space="preserve"> Approac</w:t>
      </w:r>
      <w:r>
        <w:t>h</w:t>
      </w:r>
      <w:bookmarkEnd w:id="1469"/>
      <w:bookmarkEnd w:id="1470"/>
    </w:p>
    <w:p w14:paraId="3497844A" w14:textId="20030A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5FA4BC51">
            <wp:simplePos x="0" y="0"/>
            <wp:positionH relativeFrom="margin">
              <wp:posOffset>532765</wp:posOffset>
            </wp:positionH>
            <wp:positionV relativeFrom="page">
              <wp:posOffset>5145259</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255225C4" w:rsidR="00CA4C76" w:rsidRPr="0043682C" w:rsidRDefault="00CA4C76" w:rsidP="008F6B44">
                            <w:pPr>
                              <w:pStyle w:val="FigureCaption"/>
                              <w:rPr>
                                <w:rFonts w:cs="Times New Roman"/>
                                <w:noProof/>
                              </w:rPr>
                            </w:pPr>
                            <w:bookmarkStart w:id="1471" w:name="_Ref37725781"/>
                            <w:bookmarkStart w:id="1472"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471"/>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4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255225C4" w:rsidR="00CA4C76" w:rsidRPr="0043682C" w:rsidRDefault="00CA4C76" w:rsidP="008F6B44">
                      <w:pPr>
                        <w:pStyle w:val="FigureCaption"/>
                        <w:rPr>
                          <w:rFonts w:cs="Times New Roman"/>
                          <w:noProof/>
                        </w:rPr>
                      </w:pPr>
                      <w:bookmarkStart w:id="1473" w:name="_Ref37725781"/>
                      <w:bookmarkStart w:id="1474"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1473"/>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bookmarkEnd w:id="1474"/>
                    </w:p>
                  </w:txbxContent>
                </v:textbox>
                <w10:wrap type="topAndBottom"/>
              </v:shape>
            </w:pict>
          </mc:Fallback>
        </mc:AlternateContent>
      </w:r>
      <w:r w:rsidRPr="002248ED">
        <w:rPr>
          <w:rFonts w:cs="Times New Roman"/>
          <w:szCs w:val="24"/>
        </w:rPr>
        <w:t>The original basis of the frequency approach is derived from the works of Dvorak  who is famous 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Nakic-Alfirevic and Durek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 and relocated their positions 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Pr="002248ED">
        <w:rPr>
          <w:rFonts w:cs="Times New Roman"/>
          <w:szCs w:val="24"/>
        </w:rPr>
        <w:t>As s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there are thirteen symbols which have a </w:t>
      </w:r>
      <w:r w:rsidRPr="002248ED">
        <w:rPr>
          <w:rFonts w:cs="Times New Roman"/>
          <w:szCs w:val="24"/>
        </w:rPr>
        <w:lastRenderedPageBreak/>
        <w:t xml:space="preserve">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77777777" w:rsidR="008F6B44" w:rsidRPr="002248ED" w:rsidRDefault="008F6B44" w:rsidP="008F6B44">
      <w:pPr>
        <w:rPr>
          <w:rFonts w:cs="Times New Roman"/>
          <w:szCs w:val="24"/>
        </w:rPr>
      </w:pPr>
      <w:r w:rsidRPr="002248ED">
        <w:rPr>
          <w:rFonts w:cs="Times New Roman"/>
          <w:szCs w:val="24"/>
        </w:rPr>
        <w:t xml:space="preserve">The most staggering of these numbers is actually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i = a + b;</w:t>
      </w:r>
    </w:p>
    <w:p w14:paraId="471C3279" w14:textId="77777777" w:rsidR="008F6B44" w:rsidRDefault="008F6B44" w:rsidP="008F6B44">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Further, taking into consideration Mayzner’s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Norvig]</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This means that in the same space of total characters, fifteen, on average 3 words would fit, assuming that it ends in a period and contains 2 spaces</w:t>
      </w:r>
      <w:r>
        <w:rPr>
          <w:rFonts w:cs="Times New Roman"/>
          <w:szCs w:val="24"/>
        </w:rPr>
        <w:t xml:space="preserve">.  The average length of a comment in our study is 40.5 characters.  </w:t>
      </w:r>
      <w:r w:rsidRPr="002248ED">
        <w:rPr>
          <w:rFonts w:cs="Times New Roman"/>
          <w:szCs w:val="24"/>
        </w:rPr>
        <w:t xml:space="preserve">Importantly, what this means is that spaces would be making up about 13% of the total number of characters in the line which is roughly </w:t>
      </w:r>
      <w:r>
        <w:rPr>
          <w:rFonts w:cs="Times New Roman"/>
          <w:szCs w:val="24"/>
        </w:rPr>
        <w:t>78</w:t>
      </w:r>
      <w:r w:rsidRPr="002248ED">
        <w:rPr>
          <w:rFonts w:cs="Times New Roman"/>
          <w:szCs w:val="24"/>
        </w:rPr>
        <w:t>% less spaces than the commented-out code example</w:t>
      </w:r>
      <w:r>
        <w:rPr>
          <w:rFonts w:cs="Times New Roman"/>
          <w:szCs w:val="24"/>
        </w:rPr>
        <w:t xml:space="preserve">.  </w:t>
      </w:r>
      <w:r w:rsidRPr="002248ED">
        <w:rPr>
          <w:rFonts w:cs="Times New Roman"/>
          <w:szCs w:val="24"/>
        </w:rPr>
        <w:t>These methods continu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One of the benefits of using a method like this is by scanning a variety of source code you are able to create frequency distributions that are consistent</w:t>
      </w:r>
      <w:r>
        <w:rPr>
          <w:rFonts w:cs="Times New Roman"/>
          <w:szCs w:val="24"/>
        </w:rPr>
        <w:t xml:space="preserve">.  </w:t>
      </w:r>
      <w:r w:rsidRPr="002248ED">
        <w:rPr>
          <w:rFonts w:cs="Times New Roman"/>
          <w:szCs w:val="24"/>
        </w:rPr>
        <w:t xml:space="preserve">In the case of the final frequency distributions used in this research the values are </w:t>
      </w:r>
      <w:r w:rsidRPr="002248ED">
        <w:rPr>
          <w:rFonts w:cs="Times New Roman"/>
          <w:szCs w:val="24"/>
        </w:rPr>
        <w:lastRenderedPageBreak/>
        <w:t>pulled from code and comments from amongst different projects, ensuring that it gets a good general representation of what a frequency distribution should look like and helps with generalizability and avoiding overfitting</w:t>
      </w:r>
      <w:r>
        <w:rPr>
          <w:rFonts w:cs="Times New Roman"/>
          <w:szCs w:val="24"/>
        </w:rPr>
        <w:t xml:space="preserve">.  </w:t>
      </w:r>
      <w:r w:rsidRPr="002248ED">
        <w:rPr>
          <w:rFonts w:cs="Times New Roman"/>
          <w:szCs w:val="24"/>
        </w:rPr>
        <w:t>Of course, an added benefit to this is if you are examining code and comments that are required to follow a very specific structure then the process is equally as beneficially once the scanning process is complete</w:t>
      </w:r>
      <w:r>
        <w:rPr>
          <w:rFonts w:cs="Times New Roman"/>
          <w:szCs w:val="24"/>
        </w:rPr>
        <w:t xml:space="preserve">.  </w:t>
      </w:r>
    </w:p>
    <w:p w14:paraId="1FC91C6F" w14:textId="790B701B" w:rsidR="008F6B44" w:rsidRDefault="008F6B44" w:rsidP="008F6B44">
      <w:pPr>
        <w:rPr>
          <w:rFonts w:cs="Times New Roman"/>
          <w:szCs w:val="24"/>
        </w:rPr>
      </w:pPr>
      <w:r>
        <w:rPr>
          <w:rFonts w:cs="Times New Roman"/>
          <w:szCs w:val="24"/>
        </w:rPr>
        <w:t xml:space="preserve">We now explain and illustrate via an example how we computer frequencies for a comment line.  </w:t>
      </w:r>
      <w:r w:rsidRPr="002248ED">
        <w:rPr>
          <w:rFonts w:cs="Times New Roman"/>
          <w:szCs w:val="24"/>
        </w:rPr>
        <w:t>The way this is done is by taking each line one at a time and verifying each character converted to lowercase for normalization against a dictionary of characters and then consequently stored in the dictionary</w:t>
      </w:r>
      <w:r>
        <w:rPr>
          <w:rFonts w:cs="Times New Roman"/>
          <w:szCs w:val="24"/>
        </w:rPr>
        <w:t xml:space="preserve">.  </w:t>
      </w:r>
      <w:r w:rsidRPr="002248ED">
        <w:rPr>
          <w:rFonts w:cs="Times New Roman"/>
          <w:szCs w:val="24"/>
        </w:rPr>
        <w:t>Once the entire line has been read and all characters have been stored and a final count of characters is obtained</w:t>
      </w:r>
      <w:r>
        <w:rPr>
          <w:rFonts w:cs="Times New Roman"/>
          <w:szCs w:val="24"/>
        </w:rPr>
        <w:t>,</w:t>
      </w:r>
      <w:r w:rsidRPr="002248ED">
        <w:rPr>
          <w:rFonts w:cs="Times New Roman"/>
          <w:szCs w:val="24"/>
        </w:rPr>
        <w:t xml:space="preserve"> the frequency of each character is calculated and stored in a list</w:t>
      </w:r>
      <w:r>
        <w:rPr>
          <w:rFonts w:cs="Times New Roman"/>
          <w:szCs w:val="24"/>
        </w:rPr>
        <w:t xml:space="preserve">.  This </w:t>
      </w:r>
      <w:r w:rsidRPr="002248ED">
        <w:rPr>
          <w:rFonts w:cs="Times New Roman"/>
          <w:szCs w:val="24"/>
        </w:rPr>
        <w:t>ensu</w:t>
      </w:r>
      <w:r>
        <w:rPr>
          <w:rFonts w:cs="Times New Roman"/>
          <w:szCs w:val="24"/>
        </w:rPr>
        <w:t xml:space="preserve">res </w:t>
      </w:r>
      <w:r w:rsidRPr="002248ED">
        <w:rPr>
          <w:rFonts w:cs="Times New Roman"/>
          <w:szCs w:val="24"/>
        </w:rPr>
        <w:t>that they remain in order by using key based verification</w:t>
      </w:r>
      <w:r>
        <w:rPr>
          <w:rFonts w:cs="Times New Roman"/>
          <w:szCs w:val="24"/>
        </w:rPr>
        <w:t xml:space="preserve">.  This was 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1475" w:name="_Ref37725753"/>
      <w:bookmarkStart w:id="1476"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1475"/>
      <w:r>
        <w:t xml:space="preserve">.  </w:t>
      </w:r>
      <w:r w:rsidRPr="00824364">
        <w:t>Breakdown of the mathematical frequencies of the above comment line.</w:t>
      </w:r>
      <w:bookmarkEnd w:id="1476"/>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lastRenderedPageBreak/>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1477" w:name="_Toc37726000"/>
      <w:r>
        <w:t>Internal Validity</w:t>
      </w:r>
      <w:bookmarkEnd w:id="1477"/>
    </w:p>
    <w:p w14:paraId="38E3FBB1" w14:textId="79639ABA" w:rsidR="008F6B44" w:rsidRDefault="008F6B44" w:rsidP="008F6B44">
      <w:pPr>
        <w:rPr>
          <w:rFonts w:cs="Times New Roman"/>
          <w:szCs w:val="24"/>
        </w:rPr>
      </w:pPr>
      <w:r>
        <w:rPr>
          <w:rFonts w:cs="Times New Roman"/>
          <w:szCs w:val="24"/>
        </w:rPr>
        <w:t>A threat to internal validity in our project is the crux of our identification process, namely our frequency calculation program.  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1478" w:name="_Ref37690511"/>
      <w:bookmarkStart w:id="1479" w:name="_Ref37691243"/>
      <w:bookmarkStart w:id="1480" w:name="_Ref37691261"/>
      <w:bookmarkStart w:id="1481" w:name="_Ref37691302"/>
      <w:bookmarkStart w:id="1482" w:name="_Toc37726001"/>
      <w:r w:rsidR="00685EEA">
        <w:t>Experiment and Results</w:t>
      </w:r>
      <w:bookmarkEnd w:id="1478"/>
      <w:bookmarkEnd w:id="1479"/>
      <w:bookmarkEnd w:id="1480"/>
      <w:bookmarkEnd w:id="1481"/>
      <w:bookmarkEnd w:id="1482"/>
    </w:p>
    <w:p w14:paraId="79A9A0AD" w14:textId="235727AD"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scikit-learn’s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415D36">
        <w:t xml:space="preserve">.  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r w:rsidR="00CF64B0">
        <w:t xml:space="preserve">.  </w:t>
      </w:r>
      <w:r>
        <w:t>Stratified K-fold cross validation is the process of randomly splitting your data in a balanced manner based off of the number K, being the number of folds, that you want to make</w:t>
      </w:r>
      <w:r w:rsidR="00CF64B0">
        <w:t xml:space="preserve">.  </w:t>
      </w:r>
      <w:r>
        <w:t>The commonly accepted value for K is 5 to start, but it is important to ensure that your folds never become to</w:t>
      </w:r>
      <w:r w:rsidR="007276B1">
        <w:t>o</w:t>
      </w:r>
      <w:r>
        <w:t xml:space="preserve"> small for the algorithm that you are working with</w:t>
      </w:r>
      <w:r w:rsidR="00CF64B0">
        <w:t>.</w:t>
      </w:r>
    </w:p>
    <w:p w14:paraId="7B860F12" w14:textId="77777777" w:rsidR="00EB33F4" w:rsidRDefault="00EB33F4" w:rsidP="00EB33F4"/>
    <w:p w14:paraId="60FD1A0D" w14:textId="77777777" w:rsidR="00EB33F4" w:rsidRDefault="00EB33F4" w:rsidP="00EB33F4">
      <w:pPr>
        <w:pStyle w:val="Caption"/>
        <w:keepNext/>
        <w:ind w:firstLine="0"/>
      </w:pPr>
      <w:r>
        <w:rPr>
          <w:noProof/>
        </w:rPr>
        <w:lastRenderedPageBreak/>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483" w:name="_Toc37726008"/>
      <w:bookmarkStart w:id="1484" w:name="_Ref38118631"/>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1484"/>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483"/>
    </w:p>
    <w:p w14:paraId="6FFAF291" w14:textId="22E83809" w:rsidR="00EB33F4" w:rsidRDefault="00EB33F4" w:rsidP="00EB33F4">
      <w:r>
        <w:t>For the purposes of validation, we will be using accuracy, precision, recall, and the F1 score</w:t>
      </w:r>
      <w:r w:rsidR="006C4FA7">
        <w:t xml:space="preserve"> (the harmonic mean of </w:t>
      </w:r>
      <w:r w:rsidR="003B37FD">
        <w:t>precision</w:t>
      </w:r>
      <w:r w:rsidR="006C4FA7">
        <w:t xml:space="preserve"> and recall)</w:t>
      </w:r>
      <w:r w:rsidR="00CF64B0">
        <w:t xml:space="preserve">.  </w:t>
      </w:r>
      <w:r>
        <w:t>The combination of these four scores gives a good image of what our results look like when running the prediction model of the decision tree with our test data</w:t>
      </w:r>
      <w:r w:rsidR="00CF64B0">
        <w:t xml:space="preserve">.  </w:t>
      </w:r>
      <w:r>
        <w:t>If accuracy and the F1 score are too far apart then we know that our data is likely underfitting</w:t>
      </w:r>
      <w:r w:rsidR="00CF64B0">
        <w:t xml:space="preserve">.  </w:t>
      </w:r>
      <w:r>
        <w:t>If accuracy and F1 score are both consistently very close to 100% than we can also determine that our data is overfitting</w:t>
      </w:r>
      <w:r w:rsidR="00CF64B0">
        <w:t xml:space="preserve">.  </w:t>
      </w:r>
      <w:r>
        <w:t xml:space="preserve">We include precision and recall primarily as a means to </w:t>
      </w:r>
      <w:r w:rsidR="00903576">
        <w:t xml:space="preserve">further </w:t>
      </w:r>
      <w:r>
        <w:t xml:space="preserve">explain F1 score </w:t>
      </w:r>
      <w:r w:rsidR="00903576">
        <w:t xml:space="preserve">and as it is standardly reported.  </w:t>
      </w:r>
      <w:r w:rsidR="007F3151">
        <w:fldChar w:fldCharType="begin"/>
      </w:r>
      <w:r w:rsidR="007F3151">
        <w:instrText xml:space="preserve"> REF _Ref37509596 \h </w:instrText>
      </w:r>
      <w:r w:rsidR="007F3151">
        <w:fldChar w:fldCharType="separate"/>
      </w:r>
      <w:r w:rsidR="00DE397A" w:rsidRPr="00AA6716">
        <w:t xml:space="preserve">TABLE </w:t>
      </w:r>
      <w:r w:rsidR="00DE397A">
        <w:rPr>
          <w:noProof/>
        </w:rPr>
        <w:t>16</w:t>
      </w:r>
      <w:r w:rsidR="007F3151">
        <w:fldChar w:fldCharType="end"/>
      </w:r>
      <w:r w:rsidR="00B037BA">
        <w:t xml:space="preserve"> </w:t>
      </w:r>
      <w:r w:rsidR="00903576">
        <w:t>contains the calculations used for accuracy, F1 score, precision, and recall</w:t>
      </w:r>
      <w:r w:rsidR="00B037BA">
        <w:t xml:space="preserve"> which are all commonly used heuristics in both Natural Language Processing and Software Engineering</w:t>
      </w:r>
      <w:r w:rsidR="00903576">
        <w:t>.</w:t>
      </w:r>
    </w:p>
    <w:p w14:paraId="0938A375" w14:textId="2D8B2D47" w:rsidR="00EB33F4" w:rsidRDefault="00EB33F4" w:rsidP="00EB33F4">
      <w:pPr>
        <w:pStyle w:val="Caption"/>
        <w:keepNext/>
        <w:jc w:val="center"/>
        <w:rPr>
          <w:rFonts w:cs="Times New Roman"/>
          <w:sz w:val="24"/>
          <w:szCs w:val="24"/>
        </w:rPr>
      </w:pPr>
    </w:p>
    <w:p w14:paraId="4F54B9DC" w14:textId="77777777" w:rsidR="004F57DC" w:rsidRPr="004F57DC" w:rsidRDefault="004F57DC" w:rsidP="003D080F"/>
    <w:p w14:paraId="5CE37FDE" w14:textId="37C4F044" w:rsidR="00EB33F4" w:rsidRPr="00AA6716" w:rsidRDefault="00EB33F4" w:rsidP="003D080F">
      <w:pPr>
        <w:pStyle w:val="TableCaption"/>
      </w:pPr>
      <w:bookmarkStart w:id="1485" w:name="_Ref37509596"/>
      <w:bookmarkStart w:id="1486" w:name="_Toc37726025"/>
      <w:r w:rsidRPr="00AA6716">
        <w:lastRenderedPageBreak/>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485"/>
      <w:r w:rsidR="00CF64B0">
        <w:rPr>
          <w:noProof/>
        </w:rPr>
        <w:t xml:space="preserve">.  </w:t>
      </w:r>
      <w:r w:rsidRPr="00AA6716">
        <w:rPr>
          <w:noProof/>
        </w:rPr>
        <w:t>This table shows each equation used as a hueristic in the analysis of our results.</w:t>
      </w:r>
      <w:bookmarkEnd w:id="1486"/>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4E6CB686" w:rsidR="00825AE2" w:rsidRPr="002248ED" w:rsidRDefault="001F1BC2" w:rsidP="00825AE2">
      <w:pPr>
        <w:rPr>
          <w:rFonts w:cs="Times New Roman"/>
          <w:szCs w:val="24"/>
        </w:rPr>
      </w:pPr>
      <w:r>
        <w:rPr>
          <w:rFonts w:cs="Times New Roman"/>
          <w:szCs w:val="24"/>
        </w:rPr>
        <w:t>First, we test the approach by applying stratified K-fold cross-validation on decision trees using</w:t>
      </w:r>
      <w:r w:rsidR="00825AE2" w:rsidRPr="002248ED">
        <w:rPr>
          <w:rFonts w:cs="Times New Roman"/>
          <w:szCs w:val="24"/>
        </w:rPr>
        <w:t xml:space="preserve"> 250 lines of true comments and 250 lines of </w:t>
      </w:r>
      <w:r w:rsidR="00825AE2">
        <w:rPr>
          <w:rFonts w:cs="Times New Roman"/>
          <w:szCs w:val="24"/>
        </w:rPr>
        <w:t>commented-out code</w:t>
      </w:r>
      <w:r w:rsidR="00825AE2" w:rsidRPr="002248ED">
        <w:rPr>
          <w:rFonts w:cs="Times New Roman"/>
          <w:szCs w:val="24"/>
        </w:rPr>
        <w:t xml:space="preserve"> to prevent a training bias based on a dominate class and then mathematically verified to ensure that the results were holding true</w:t>
      </w:r>
      <w:r w:rsidR="00CF64B0">
        <w:rPr>
          <w:rFonts w:cs="Times New Roman"/>
          <w:szCs w:val="24"/>
        </w:rPr>
        <w:t>.</w:t>
      </w:r>
      <w:r w:rsidR="00A557C1">
        <w:rPr>
          <w:rFonts w:cs="Times New Roman"/>
          <w:szCs w:val="24"/>
        </w:rPr>
        <w:t xml:space="preserve">  We chose 250 </w:t>
      </w:r>
      <w:r>
        <w:rPr>
          <w:rFonts w:cs="Times New Roman"/>
          <w:szCs w:val="24"/>
        </w:rPr>
        <w:t xml:space="preserve">in order to apply K-fold cross-validation </w:t>
      </w:r>
      <w:r w:rsidR="00131743">
        <w:rPr>
          <w:rFonts w:cs="Times New Roman"/>
          <w:szCs w:val="24"/>
        </w:rPr>
        <w:t>because we had a total of 303 lines of commented-out code and when we test against the rest of the data</w:t>
      </w:r>
      <w:r>
        <w:rPr>
          <w:rFonts w:cs="Times New Roman"/>
          <w:szCs w:val="24"/>
        </w:rPr>
        <w:t xml:space="preserve"> (using the model we developed with results of our stratified K fold cross-validation)</w:t>
      </w:r>
      <w:r w:rsidR="00131743">
        <w:rPr>
          <w:rFonts w:cs="Times New Roman"/>
          <w:szCs w:val="24"/>
        </w:rPr>
        <w:t xml:space="preserve"> we wanted to have </w:t>
      </w:r>
      <w:r>
        <w:rPr>
          <w:rFonts w:cs="Times New Roman"/>
          <w:szCs w:val="24"/>
        </w:rPr>
        <w:t>enough</w:t>
      </w:r>
      <w:r w:rsidR="00131743">
        <w:rPr>
          <w:rFonts w:cs="Times New Roman"/>
          <w:szCs w:val="24"/>
        </w:rPr>
        <w:t xml:space="preserve">  </w:t>
      </w:r>
      <w:r>
        <w:rPr>
          <w:rFonts w:cs="Times New Roman"/>
          <w:szCs w:val="24"/>
        </w:rPr>
        <w:t xml:space="preserve">unseen examples of </w:t>
      </w:r>
      <w:r w:rsidR="00131743">
        <w:rPr>
          <w:rFonts w:cs="Times New Roman"/>
          <w:szCs w:val="24"/>
        </w:rPr>
        <w:t>commented-out code to detect.</w:t>
      </w:r>
      <w:r w:rsidR="00CF64B0">
        <w:rPr>
          <w:rFonts w:cs="Times New Roman"/>
          <w:szCs w:val="24"/>
        </w:rPr>
        <w:t xml:space="preserve"> </w:t>
      </w:r>
      <w:r>
        <w:rPr>
          <w:rFonts w:cs="Times New Roman"/>
          <w:szCs w:val="24"/>
        </w:rPr>
        <w:t xml:space="preserve"> For </w:t>
      </w:r>
      <w:r w:rsidR="00C40ABB">
        <w:rPr>
          <w:rFonts w:cs="Times New Roman"/>
          <w:szCs w:val="24"/>
        </w:rPr>
        <w:t>the number of folds</w:t>
      </w:r>
      <w:r>
        <w:rPr>
          <w:rFonts w:cs="Times New Roman"/>
          <w:szCs w:val="24"/>
        </w:rPr>
        <w:t xml:space="preserve">, </w:t>
      </w:r>
      <w:r w:rsidR="00C40ABB">
        <w:rPr>
          <w:rFonts w:cs="Times New Roman"/>
          <w:szCs w:val="24"/>
        </w:rPr>
        <w:t xml:space="preserve">we pick </w:t>
      </w:r>
      <w:r>
        <w:rPr>
          <w:rFonts w:cs="Times New Roman"/>
          <w:szCs w:val="24"/>
        </w:rPr>
        <w:t xml:space="preserve">5. </w:t>
      </w:r>
      <w:r w:rsidR="00CF64B0">
        <w:rPr>
          <w:rFonts w:cs="Times New Roman"/>
          <w:szCs w:val="24"/>
        </w:rPr>
        <w:t xml:space="preserve"> </w:t>
      </w:r>
      <w:r>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tree 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 xml:space="preserve">For example, the first question at the root of the tree asks whether or not a line is composed of less than or equal to 26.7% spaces and if the statement is tru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w:t>
      </w:r>
      <w:r w:rsidR="00825AE2" w:rsidRPr="002248ED">
        <w:rPr>
          <w:rFonts w:cs="Times New Roman"/>
          <w:szCs w:val="24"/>
        </w:rPr>
        <w:lastRenderedPageBreak/>
        <w:t xml:space="preserve">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487" w:name="_Ref35357782"/>
      <w:bookmarkStart w:id="1488" w:name="_Ref32772875"/>
      <w:bookmarkStart w:id="1489" w:name="_Ref33019599"/>
      <w:bookmarkStart w:id="1490" w:name="_Toc37726026"/>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487"/>
      <w:r w:rsidR="00CF64B0">
        <w:rPr>
          <w:noProof/>
        </w:rPr>
        <w:t xml:space="preserve">.  </w:t>
      </w:r>
      <w:r w:rsidRPr="00AA3373">
        <w:t>The following values are the results of each fold from the stratified k-fold cross validation.</w:t>
      </w:r>
      <w:bookmarkEnd w:id="1488"/>
      <w:bookmarkEnd w:id="1489"/>
      <w:bookmarkEnd w:id="149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687E53D4" w:rsidR="00EA0133" w:rsidRDefault="003262B9" w:rsidP="00EA0133">
      <w:pPr>
        <w:rPr>
          <w:rFonts w:cs="Times New Roman"/>
          <w:szCs w:val="24"/>
        </w:rPr>
      </w:pPr>
      <w:r>
        <w:rPr>
          <w:rFonts w:cs="Times New Roman"/>
          <w:szCs w:val="24"/>
        </w:rPr>
        <w:t>The results of this table show us a number of this, first our decision tree neither underfits nor overfits our data.  Our F1 scores are consistently in the 98% range, showing that both our precision and recall lay close to each other</w:t>
      </w:r>
      <w:r w:rsidR="00EA0133">
        <w:rPr>
          <w:rFonts w:cs="Times New Roman"/>
          <w:szCs w:val="24"/>
        </w:rPr>
        <w:t xml:space="preserve">.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 and recall shows.</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5 in all four fields.</w:t>
      </w:r>
    </w:p>
    <w:p w14:paraId="70CA738E" w14:textId="26EB17F6" w:rsidR="00E82908" w:rsidRDefault="00E82908" w:rsidP="00020366">
      <w:pPr>
        <w:rPr>
          <w:rFonts w:cs="Times New Roman"/>
          <w:szCs w:val="24"/>
        </w:rPr>
        <w:sectPr w:rsidR="00E82908" w:rsidSect="004B145D">
          <w:pgSz w:w="12240" w:h="15840"/>
          <w:pgMar w:top="1440" w:right="1440" w:bottom="1440" w:left="1440" w:header="720" w:footer="720" w:gutter="0"/>
          <w:cols w:space="720"/>
          <w:docGrid w:linePitch="360"/>
        </w:sectPr>
      </w:pPr>
      <w:r>
        <w:rPr>
          <w:rFonts w:cs="Times New Roman"/>
          <w:szCs w:val="24"/>
        </w:rPr>
        <w:t xml:space="preserve">Following the completion of these five runs we ran </w:t>
      </w:r>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r w:rsidRPr="00E82908">
        <w:rPr>
          <w:rFonts w:cs="Times New Roman"/>
          <w:szCs w:val="24"/>
        </w:rPr>
        <w:t>This figure shows our decision tree model</w:t>
      </w:r>
      <w:r w:rsidR="00CF64B0">
        <w:rPr>
          <w:rFonts w:cs="Times New Roman"/>
          <w:szCs w:val="24"/>
        </w:rPr>
        <w:t xml:space="preserve">.  </w:t>
      </w:r>
      <w:r w:rsidRPr="00E82908">
        <w:rPr>
          <w:rFonts w:cs="Times New Roman"/>
          <w:szCs w:val="24"/>
        </w:rPr>
        <w:t>The two colors represent the classes, orange being a normal comment and blue being commented-out code</w:t>
      </w:r>
      <w:r w:rsidR="00CF64B0">
        <w:rPr>
          <w:rFonts w:cs="Times New Roman"/>
          <w:szCs w:val="24"/>
        </w:rPr>
        <w:t xml:space="preserve">.  </w:t>
      </w:r>
      <w:r w:rsidRPr="00E82908">
        <w:rPr>
          <w:rFonts w:cs="Times New Roman"/>
          <w:szCs w:val="24"/>
        </w:rPr>
        <w:t>the samples show the number of samples which are in a node</w:t>
      </w:r>
      <w:r w:rsidR="00CF64B0">
        <w:rPr>
          <w:rFonts w:cs="Times New Roman"/>
          <w:szCs w:val="24"/>
        </w:rPr>
        <w:t xml:space="preserve">.  </w:t>
      </w:r>
      <w:r w:rsidRPr="00E82908">
        <w:rPr>
          <w:rFonts w:cs="Times New Roman"/>
          <w:szCs w:val="24"/>
        </w:rPr>
        <w:t xml:space="preserve">The gini is the numerical representation of the importance of the gini, the lower </w:t>
      </w:r>
      <w:r w:rsidRPr="00E82908">
        <w:rPr>
          <w:rFonts w:cs="Times New Roman"/>
          <w:szCs w:val="24"/>
        </w:rPr>
        <w:lastRenderedPageBreak/>
        <w:t>the score, the more important the value is.</w:t>
      </w:r>
      <w:r w:rsidR="00131743">
        <w:rPr>
          <w:rFonts w:cs="Times New Roman"/>
          <w:szCs w:val="24"/>
        </w:rPr>
        <w:t xml:space="preserve">  After creating our final decision </w:t>
      </w:r>
      <w:r w:rsidR="003B37FD">
        <w:rPr>
          <w:rFonts w:cs="Times New Roman"/>
          <w:szCs w:val="24"/>
        </w:rPr>
        <w:t>tree,</w:t>
      </w:r>
      <w:r w:rsidR="00131743">
        <w:rPr>
          <w:rFonts w:cs="Times New Roman"/>
          <w:szCs w:val="24"/>
        </w:rPr>
        <w:t xml:space="preserve"> we ran a final test against the remainder of the gold set.</w:t>
      </w:r>
      <w:r w:rsidR="004F57DC">
        <w:rPr>
          <w:rFonts w:cs="Times New Roman"/>
          <w:szCs w:val="24"/>
        </w:rPr>
        <w:t xml:space="preserve">  This tree asks questions of the parts of the data that we find to be the most prevalent.  For example, the root of the tree asks about the frequency of spaces, which is something that we have discussed in depth in this paper.  Another example is the presence of semicolons, if the semi colon frequency is extremely low then we know it is likely not commented-out code. This is similar to the existence of an asterisk, if the frequency of an asterisk is low then we also know that the comment is likely English prose.</w:t>
      </w:r>
      <w:r w:rsidR="00131743">
        <w:rPr>
          <w:rFonts w:cs="Times New Roman"/>
          <w:szCs w:val="24"/>
        </w:rPr>
        <w:t xml:space="preserve">  </w:t>
      </w:r>
      <w:r w:rsidR="00CC0DA0">
        <w:rPr>
          <w:rFonts w:cs="Times New Roman"/>
          <w:szCs w:val="24"/>
        </w:rPr>
        <w:t xml:space="preserve">Our resulting F1 score is 97.89%, the precision is 98.32% and recall is 98.23%. The resulting accuracy is 98% which </w:t>
      </w:r>
      <w:r w:rsidR="003B37FD">
        <w:rPr>
          <w:rFonts w:cs="Times New Roman"/>
          <w:szCs w:val="24"/>
        </w:rPr>
        <w:t>alongside</w:t>
      </w:r>
      <w:r w:rsidR="00CC0DA0">
        <w:rPr>
          <w:rFonts w:cs="Times New Roman"/>
          <w:szCs w:val="24"/>
        </w:rPr>
        <w:t xml:space="preserve"> our other results shows we follow the same trend of our original results.</w:t>
      </w:r>
      <w:r w:rsidR="00B01D59">
        <w:rPr>
          <w:rFonts w:cs="Times New Roman"/>
          <w:szCs w:val="24"/>
        </w:rPr>
        <w:t xml:space="preserve">  As  such, the application of the combination of the </w:t>
      </w:r>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t>
      </w:r>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491" w:name="_Ref33646320"/>
      <w:bookmarkStart w:id="1492" w:name="_Ref32495567"/>
      <w:bookmarkStart w:id="1493"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491"/>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The gini is the numerical representation of the importance of the gini, the lower the score, the more important the value is.</w:t>
      </w:r>
      <w:bookmarkEnd w:id="1492"/>
      <w:bookmarkEnd w:id="1493"/>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494" w:name="_Ref37690518"/>
      <w:bookmarkStart w:id="1495" w:name="_Ref37691212"/>
      <w:bookmarkStart w:id="1496" w:name="_Toc37726002"/>
      <w:r w:rsidR="00251598" w:rsidRPr="002D3BDD">
        <w:t>Commented-out code in Open-source Software</w:t>
      </w:r>
      <w:bookmarkEnd w:id="1494"/>
      <w:bookmarkEnd w:id="1495"/>
      <w:bookmarkEnd w:id="1496"/>
      <w:r w:rsidR="00251598" w:rsidRPr="002D3BDD">
        <w:t xml:space="preserve"> </w:t>
      </w:r>
    </w:p>
    <w:p w14:paraId="5C532299" w14:textId="492D5970" w:rsidR="0070773A" w:rsidRDefault="00771447">
      <w:pPr>
        <w:rPr>
          <w:rFonts w:cs="Times New Roman"/>
          <w:szCs w:val="24"/>
        </w:rPr>
      </w:pPr>
      <w:r>
        <w:rPr>
          <w:rFonts w:cs="Times New Roman"/>
          <w:szCs w:val="24"/>
        </w:rPr>
        <w:t>After verifying that our tool works, the next step was 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r w:rsidR="00A54550">
        <w:rPr>
          <w:rFonts w:cs="Times New Roman"/>
          <w:szCs w:val="24"/>
        </w:rPr>
        <w:t xml:space="preserve"> </w:t>
      </w:r>
      <w:r w:rsidR="001D4356">
        <w:rPr>
          <w:rFonts w:cs="Times New Roman"/>
          <w:szCs w:val="24"/>
        </w:rPr>
        <w:t>this</w:t>
      </w:r>
      <w:r w:rsidR="00B33AB4">
        <w:rPr>
          <w:rFonts w:cs="Times New Roman"/>
          <w:szCs w:val="24"/>
        </w:rPr>
        <w:t xml:space="preserve"> took us 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English Pros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 respectively.</w:t>
      </w:r>
      <w:r w:rsidR="00E91E40">
        <w:rPr>
          <w:rFonts w:cs="Times New Roman"/>
          <w:szCs w:val="24"/>
        </w:rPr>
        <w:t xml:space="preserve"> </w:t>
      </w:r>
      <w:r w:rsidR="00656DAA">
        <w:rPr>
          <w:rFonts w:cs="Times New Roman"/>
          <w:szCs w:val="24"/>
        </w:rPr>
        <w:t xml:space="preserve"> Our results on these </w:t>
      </w:r>
      <w:r w:rsidR="00656DAA">
        <w:rPr>
          <w:rFonts w:cs="Times New Roman"/>
          <w:szCs w:val="24"/>
        </w:rPr>
        <w:lastRenderedPageBreak/>
        <w:t>comments</w:t>
      </w:r>
      <w:r w:rsidR="00EC3B80">
        <w:rPr>
          <w:rFonts w:cs="Times New Roman"/>
          <w:szCs w:val="24"/>
        </w:rPr>
        <w:t>-line</w:t>
      </w:r>
      <w:r w:rsidR="00656DAA">
        <w:rPr>
          <w:rFonts w:cs="Times New Roman"/>
          <w:szCs w:val="24"/>
        </w:rPr>
        <w:t xml:space="preserve"> show that </w:t>
      </w:r>
      <w:r w:rsidR="00B42D53">
        <w:rPr>
          <w:rFonts w:cs="Times New Roman"/>
          <w:szCs w:val="24"/>
        </w:rPr>
        <w:t>we are in acceptable operating procedures for our decision tree algorithm.</w:t>
      </w:r>
      <w:r w:rsidR="005815D0">
        <w:rPr>
          <w:rFonts w:cs="Times New Roman"/>
          <w:szCs w:val="24"/>
        </w:rPr>
        <w:t xml:space="preserve">  </w:t>
      </w:r>
      <w:r w:rsidR="00B42D53">
        <w:rPr>
          <w:rFonts w:cs="Times New Roman"/>
          <w:szCs w:val="24"/>
        </w:rPr>
        <w:t>We can say this because while our precision is lower than our tests against the gold set, our goal is to identify the commented-out code which we succeed in as clearly shown in our recall.</w:t>
      </w:r>
      <w:r w:rsidR="00E75918">
        <w:rPr>
          <w:rFonts w:cs="Times New Roman"/>
          <w:szCs w:val="24"/>
        </w:rPr>
        <w:t xml:space="preserve">  This also gives us a good representation of</w:t>
      </w:r>
      <w:r w:rsidR="00BF5C2C">
        <w:rPr>
          <w:rFonts w:cs="Times New Roman"/>
          <w:szCs w:val="24"/>
        </w:rPr>
        <w:t xml:space="preserve"> the distribution of commented-out code in open</w:t>
      </w:r>
      <w:r w:rsidR="00313222">
        <w:rPr>
          <w:rFonts w:cs="Times New Roman"/>
          <w:szCs w:val="24"/>
        </w:rPr>
        <w:t>-source software.</w:t>
      </w:r>
      <w:r w:rsidR="00B42D53">
        <w:rPr>
          <w:rFonts w:cs="Times New Roman"/>
          <w:szCs w:val="24"/>
        </w:rPr>
        <w:t xml:space="preserve"> </w:t>
      </w:r>
      <w:r w:rsidR="00E91E40">
        <w:rPr>
          <w:rFonts w:cs="Times New Roman"/>
          <w:szCs w:val="24"/>
        </w:rPr>
        <w:t xml:space="preserve"> This very strong recall is what allows our F1 score to recover to nearly 88%.</w:t>
      </w:r>
    </w:p>
    <w:p w14:paraId="2C8269BD" w14:textId="5D6BEA0B" w:rsidR="004046C7" w:rsidRPr="00740BB2" w:rsidRDefault="004046C7" w:rsidP="00A927A3">
      <w:pPr>
        <w:pStyle w:val="TableCaption"/>
      </w:pPr>
      <w:bookmarkStart w:id="1497" w:name="_Ref36492013"/>
      <w:bookmarkStart w:id="1498"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1499" w:name="_Hlk36492020"/>
      <w:bookmarkEnd w:id="1497"/>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English Prose comments</w:t>
      </w:r>
      <w:r w:rsidR="00CF64B0">
        <w:t xml:space="preserve">.  </w:t>
      </w:r>
      <w:r w:rsidR="00EF1832" w:rsidRPr="00740BB2">
        <w:t>This of course had an effect on both accuracy and F1 score as well, lowering both of them respectively.</w:t>
      </w:r>
      <w:bookmarkEnd w:id="1498"/>
      <w:bookmarkEnd w:id="1499"/>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43E55DE" w:rsidR="00245B07" w:rsidRDefault="00833556" w:rsidP="00C42384">
      <w:r>
        <w:br w:type="textWrapping" w:clear="all"/>
      </w:r>
      <w:r w:rsidR="00EF1832">
        <w:tab/>
      </w:r>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the same XSLT parser used in</w:t>
      </w:r>
      <w:r w:rsidR="00432E70">
        <w:t xml:space="preserve"> </w:t>
      </w:r>
      <w:r w:rsidR="00432E70">
        <w:fldChar w:fldCharType="begin"/>
      </w:r>
      <w:r w:rsidR="00432E70">
        <w:instrText xml:space="preserve"> REF _Ref36729448 \h </w:instrText>
      </w:r>
      <w:r w:rsidR="00432E70">
        <w:fldChar w:fldCharType="separate"/>
      </w:r>
      <w:r w:rsidR="00DE397A" w:rsidRPr="00A00C36">
        <w:t xml:space="preserve">TABLE </w:t>
      </w:r>
      <w:r w:rsidR="00DE397A">
        <w:rPr>
          <w:noProof/>
        </w:rPr>
        <w:t>10</w:t>
      </w:r>
      <w:r w:rsidR="00432E70">
        <w:fldChar w:fldCharType="end"/>
      </w:r>
      <w:r w:rsidR="00D5457A">
        <w:t xml:space="preserve">.  The comment count is attained using the grep command </w:t>
      </w:r>
      <w:r w:rsidR="005E5C39">
        <w:t>on</w:t>
      </w:r>
      <w:r w:rsidR="00D5457A">
        <w:t xml:space="preserve"> </w:t>
      </w:r>
      <w:r w:rsidR="005E5C39">
        <w:t xml:space="preserve">the </w:t>
      </w:r>
      <w:r w:rsidR="00D5457A">
        <w:t>srcML.  The number of authors is found using git log.</w:t>
      </w:r>
      <w:r w:rsidR="006B21D6" w:rsidRPr="006B21D6">
        <w:t xml:space="preserve">  </w:t>
      </w:r>
      <w:r w:rsidR="00377FC7">
        <w:t xml:space="preserve">Due to the precision of about 78% we will </w:t>
      </w:r>
      <w:r w:rsidR="00C62058">
        <w:t>be over reporting the amount of commented-out code, but the model is accurate enough to get us a rough estimate that we can use to 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6E68E2">
        <w:t xml:space="preserve">  </w:t>
      </w:r>
      <w:r w:rsidR="006E68E2">
        <w:lastRenderedPageBreak/>
        <w:t>These numbers provide some really 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5331F665" w:rsidR="00245B07" w:rsidRDefault="001614B3" w:rsidP="00C42384">
      <w:r>
        <w:t xml:space="preserve">The ratio of comments to lines of statement code is remarkably similar to </w:t>
      </w:r>
      <w:r w:rsidR="0021363D">
        <w:t xml:space="preserve">the original 78 projects that we selected our gold set from.  In fact, the ratio of comments to lines of statement code in this study are </w:t>
      </w:r>
      <w:r w:rsidR="0044200C">
        <w:t>.</w:t>
      </w:r>
      <w:r w:rsidR="0021363D">
        <w:t xml:space="preserve">24 vs the </w:t>
      </w:r>
      <w:r w:rsidR="0044200C">
        <w:t>.</w:t>
      </w:r>
      <w:r w:rsidR="0021363D">
        <w:t xml:space="preserve">23 of the previous 78.  This helps to show how similar the two sets are to one each other even though they are entirely different sets of projects, as they are less than 1% apart.  </w:t>
      </w:r>
      <w:r w:rsidR="00E34510">
        <w:t xml:space="preserve">Perhaps equally as interesting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2FC5ACE7"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r w:rsidR="00DC1991">
        <w:t xml:space="preserve"> however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r w:rsidR="007326A5">
        <w:t xml:space="preserve"> and that the amount of commented-out code is project and perhaps authors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409E6F5D" w:rsidR="005327CF" w:rsidRDefault="005815D0" w:rsidP="005815D0">
      <w:pPr>
        <w:sectPr w:rsidR="005327CF" w:rsidSect="00797159">
          <w:pgSz w:w="12240" w:h="15840"/>
          <w:pgMar w:top="1440" w:right="1440" w:bottom="1440" w:left="1440" w:header="720" w:footer="720" w:gutter="0"/>
          <w:cols w:space="720"/>
          <w:docGrid w:linePitch="360"/>
        </w:sectPr>
      </w:pPr>
      <w:r>
        <w:lastRenderedPageBreak/>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44200C">
        <w:rPr>
          <w:b/>
          <w:bCs/>
        </w:rPr>
        <w:t>RQ 4</w:t>
      </w:r>
      <w:r w:rsidR="00F27E4B">
        <w:t xml:space="preserve">, How prevalent is </w:t>
      </w:r>
      <w:r w:rsidR="00FF4AA7">
        <w:t>commented-out code</w:t>
      </w:r>
      <w:r w:rsidR="00F27E4B">
        <w:t xml:space="preserve"> in open source software.</w:t>
      </w:r>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1500" w:name="_Ref37163063"/>
      <w:bookmarkStart w:id="1501"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1500"/>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Doxygen/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1501"/>
    </w:p>
    <w:tbl>
      <w:tblPr>
        <w:tblStyle w:val="TableGrid"/>
        <w:tblW w:w="0" w:type="auto"/>
        <w:tblLook w:val="04A0" w:firstRow="1" w:lastRow="0" w:firstColumn="1" w:lastColumn="0" w:noHBand="0" w:noVBand="1"/>
      </w:tblPr>
      <w:tblGrid>
        <w:gridCol w:w="2325"/>
        <w:gridCol w:w="1016"/>
        <w:gridCol w:w="1433"/>
        <w:gridCol w:w="1470"/>
        <w:gridCol w:w="1776"/>
        <w:gridCol w:w="1609"/>
        <w:gridCol w:w="1848"/>
        <w:gridCol w:w="147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r>
              <w:rPr>
                <w:color w:val="000000"/>
                <w:sz w:val="20"/>
                <w:szCs w:val="20"/>
              </w:rPr>
              <w:t>AndroidUtilCode</w:t>
            </w:r>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r>
              <w:rPr>
                <w:color w:val="000000"/>
                <w:sz w:val="20"/>
                <w:szCs w:val="20"/>
              </w:rPr>
              <w:t>camerakit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r>
              <w:rPr>
                <w:color w:val="000000"/>
                <w:sz w:val="20"/>
                <w:szCs w:val="20"/>
              </w:rPr>
              <w:t>cas</w:t>
            </w:r>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r>
              <w:rPr>
                <w:color w:val="000000"/>
                <w:sz w:val="20"/>
                <w:szCs w:val="20"/>
              </w:rPr>
              <w:t>ceph</w:t>
            </w:r>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r>
              <w:rPr>
                <w:color w:val="000000"/>
                <w:sz w:val="20"/>
                <w:szCs w:val="20"/>
              </w:rPr>
              <w:t>CircleImageView</w:t>
            </w:r>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r>
              <w:rPr>
                <w:color w:val="000000"/>
                <w:sz w:val="20"/>
                <w:szCs w:val="20"/>
              </w:rPr>
              <w:t>cmder</w:t>
            </w:r>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r>
              <w:rPr>
                <w:color w:val="000000"/>
                <w:sz w:val="20"/>
                <w:szCs w:val="20"/>
              </w:rPr>
              <w:t>cmus</w:t>
            </w:r>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r>
              <w:rPr>
                <w:color w:val="000000"/>
                <w:sz w:val="20"/>
                <w:szCs w:val="20"/>
              </w:rPr>
              <w:t>CodeHub</w:t>
            </w:r>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r>
              <w:rPr>
                <w:color w:val="000000"/>
                <w:sz w:val="20"/>
                <w:szCs w:val="20"/>
              </w:rPr>
              <w:t>collectd</w:t>
            </w:r>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r>
              <w:rPr>
                <w:color w:val="000000"/>
                <w:sz w:val="20"/>
                <w:szCs w:val="20"/>
              </w:rPr>
              <w:t>CompleteSharp</w:t>
            </w:r>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r>
              <w:rPr>
                <w:color w:val="000000"/>
                <w:sz w:val="20"/>
                <w:szCs w:val="20"/>
              </w:rPr>
              <w:t>ConfuserEx</w:t>
            </w:r>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r>
              <w:rPr>
                <w:color w:val="000000"/>
                <w:sz w:val="20"/>
                <w:szCs w:val="20"/>
              </w:rPr>
              <w:t>csharplang</w:t>
            </w:r>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r>
              <w:rPr>
                <w:color w:val="000000"/>
                <w:sz w:val="20"/>
                <w:szCs w:val="20"/>
              </w:rPr>
              <w:t>csl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r>
              <w:rPr>
                <w:color w:val="000000"/>
                <w:sz w:val="20"/>
                <w:szCs w:val="20"/>
              </w:rPr>
              <w:t>ctci</w:t>
            </w:r>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r>
              <w:rPr>
                <w:color w:val="000000"/>
                <w:sz w:val="20"/>
                <w:szCs w:val="20"/>
              </w:rPr>
              <w:t>dlib</w:t>
            </w:r>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r>
              <w:rPr>
                <w:color w:val="000000"/>
                <w:sz w:val="20"/>
                <w:szCs w:val="20"/>
              </w:rPr>
              <w:t>entt</w:t>
            </w:r>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r>
              <w:rPr>
                <w:color w:val="000000"/>
                <w:sz w:val="20"/>
                <w:szCs w:val="20"/>
              </w:rPr>
              <w:t>graal</w:t>
            </w:r>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r>
              <w:rPr>
                <w:color w:val="000000"/>
                <w:sz w:val="20"/>
                <w:szCs w:val="20"/>
              </w:rPr>
              <w:t>hexchat</w:t>
            </w:r>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r>
              <w:rPr>
                <w:color w:val="000000"/>
                <w:sz w:val="20"/>
                <w:szCs w:val="20"/>
              </w:rPr>
              <w:t>JsBridge</w:t>
            </w:r>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r>
              <w:rPr>
                <w:color w:val="000000"/>
                <w:sz w:val="20"/>
                <w:szCs w:val="20"/>
              </w:rPr>
              <w:t>libphonenumber</w:t>
            </w:r>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r>
              <w:rPr>
                <w:color w:val="000000"/>
                <w:sz w:val="20"/>
                <w:szCs w:val="20"/>
              </w:rPr>
              <w:t>luna</w:t>
            </w:r>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material compents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r>
              <w:rPr>
                <w:color w:val="000000"/>
                <w:sz w:val="20"/>
                <w:szCs w:val="20"/>
              </w:rPr>
              <w:t>MvvmCross</w:t>
            </w:r>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r>
              <w:rPr>
                <w:color w:val="000000"/>
                <w:sz w:val="20"/>
                <w:szCs w:val="20"/>
              </w:rPr>
              <w:t>openFrameworks</w:t>
            </w:r>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r>
              <w:rPr>
                <w:color w:val="000000"/>
                <w:sz w:val="20"/>
                <w:szCs w:val="20"/>
              </w:rPr>
              <w:t>phppredis</w:t>
            </w:r>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r>
              <w:rPr>
                <w:color w:val="000000"/>
                <w:sz w:val="20"/>
                <w:szCs w:val="20"/>
              </w:rPr>
              <w:t>pocketsphinx</w:t>
            </w:r>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r>
              <w:rPr>
                <w:color w:val="000000"/>
                <w:sz w:val="20"/>
                <w:szCs w:val="20"/>
              </w:rPr>
              <w:t>POGOLib</w:t>
            </w:r>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r>
              <w:rPr>
                <w:color w:val="000000"/>
                <w:sz w:val="20"/>
                <w:szCs w:val="20"/>
              </w:rPr>
              <w:t>roslyn</w:t>
            </w:r>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r>
              <w:rPr>
                <w:color w:val="000000"/>
                <w:sz w:val="20"/>
                <w:szCs w:val="20"/>
              </w:rPr>
              <w:t>rufus</w:t>
            </w:r>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r>
              <w:rPr>
                <w:color w:val="000000"/>
                <w:sz w:val="20"/>
                <w:szCs w:val="20"/>
              </w:rPr>
              <w:t>Sourcetrail</w:t>
            </w:r>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r>
              <w:rPr>
                <w:color w:val="000000"/>
                <w:sz w:val="20"/>
                <w:szCs w:val="20"/>
              </w:rPr>
              <w:t>Swashbuckle.AspNetCore</w:t>
            </w:r>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r>
              <w:rPr>
                <w:color w:val="000000"/>
                <w:sz w:val="20"/>
                <w:szCs w:val="20"/>
              </w:rPr>
              <w:t>vlmcsd</w:t>
            </w:r>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r>
              <w:rPr>
                <w:color w:val="000000"/>
                <w:sz w:val="20"/>
                <w:szCs w:val="20"/>
              </w:rPr>
              <w:t>xgboost</w:t>
            </w:r>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1502" w:name="_Ref37690530"/>
      <w:bookmarkStart w:id="1503" w:name="_Toc37726003"/>
      <w:r w:rsidR="004E5433">
        <w:t>Future Works</w:t>
      </w:r>
      <w:bookmarkEnd w:id="1502"/>
      <w:bookmarkEnd w:id="1503"/>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1504" w:name="_Ref37690537"/>
      <w:bookmarkStart w:id="1505" w:name="_Toc37726004"/>
      <w:r w:rsidR="004E5433">
        <w:t>Conclusion</w:t>
      </w:r>
      <w:bookmarkEnd w:id="1504"/>
      <w:bookmarkEnd w:id="1505"/>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Michael Decker" w:date="2020-04-17T19:41:00Z" w:initials="MD">
    <w:p w14:paraId="4F719B1B" w14:textId="31502877" w:rsidR="00CA4C76" w:rsidRDefault="00CA4C76">
      <w:pPr>
        <w:pStyle w:val="CommentText"/>
      </w:pPr>
      <w:r>
        <w:rPr>
          <w:rStyle w:val="CommentReference"/>
        </w:rPr>
        <w:annotationRef/>
      </w:r>
      <w:r>
        <w:t>Lehman</w:t>
      </w:r>
    </w:p>
  </w:comment>
  <w:comment w:id="3" w:author="Michael Decker" w:date="2020-04-17T19:39:00Z" w:initials="MD">
    <w:p w14:paraId="3F92A86E" w14:textId="36DDCB0C" w:rsidR="00CA4C76" w:rsidRDefault="00CA4C76">
      <w:pPr>
        <w:pStyle w:val="CommentText"/>
      </w:pPr>
      <w:r>
        <w:rPr>
          <w:rStyle w:val="CommentReference"/>
        </w:rPr>
        <w:annotationRef/>
      </w:r>
      <w:r>
        <w:t>Cite Parnas</w:t>
      </w:r>
    </w:p>
  </w:comment>
  <w:comment w:id="4" w:author="Michael Decker" w:date="2020-04-17T20:11:00Z" w:initials="MD">
    <w:p w14:paraId="67D80F25" w14:textId="1C45A663" w:rsidR="00CA4C76" w:rsidRDefault="00CA4C76">
      <w:pPr>
        <w:pStyle w:val="CommentText"/>
      </w:pPr>
      <w:r>
        <w:rPr>
          <w:rStyle w:val="CommentReference"/>
        </w:rPr>
        <w:annotationRef/>
      </w:r>
      <w:r>
        <w:t>Corbi programming understanding:Challege for the 1990’s. 1989</w:t>
      </w:r>
    </w:p>
  </w:comment>
  <w:comment w:id="6" w:author="Michael Decker" w:date="2020-04-18T16:56:00Z" w:initials="MD">
    <w:p w14:paraId="32C8EC66" w14:textId="5D7D5C22" w:rsidR="000744E4" w:rsidRDefault="000744E4">
      <w:pPr>
        <w:pStyle w:val="CommentText"/>
      </w:pPr>
      <w:r>
        <w:rPr>
          <w:rStyle w:val="CommentReference"/>
        </w:rPr>
        <w:annotationRef/>
      </w:r>
      <w:r>
        <w:t xml:space="preserve">CHANGE LSI </w:t>
      </w:r>
    </w:p>
  </w:comment>
  <w:comment w:id="57" w:author="Michael Decker" w:date="2020-04-18T17:05:00Z" w:initials="MD">
    <w:p w14:paraId="327755DA" w14:textId="4FD5A711" w:rsidR="00367D3C" w:rsidRDefault="00367D3C">
      <w:pPr>
        <w:pStyle w:val="CommentText"/>
      </w:pPr>
      <w:r>
        <w:rPr>
          <w:rStyle w:val="CommentReference"/>
        </w:rPr>
        <w:annotationRef/>
      </w:r>
      <w:r>
        <w:t>fi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C8EC66" w15:done="0"/>
  <w15:commentEx w15:paraId="327755D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5AFD0" w16cex:dateUtc="2020-04-18T20:56:00Z"/>
  <w16cex:commentExtensible w16cex:durableId="2245B1F4" w16cex:dateUtc="2020-04-18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C8EC66" w16cid:durableId="2245AFD0"/>
  <w16cid:commentId w16cid:paraId="327755DA" w16cid:durableId="2245B1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7B7F21" w14:textId="77777777" w:rsidR="0044446A" w:rsidRDefault="0044446A" w:rsidP="0082705B">
      <w:pPr>
        <w:spacing w:after="0" w:line="240" w:lineRule="auto"/>
      </w:pPr>
      <w:r>
        <w:separator/>
      </w:r>
    </w:p>
  </w:endnote>
  <w:endnote w:type="continuationSeparator" w:id="0">
    <w:p w14:paraId="5D2BDBF2" w14:textId="77777777" w:rsidR="0044446A" w:rsidRDefault="0044446A"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BF022D" w14:textId="77777777" w:rsidR="0044446A" w:rsidRDefault="0044446A" w:rsidP="0082705B">
      <w:pPr>
        <w:spacing w:after="0" w:line="240" w:lineRule="auto"/>
      </w:pPr>
      <w:r>
        <w:separator/>
      </w:r>
    </w:p>
  </w:footnote>
  <w:footnote w:type="continuationSeparator" w:id="0">
    <w:p w14:paraId="4339DED0" w14:textId="77777777" w:rsidR="0044446A" w:rsidRDefault="0044446A"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A4C76" w:rsidRDefault="00CA4C76"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A4C76" w:rsidRDefault="00CA4C76"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5"/>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CAE"/>
    <w:rsid w:val="00001F83"/>
    <w:rsid w:val="000026D8"/>
    <w:rsid w:val="000030F5"/>
    <w:rsid w:val="00003101"/>
    <w:rsid w:val="00004A92"/>
    <w:rsid w:val="000069F8"/>
    <w:rsid w:val="00007119"/>
    <w:rsid w:val="00007467"/>
    <w:rsid w:val="000106F9"/>
    <w:rsid w:val="0001093B"/>
    <w:rsid w:val="000115FA"/>
    <w:rsid w:val="00012019"/>
    <w:rsid w:val="000137EB"/>
    <w:rsid w:val="00016D86"/>
    <w:rsid w:val="00020366"/>
    <w:rsid w:val="00020A3F"/>
    <w:rsid w:val="00020FE0"/>
    <w:rsid w:val="000225EF"/>
    <w:rsid w:val="00022EAE"/>
    <w:rsid w:val="00024DCA"/>
    <w:rsid w:val="00025D2F"/>
    <w:rsid w:val="00027D26"/>
    <w:rsid w:val="00030501"/>
    <w:rsid w:val="00030CDB"/>
    <w:rsid w:val="00031259"/>
    <w:rsid w:val="00031467"/>
    <w:rsid w:val="000319B6"/>
    <w:rsid w:val="00031E86"/>
    <w:rsid w:val="00032148"/>
    <w:rsid w:val="000337AE"/>
    <w:rsid w:val="00033B30"/>
    <w:rsid w:val="00033C01"/>
    <w:rsid w:val="00035A2C"/>
    <w:rsid w:val="00035C4A"/>
    <w:rsid w:val="0004189E"/>
    <w:rsid w:val="000506FA"/>
    <w:rsid w:val="00052AF1"/>
    <w:rsid w:val="00052DB5"/>
    <w:rsid w:val="000530D1"/>
    <w:rsid w:val="000555F6"/>
    <w:rsid w:val="00055980"/>
    <w:rsid w:val="000578C2"/>
    <w:rsid w:val="000606D0"/>
    <w:rsid w:val="0006311C"/>
    <w:rsid w:val="0006331D"/>
    <w:rsid w:val="00064050"/>
    <w:rsid w:val="000644F9"/>
    <w:rsid w:val="00066A8B"/>
    <w:rsid w:val="00070410"/>
    <w:rsid w:val="0007121B"/>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90CFE"/>
    <w:rsid w:val="00090DD4"/>
    <w:rsid w:val="00091123"/>
    <w:rsid w:val="000919C2"/>
    <w:rsid w:val="00092CDA"/>
    <w:rsid w:val="00094B30"/>
    <w:rsid w:val="000950BD"/>
    <w:rsid w:val="000953BD"/>
    <w:rsid w:val="00095755"/>
    <w:rsid w:val="00096C5C"/>
    <w:rsid w:val="00096C86"/>
    <w:rsid w:val="00097F56"/>
    <w:rsid w:val="000A0141"/>
    <w:rsid w:val="000A1C2B"/>
    <w:rsid w:val="000A3D85"/>
    <w:rsid w:val="000A4DCD"/>
    <w:rsid w:val="000A690B"/>
    <w:rsid w:val="000B0354"/>
    <w:rsid w:val="000B0579"/>
    <w:rsid w:val="000B1D2E"/>
    <w:rsid w:val="000B24B6"/>
    <w:rsid w:val="000B5819"/>
    <w:rsid w:val="000C5642"/>
    <w:rsid w:val="000C65F4"/>
    <w:rsid w:val="000D03BC"/>
    <w:rsid w:val="000D04F6"/>
    <w:rsid w:val="000D1A50"/>
    <w:rsid w:val="000D1E28"/>
    <w:rsid w:val="000D2B3E"/>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2F06"/>
    <w:rsid w:val="000F323C"/>
    <w:rsid w:val="000F384A"/>
    <w:rsid w:val="000F43FF"/>
    <w:rsid w:val="000F498F"/>
    <w:rsid w:val="000F4E19"/>
    <w:rsid w:val="000F69BC"/>
    <w:rsid w:val="000F7435"/>
    <w:rsid w:val="00100A97"/>
    <w:rsid w:val="001017C6"/>
    <w:rsid w:val="0010270B"/>
    <w:rsid w:val="0010273A"/>
    <w:rsid w:val="001031E8"/>
    <w:rsid w:val="001067D7"/>
    <w:rsid w:val="001067D9"/>
    <w:rsid w:val="001103A7"/>
    <w:rsid w:val="00110D77"/>
    <w:rsid w:val="00113B6F"/>
    <w:rsid w:val="00114577"/>
    <w:rsid w:val="00114A1E"/>
    <w:rsid w:val="001151EB"/>
    <w:rsid w:val="00115AB3"/>
    <w:rsid w:val="001169FC"/>
    <w:rsid w:val="001207B0"/>
    <w:rsid w:val="00121227"/>
    <w:rsid w:val="001219D9"/>
    <w:rsid w:val="00121CD3"/>
    <w:rsid w:val="00123388"/>
    <w:rsid w:val="00123C44"/>
    <w:rsid w:val="001246AC"/>
    <w:rsid w:val="001257E4"/>
    <w:rsid w:val="00126CC6"/>
    <w:rsid w:val="001271BE"/>
    <w:rsid w:val="00127F54"/>
    <w:rsid w:val="00130E57"/>
    <w:rsid w:val="00131743"/>
    <w:rsid w:val="0013373A"/>
    <w:rsid w:val="001339E7"/>
    <w:rsid w:val="00135FE4"/>
    <w:rsid w:val="001366DC"/>
    <w:rsid w:val="00141496"/>
    <w:rsid w:val="001436A6"/>
    <w:rsid w:val="0014398D"/>
    <w:rsid w:val="00144AFF"/>
    <w:rsid w:val="00144CB3"/>
    <w:rsid w:val="001464A0"/>
    <w:rsid w:val="0014662F"/>
    <w:rsid w:val="00146EA7"/>
    <w:rsid w:val="001510E2"/>
    <w:rsid w:val="001517FD"/>
    <w:rsid w:val="00151C8E"/>
    <w:rsid w:val="001533B9"/>
    <w:rsid w:val="0015388F"/>
    <w:rsid w:val="00155450"/>
    <w:rsid w:val="0015680C"/>
    <w:rsid w:val="00157635"/>
    <w:rsid w:val="00160AC9"/>
    <w:rsid w:val="001614B3"/>
    <w:rsid w:val="0016237A"/>
    <w:rsid w:val="00163393"/>
    <w:rsid w:val="001657AB"/>
    <w:rsid w:val="00166788"/>
    <w:rsid w:val="00166BCD"/>
    <w:rsid w:val="001677A4"/>
    <w:rsid w:val="001700E6"/>
    <w:rsid w:val="001707DC"/>
    <w:rsid w:val="001709FF"/>
    <w:rsid w:val="001717D3"/>
    <w:rsid w:val="00173388"/>
    <w:rsid w:val="00173CD8"/>
    <w:rsid w:val="0017500D"/>
    <w:rsid w:val="00176AFE"/>
    <w:rsid w:val="00177283"/>
    <w:rsid w:val="00177FEB"/>
    <w:rsid w:val="001805BC"/>
    <w:rsid w:val="001807FB"/>
    <w:rsid w:val="001816ED"/>
    <w:rsid w:val="00181B36"/>
    <w:rsid w:val="001834E4"/>
    <w:rsid w:val="00184348"/>
    <w:rsid w:val="00185429"/>
    <w:rsid w:val="00186006"/>
    <w:rsid w:val="001868BB"/>
    <w:rsid w:val="0018719A"/>
    <w:rsid w:val="00190784"/>
    <w:rsid w:val="00191E0C"/>
    <w:rsid w:val="001920F2"/>
    <w:rsid w:val="00192436"/>
    <w:rsid w:val="00193285"/>
    <w:rsid w:val="00193312"/>
    <w:rsid w:val="001947E6"/>
    <w:rsid w:val="0019548F"/>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16D0"/>
    <w:rsid w:val="001D2D7A"/>
    <w:rsid w:val="001D4356"/>
    <w:rsid w:val="001D579E"/>
    <w:rsid w:val="001D57AF"/>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5052"/>
    <w:rsid w:val="001F587F"/>
    <w:rsid w:val="001F603A"/>
    <w:rsid w:val="001F62DE"/>
    <w:rsid w:val="001F6A9E"/>
    <w:rsid w:val="001F6B3E"/>
    <w:rsid w:val="00201082"/>
    <w:rsid w:val="0020144A"/>
    <w:rsid w:val="002018BE"/>
    <w:rsid w:val="00201924"/>
    <w:rsid w:val="00203F71"/>
    <w:rsid w:val="002047F7"/>
    <w:rsid w:val="0020560C"/>
    <w:rsid w:val="002065AF"/>
    <w:rsid w:val="00206ACF"/>
    <w:rsid w:val="00211707"/>
    <w:rsid w:val="0021363D"/>
    <w:rsid w:val="002136EF"/>
    <w:rsid w:val="00214051"/>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5B3"/>
    <w:rsid w:val="002329B5"/>
    <w:rsid w:val="0023437C"/>
    <w:rsid w:val="002346DB"/>
    <w:rsid w:val="00234A07"/>
    <w:rsid w:val="0023523B"/>
    <w:rsid w:val="002371DB"/>
    <w:rsid w:val="00240B32"/>
    <w:rsid w:val="00240FFC"/>
    <w:rsid w:val="00243B80"/>
    <w:rsid w:val="0024487D"/>
    <w:rsid w:val="00245945"/>
    <w:rsid w:val="00245B07"/>
    <w:rsid w:val="00245E88"/>
    <w:rsid w:val="00247C80"/>
    <w:rsid w:val="00247DB2"/>
    <w:rsid w:val="00250E76"/>
    <w:rsid w:val="00250ED2"/>
    <w:rsid w:val="00251598"/>
    <w:rsid w:val="00251D65"/>
    <w:rsid w:val="002523EC"/>
    <w:rsid w:val="00252CA0"/>
    <w:rsid w:val="002543A1"/>
    <w:rsid w:val="00254445"/>
    <w:rsid w:val="00256C34"/>
    <w:rsid w:val="00257073"/>
    <w:rsid w:val="0026046E"/>
    <w:rsid w:val="00260939"/>
    <w:rsid w:val="002625B0"/>
    <w:rsid w:val="0026263A"/>
    <w:rsid w:val="00262C1C"/>
    <w:rsid w:val="00262FC7"/>
    <w:rsid w:val="00263C79"/>
    <w:rsid w:val="00264781"/>
    <w:rsid w:val="00265276"/>
    <w:rsid w:val="0026529F"/>
    <w:rsid w:val="00267369"/>
    <w:rsid w:val="002673B4"/>
    <w:rsid w:val="002678EC"/>
    <w:rsid w:val="00267D6C"/>
    <w:rsid w:val="002714D4"/>
    <w:rsid w:val="00271B02"/>
    <w:rsid w:val="0027290B"/>
    <w:rsid w:val="002738C4"/>
    <w:rsid w:val="00275770"/>
    <w:rsid w:val="0027648E"/>
    <w:rsid w:val="0027720E"/>
    <w:rsid w:val="00277AA9"/>
    <w:rsid w:val="0028018A"/>
    <w:rsid w:val="00280F36"/>
    <w:rsid w:val="00282235"/>
    <w:rsid w:val="00282393"/>
    <w:rsid w:val="00282944"/>
    <w:rsid w:val="00283593"/>
    <w:rsid w:val="00285F02"/>
    <w:rsid w:val="002865D4"/>
    <w:rsid w:val="0028679C"/>
    <w:rsid w:val="00286BCC"/>
    <w:rsid w:val="00286CDE"/>
    <w:rsid w:val="0029327C"/>
    <w:rsid w:val="0029360F"/>
    <w:rsid w:val="00294721"/>
    <w:rsid w:val="00296A60"/>
    <w:rsid w:val="002A06D3"/>
    <w:rsid w:val="002A11F0"/>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5BC0"/>
    <w:rsid w:val="002C6629"/>
    <w:rsid w:val="002C6D7F"/>
    <w:rsid w:val="002C7665"/>
    <w:rsid w:val="002C7CAC"/>
    <w:rsid w:val="002D17A2"/>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38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7019"/>
    <w:rsid w:val="0031754A"/>
    <w:rsid w:val="003177DC"/>
    <w:rsid w:val="00317B0D"/>
    <w:rsid w:val="0032119C"/>
    <w:rsid w:val="0032156C"/>
    <w:rsid w:val="0032226C"/>
    <w:rsid w:val="00324766"/>
    <w:rsid w:val="003262B9"/>
    <w:rsid w:val="0032657B"/>
    <w:rsid w:val="0032734B"/>
    <w:rsid w:val="00327926"/>
    <w:rsid w:val="00327ED5"/>
    <w:rsid w:val="0033096B"/>
    <w:rsid w:val="0033231F"/>
    <w:rsid w:val="0033281B"/>
    <w:rsid w:val="00333644"/>
    <w:rsid w:val="00333723"/>
    <w:rsid w:val="0033381C"/>
    <w:rsid w:val="00335051"/>
    <w:rsid w:val="003353F1"/>
    <w:rsid w:val="003358B0"/>
    <w:rsid w:val="00336D04"/>
    <w:rsid w:val="00337EE1"/>
    <w:rsid w:val="0034127D"/>
    <w:rsid w:val="00343394"/>
    <w:rsid w:val="00343A27"/>
    <w:rsid w:val="00343D57"/>
    <w:rsid w:val="003449D3"/>
    <w:rsid w:val="00345AD9"/>
    <w:rsid w:val="00345FEF"/>
    <w:rsid w:val="00346398"/>
    <w:rsid w:val="003464FC"/>
    <w:rsid w:val="00346E46"/>
    <w:rsid w:val="00351358"/>
    <w:rsid w:val="00351713"/>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67D3C"/>
    <w:rsid w:val="00371291"/>
    <w:rsid w:val="00371DFF"/>
    <w:rsid w:val="00371E39"/>
    <w:rsid w:val="00372AD6"/>
    <w:rsid w:val="00374821"/>
    <w:rsid w:val="00375527"/>
    <w:rsid w:val="0037563E"/>
    <w:rsid w:val="00375E4E"/>
    <w:rsid w:val="00376844"/>
    <w:rsid w:val="003768CC"/>
    <w:rsid w:val="00377B77"/>
    <w:rsid w:val="00377FC7"/>
    <w:rsid w:val="0038016B"/>
    <w:rsid w:val="00382097"/>
    <w:rsid w:val="00382ED6"/>
    <w:rsid w:val="003836B4"/>
    <w:rsid w:val="003859E8"/>
    <w:rsid w:val="003863DB"/>
    <w:rsid w:val="003866D8"/>
    <w:rsid w:val="00386FA3"/>
    <w:rsid w:val="00387A5A"/>
    <w:rsid w:val="00390223"/>
    <w:rsid w:val="00391326"/>
    <w:rsid w:val="003913CE"/>
    <w:rsid w:val="003924E6"/>
    <w:rsid w:val="00392692"/>
    <w:rsid w:val="00392952"/>
    <w:rsid w:val="00392961"/>
    <w:rsid w:val="0039452F"/>
    <w:rsid w:val="0039589F"/>
    <w:rsid w:val="003961FA"/>
    <w:rsid w:val="003962AA"/>
    <w:rsid w:val="0039657A"/>
    <w:rsid w:val="00397C43"/>
    <w:rsid w:val="00397FA2"/>
    <w:rsid w:val="003A17F6"/>
    <w:rsid w:val="003A2818"/>
    <w:rsid w:val="003A409B"/>
    <w:rsid w:val="003A6569"/>
    <w:rsid w:val="003A7C9B"/>
    <w:rsid w:val="003B034D"/>
    <w:rsid w:val="003B1742"/>
    <w:rsid w:val="003B1E52"/>
    <w:rsid w:val="003B2888"/>
    <w:rsid w:val="003B346B"/>
    <w:rsid w:val="003B37FD"/>
    <w:rsid w:val="003B642A"/>
    <w:rsid w:val="003C1C3C"/>
    <w:rsid w:val="003C2115"/>
    <w:rsid w:val="003C28D8"/>
    <w:rsid w:val="003C2D83"/>
    <w:rsid w:val="003C3A11"/>
    <w:rsid w:val="003C3DE2"/>
    <w:rsid w:val="003C405C"/>
    <w:rsid w:val="003C62A0"/>
    <w:rsid w:val="003C79CA"/>
    <w:rsid w:val="003D080F"/>
    <w:rsid w:val="003D2BB5"/>
    <w:rsid w:val="003D46E5"/>
    <w:rsid w:val="003D53DA"/>
    <w:rsid w:val="003D5D20"/>
    <w:rsid w:val="003D5D8D"/>
    <w:rsid w:val="003D6EF9"/>
    <w:rsid w:val="003D7084"/>
    <w:rsid w:val="003D79B1"/>
    <w:rsid w:val="003D7FE0"/>
    <w:rsid w:val="003E0D56"/>
    <w:rsid w:val="003E1F85"/>
    <w:rsid w:val="003E2099"/>
    <w:rsid w:val="003E2447"/>
    <w:rsid w:val="003E4FF0"/>
    <w:rsid w:val="003E5494"/>
    <w:rsid w:val="003E7C84"/>
    <w:rsid w:val="003F0CEA"/>
    <w:rsid w:val="003F1D12"/>
    <w:rsid w:val="003F27F3"/>
    <w:rsid w:val="003F2C0C"/>
    <w:rsid w:val="003F48C8"/>
    <w:rsid w:val="003F61B6"/>
    <w:rsid w:val="003F6DF0"/>
    <w:rsid w:val="003F7705"/>
    <w:rsid w:val="003F7DE3"/>
    <w:rsid w:val="0040027D"/>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5609"/>
    <w:rsid w:val="00415AA1"/>
    <w:rsid w:val="00415D36"/>
    <w:rsid w:val="004214BA"/>
    <w:rsid w:val="0042639E"/>
    <w:rsid w:val="00430235"/>
    <w:rsid w:val="00430476"/>
    <w:rsid w:val="00431716"/>
    <w:rsid w:val="00431CE7"/>
    <w:rsid w:val="00432E70"/>
    <w:rsid w:val="00435D46"/>
    <w:rsid w:val="004360A8"/>
    <w:rsid w:val="004373FA"/>
    <w:rsid w:val="00440003"/>
    <w:rsid w:val="0044200C"/>
    <w:rsid w:val="004423C9"/>
    <w:rsid w:val="004430D6"/>
    <w:rsid w:val="0044446A"/>
    <w:rsid w:val="00444A39"/>
    <w:rsid w:val="00444A57"/>
    <w:rsid w:val="004453EC"/>
    <w:rsid w:val="0044590A"/>
    <w:rsid w:val="00447005"/>
    <w:rsid w:val="00450093"/>
    <w:rsid w:val="004512F4"/>
    <w:rsid w:val="00451BCC"/>
    <w:rsid w:val="00453016"/>
    <w:rsid w:val="004544FA"/>
    <w:rsid w:val="00454678"/>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72C"/>
    <w:rsid w:val="00493052"/>
    <w:rsid w:val="00495D84"/>
    <w:rsid w:val="004975BA"/>
    <w:rsid w:val="004979E3"/>
    <w:rsid w:val="00497A95"/>
    <w:rsid w:val="004A007C"/>
    <w:rsid w:val="004A090D"/>
    <w:rsid w:val="004A2CA2"/>
    <w:rsid w:val="004A2FD6"/>
    <w:rsid w:val="004A3026"/>
    <w:rsid w:val="004A3277"/>
    <w:rsid w:val="004A3F07"/>
    <w:rsid w:val="004A70E2"/>
    <w:rsid w:val="004A7982"/>
    <w:rsid w:val="004A7DD8"/>
    <w:rsid w:val="004B0DA9"/>
    <w:rsid w:val="004B1039"/>
    <w:rsid w:val="004B145D"/>
    <w:rsid w:val="004B4C20"/>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2A53"/>
    <w:rsid w:val="004E36D2"/>
    <w:rsid w:val="004E38F3"/>
    <w:rsid w:val="004E4021"/>
    <w:rsid w:val="004E41B0"/>
    <w:rsid w:val="004E52EA"/>
    <w:rsid w:val="004E5433"/>
    <w:rsid w:val="004E571F"/>
    <w:rsid w:val="004E5AE0"/>
    <w:rsid w:val="004E790C"/>
    <w:rsid w:val="004F00CB"/>
    <w:rsid w:val="004F04C7"/>
    <w:rsid w:val="004F12D3"/>
    <w:rsid w:val="004F17AA"/>
    <w:rsid w:val="004F3EE8"/>
    <w:rsid w:val="004F4494"/>
    <w:rsid w:val="004F57DC"/>
    <w:rsid w:val="004F5F85"/>
    <w:rsid w:val="004F64FE"/>
    <w:rsid w:val="004F66F5"/>
    <w:rsid w:val="004F72B3"/>
    <w:rsid w:val="00500711"/>
    <w:rsid w:val="00500C56"/>
    <w:rsid w:val="00502A7E"/>
    <w:rsid w:val="005052B0"/>
    <w:rsid w:val="0050632F"/>
    <w:rsid w:val="00506FD6"/>
    <w:rsid w:val="0050794F"/>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88E"/>
    <w:rsid w:val="00535F00"/>
    <w:rsid w:val="00536B62"/>
    <w:rsid w:val="00536E76"/>
    <w:rsid w:val="005375B2"/>
    <w:rsid w:val="00537D38"/>
    <w:rsid w:val="0054246D"/>
    <w:rsid w:val="00542937"/>
    <w:rsid w:val="00542E19"/>
    <w:rsid w:val="00543C3A"/>
    <w:rsid w:val="00543E6F"/>
    <w:rsid w:val="00544487"/>
    <w:rsid w:val="00546A5A"/>
    <w:rsid w:val="0055097B"/>
    <w:rsid w:val="00550B95"/>
    <w:rsid w:val="00551E76"/>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C89"/>
    <w:rsid w:val="0057514A"/>
    <w:rsid w:val="005753A1"/>
    <w:rsid w:val="00575AFD"/>
    <w:rsid w:val="005772E2"/>
    <w:rsid w:val="00577947"/>
    <w:rsid w:val="005804C4"/>
    <w:rsid w:val="005815D0"/>
    <w:rsid w:val="005821B0"/>
    <w:rsid w:val="00582B25"/>
    <w:rsid w:val="00583691"/>
    <w:rsid w:val="00584E09"/>
    <w:rsid w:val="00584E2E"/>
    <w:rsid w:val="00585B4F"/>
    <w:rsid w:val="00585E6F"/>
    <w:rsid w:val="00586839"/>
    <w:rsid w:val="005923EC"/>
    <w:rsid w:val="00594AFC"/>
    <w:rsid w:val="00595F2D"/>
    <w:rsid w:val="00595F43"/>
    <w:rsid w:val="00597054"/>
    <w:rsid w:val="00597671"/>
    <w:rsid w:val="005A0904"/>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59DE"/>
    <w:rsid w:val="005C5F8A"/>
    <w:rsid w:val="005C666F"/>
    <w:rsid w:val="005D0F39"/>
    <w:rsid w:val="005D18E8"/>
    <w:rsid w:val="005D23FC"/>
    <w:rsid w:val="005D2BCD"/>
    <w:rsid w:val="005D378C"/>
    <w:rsid w:val="005D4AF4"/>
    <w:rsid w:val="005D5075"/>
    <w:rsid w:val="005D597A"/>
    <w:rsid w:val="005D5D1B"/>
    <w:rsid w:val="005E08C5"/>
    <w:rsid w:val="005E128F"/>
    <w:rsid w:val="005E18E8"/>
    <w:rsid w:val="005E1FC9"/>
    <w:rsid w:val="005E5C39"/>
    <w:rsid w:val="005E782C"/>
    <w:rsid w:val="005E7A65"/>
    <w:rsid w:val="005F1573"/>
    <w:rsid w:val="005F19BD"/>
    <w:rsid w:val="005F1CAB"/>
    <w:rsid w:val="005F1E57"/>
    <w:rsid w:val="005F1FF8"/>
    <w:rsid w:val="005F3211"/>
    <w:rsid w:val="005F3E1B"/>
    <w:rsid w:val="005F56C6"/>
    <w:rsid w:val="005F665D"/>
    <w:rsid w:val="00601332"/>
    <w:rsid w:val="00602557"/>
    <w:rsid w:val="00602FDF"/>
    <w:rsid w:val="0060689D"/>
    <w:rsid w:val="00606BE8"/>
    <w:rsid w:val="00606DCB"/>
    <w:rsid w:val="0061086A"/>
    <w:rsid w:val="00611459"/>
    <w:rsid w:val="00611A11"/>
    <w:rsid w:val="006125B2"/>
    <w:rsid w:val="00613F7E"/>
    <w:rsid w:val="006150F3"/>
    <w:rsid w:val="00615447"/>
    <w:rsid w:val="00615C6D"/>
    <w:rsid w:val="00616766"/>
    <w:rsid w:val="00616E0A"/>
    <w:rsid w:val="0061726A"/>
    <w:rsid w:val="00617285"/>
    <w:rsid w:val="006178EB"/>
    <w:rsid w:val="006227F5"/>
    <w:rsid w:val="006242BE"/>
    <w:rsid w:val="006244A7"/>
    <w:rsid w:val="00624F0D"/>
    <w:rsid w:val="0062623D"/>
    <w:rsid w:val="006262CD"/>
    <w:rsid w:val="00626F73"/>
    <w:rsid w:val="00627BCB"/>
    <w:rsid w:val="00627C1B"/>
    <w:rsid w:val="00627EB3"/>
    <w:rsid w:val="00630EB8"/>
    <w:rsid w:val="006338C2"/>
    <w:rsid w:val="00633F22"/>
    <w:rsid w:val="006349EE"/>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528"/>
    <w:rsid w:val="0068462A"/>
    <w:rsid w:val="00684786"/>
    <w:rsid w:val="00684C19"/>
    <w:rsid w:val="00685A5D"/>
    <w:rsid w:val="00685EEA"/>
    <w:rsid w:val="00685F4F"/>
    <w:rsid w:val="006869EB"/>
    <w:rsid w:val="00687BCF"/>
    <w:rsid w:val="00687E83"/>
    <w:rsid w:val="00687EC0"/>
    <w:rsid w:val="00687F16"/>
    <w:rsid w:val="00687F1A"/>
    <w:rsid w:val="0069241F"/>
    <w:rsid w:val="00692A21"/>
    <w:rsid w:val="00693236"/>
    <w:rsid w:val="0069326F"/>
    <w:rsid w:val="006935E0"/>
    <w:rsid w:val="00693A2D"/>
    <w:rsid w:val="00694D67"/>
    <w:rsid w:val="00694E20"/>
    <w:rsid w:val="00695ABC"/>
    <w:rsid w:val="006A10C4"/>
    <w:rsid w:val="006A1B36"/>
    <w:rsid w:val="006A1C14"/>
    <w:rsid w:val="006A304B"/>
    <w:rsid w:val="006A3824"/>
    <w:rsid w:val="006A4504"/>
    <w:rsid w:val="006A4CA3"/>
    <w:rsid w:val="006A551F"/>
    <w:rsid w:val="006A58AD"/>
    <w:rsid w:val="006A72F8"/>
    <w:rsid w:val="006A7C41"/>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4FA7"/>
    <w:rsid w:val="006C517B"/>
    <w:rsid w:val="006C71D1"/>
    <w:rsid w:val="006C74A6"/>
    <w:rsid w:val="006D0016"/>
    <w:rsid w:val="006D1180"/>
    <w:rsid w:val="006D20A0"/>
    <w:rsid w:val="006D3BDE"/>
    <w:rsid w:val="006D64C4"/>
    <w:rsid w:val="006D7A56"/>
    <w:rsid w:val="006E0970"/>
    <w:rsid w:val="006E23EA"/>
    <w:rsid w:val="006E4030"/>
    <w:rsid w:val="006E4FCB"/>
    <w:rsid w:val="006E68B8"/>
    <w:rsid w:val="006E68E2"/>
    <w:rsid w:val="006E6EAF"/>
    <w:rsid w:val="006E7777"/>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2E46"/>
    <w:rsid w:val="0072411F"/>
    <w:rsid w:val="00724353"/>
    <w:rsid w:val="00724CCD"/>
    <w:rsid w:val="007276B1"/>
    <w:rsid w:val="00730A00"/>
    <w:rsid w:val="00730D69"/>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7333"/>
    <w:rsid w:val="00751262"/>
    <w:rsid w:val="007517B2"/>
    <w:rsid w:val="00753FF5"/>
    <w:rsid w:val="00755023"/>
    <w:rsid w:val="0075612E"/>
    <w:rsid w:val="0075733E"/>
    <w:rsid w:val="00757DCA"/>
    <w:rsid w:val="00760345"/>
    <w:rsid w:val="00761745"/>
    <w:rsid w:val="00762115"/>
    <w:rsid w:val="00762789"/>
    <w:rsid w:val="007627CB"/>
    <w:rsid w:val="00763503"/>
    <w:rsid w:val="00763BEB"/>
    <w:rsid w:val="00763F42"/>
    <w:rsid w:val="00764314"/>
    <w:rsid w:val="00767E96"/>
    <w:rsid w:val="00771447"/>
    <w:rsid w:val="00771EA9"/>
    <w:rsid w:val="0077226D"/>
    <w:rsid w:val="00772D7A"/>
    <w:rsid w:val="00772EB3"/>
    <w:rsid w:val="00777043"/>
    <w:rsid w:val="00780F15"/>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CCC"/>
    <w:rsid w:val="007A77A1"/>
    <w:rsid w:val="007B0A30"/>
    <w:rsid w:val="007B329B"/>
    <w:rsid w:val="007B340A"/>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277"/>
    <w:rsid w:val="007D3D7B"/>
    <w:rsid w:val="007D40CE"/>
    <w:rsid w:val="007D40F4"/>
    <w:rsid w:val="007D47CD"/>
    <w:rsid w:val="007D495D"/>
    <w:rsid w:val="007E0745"/>
    <w:rsid w:val="007E3E09"/>
    <w:rsid w:val="007E4742"/>
    <w:rsid w:val="007E57BB"/>
    <w:rsid w:val="007E7142"/>
    <w:rsid w:val="007F0480"/>
    <w:rsid w:val="007F09B2"/>
    <w:rsid w:val="007F15AA"/>
    <w:rsid w:val="007F23B7"/>
    <w:rsid w:val="007F3151"/>
    <w:rsid w:val="007F3325"/>
    <w:rsid w:val="007F428C"/>
    <w:rsid w:val="007F4D66"/>
    <w:rsid w:val="008004A6"/>
    <w:rsid w:val="008045AB"/>
    <w:rsid w:val="00805773"/>
    <w:rsid w:val="008073FE"/>
    <w:rsid w:val="008076D9"/>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937"/>
    <w:rsid w:val="00823A7A"/>
    <w:rsid w:val="00824364"/>
    <w:rsid w:val="0082590D"/>
    <w:rsid w:val="00825AE2"/>
    <w:rsid w:val="00825B3E"/>
    <w:rsid w:val="00826DC0"/>
    <w:rsid w:val="0082705B"/>
    <w:rsid w:val="00827773"/>
    <w:rsid w:val="00827C8A"/>
    <w:rsid w:val="00833556"/>
    <w:rsid w:val="00833F63"/>
    <w:rsid w:val="008363AF"/>
    <w:rsid w:val="008413E7"/>
    <w:rsid w:val="008429D0"/>
    <w:rsid w:val="00842C5E"/>
    <w:rsid w:val="00843792"/>
    <w:rsid w:val="00843950"/>
    <w:rsid w:val="00843A46"/>
    <w:rsid w:val="00844665"/>
    <w:rsid w:val="00847C09"/>
    <w:rsid w:val="00851FE2"/>
    <w:rsid w:val="00852758"/>
    <w:rsid w:val="008531CC"/>
    <w:rsid w:val="00854111"/>
    <w:rsid w:val="00854605"/>
    <w:rsid w:val="008556DD"/>
    <w:rsid w:val="008558DA"/>
    <w:rsid w:val="00856407"/>
    <w:rsid w:val="008566A0"/>
    <w:rsid w:val="00856D96"/>
    <w:rsid w:val="008601E5"/>
    <w:rsid w:val="00861E0F"/>
    <w:rsid w:val="00862195"/>
    <w:rsid w:val="0086336B"/>
    <w:rsid w:val="0086467C"/>
    <w:rsid w:val="00864F54"/>
    <w:rsid w:val="008658F3"/>
    <w:rsid w:val="00866B26"/>
    <w:rsid w:val="0086704C"/>
    <w:rsid w:val="00870EBA"/>
    <w:rsid w:val="00871C54"/>
    <w:rsid w:val="00872B22"/>
    <w:rsid w:val="00872B3F"/>
    <w:rsid w:val="008733A3"/>
    <w:rsid w:val="00874F7B"/>
    <w:rsid w:val="00876C9F"/>
    <w:rsid w:val="00881C9C"/>
    <w:rsid w:val="008821D4"/>
    <w:rsid w:val="008834B3"/>
    <w:rsid w:val="00884A84"/>
    <w:rsid w:val="00885F1C"/>
    <w:rsid w:val="00887283"/>
    <w:rsid w:val="00887C71"/>
    <w:rsid w:val="00890CE1"/>
    <w:rsid w:val="00891261"/>
    <w:rsid w:val="00892F2F"/>
    <w:rsid w:val="00893476"/>
    <w:rsid w:val="008940CB"/>
    <w:rsid w:val="008943A4"/>
    <w:rsid w:val="008968B1"/>
    <w:rsid w:val="0089781F"/>
    <w:rsid w:val="008A004D"/>
    <w:rsid w:val="008A06E6"/>
    <w:rsid w:val="008A1EB3"/>
    <w:rsid w:val="008A2103"/>
    <w:rsid w:val="008A2411"/>
    <w:rsid w:val="008A3073"/>
    <w:rsid w:val="008A3D41"/>
    <w:rsid w:val="008A3ED3"/>
    <w:rsid w:val="008A5799"/>
    <w:rsid w:val="008A59F2"/>
    <w:rsid w:val="008A7307"/>
    <w:rsid w:val="008A77F5"/>
    <w:rsid w:val="008B05AE"/>
    <w:rsid w:val="008B0D80"/>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4360"/>
    <w:rsid w:val="008D79FB"/>
    <w:rsid w:val="008E0747"/>
    <w:rsid w:val="008E1E01"/>
    <w:rsid w:val="008E63A8"/>
    <w:rsid w:val="008E6A78"/>
    <w:rsid w:val="008E729E"/>
    <w:rsid w:val="008E7E97"/>
    <w:rsid w:val="008F093F"/>
    <w:rsid w:val="008F1347"/>
    <w:rsid w:val="008F2D7D"/>
    <w:rsid w:val="008F433F"/>
    <w:rsid w:val="008F6B44"/>
    <w:rsid w:val="008F7E3D"/>
    <w:rsid w:val="0090071E"/>
    <w:rsid w:val="0090100F"/>
    <w:rsid w:val="00903314"/>
    <w:rsid w:val="00903576"/>
    <w:rsid w:val="00903D1F"/>
    <w:rsid w:val="00904650"/>
    <w:rsid w:val="00904867"/>
    <w:rsid w:val="00904C48"/>
    <w:rsid w:val="00904EB7"/>
    <w:rsid w:val="00905964"/>
    <w:rsid w:val="00910BB1"/>
    <w:rsid w:val="00911164"/>
    <w:rsid w:val="009157F1"/>
    <w:rsid w:val="009159DE"/>
    <w:rsid w:val="00916E39"/>
    <w:rsid w:val="00917399"/>
    <w:rsid w:val="009176C8"/>
    <w:rsid w:val="00921925"/>
    <w:rsid w:val="0092253C"/>
    <w:rsid w:val="00923AE8"/>
    <w:rsid w:val="00925675"/>
    <w:rsid w:val="009256C9"/>
    <w:rsid w:val="00925961"/>
    <w:rsid w:val="00925AED"/>
    <w:rsid w:val="009273AD"/>
    <w:rsid w:val="009304B8"/>
    <w:rsid w:val="009317E3"/>
    <w:rsid w:val="00932AB7"/>
    <w:rsid w:val="00932EDD"/>
    <w:rsid w:val="0093445A"/>
    <w:rsid w:val="00936797"/>
    <w:rsid w:val="00940E25"/>
    <w:rsid w:val="00941C81"/>
    <w:rsid w:val="00941F33"/>
    <w:rsid w:val="00942AA8"/>
    <w:rsid w:val="0094441D"/>
    <w:rsid w:val="00945EE3"/>
    <w:rsid w:val="009519D6"/>
    <w:rsid w:val="00951FF5"/>
    <w:rsid w:val="00952506"/>
    <w:rsid w:val="00953061"/>
    <w:rsid w:val="00953583"/>
    <w:rsid w:val="00954785"/>
    <w:rsid w:val="00954A25"/>
    <w:rsid w:val="00954E09"/>
    <w:rsid w:val="0095500E"/>
    <w:rsid w:val="00955FE2"/>
    <w:rsid w:val="00956D59"/>
    <w:rsid w:val="00962623"/>
    <w:rsid w:val="00962C4A"/>
    <w:rsid w:val="00962E78"/>
    <w:rsid w:val="0096310A"/>
    <w:rsid w:val="00966D04"/>
    <w:rsid w:val="009670C2"/>
    <w:rsid w:val="0096731B"/>
    <w:rsid w:val="00967444"/>
    <w:rsid w:val="009705BD"/>
    <w:rsid w:val="00970C4B"/>
    <w:rsid w:val="00972170"/>
    <w:rsid w:val="0097274C"/>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462B"/>
    <w:rsid w:val="00994D19"/>
    <w:rsid w:val="00995CBA"/>
    <w:rsid w:val="00996DA6"/>
    <w:rsid w:val="0099712A"/>
    <w:rsid w:val="009A117A"/>
    <w:rsid w:val="009A1C13"/>
    <w:rsid w:val="009A2418"/>
    <w:rsid w:val="009A4CD9"/>
    <w:rsid w:val="009A506E"/>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F3"/>
    <w:rsid w:val="009C5141"/>
    <w:rsid w:val="009C6AA8"/>
    <w:rsid w:val="009D0C18"/>
    <w:rsid w:val="009D1A2E"/>
    <w:rsid w:val="009D2E2B"/>
    <w:rsid w:val="009D2E46"/>
    <w:rsid w:val="009D4161"/>
    <w:rsid w:val="009D466C"/>
    <w:rsid w:val="009D54AD"/>
    <w:rsid w:val="009D5655"/>
    <w:rsid w:val="009D5AE3"/>
    <w:rsid w:val="009D6A3B"/>
    <w:rsid w:val="009E0C17"/>
    <w:rsid w:val="009E1AF1"/>
    <w:rsid w:val="009E338E"/>
    <w:rsid w:val="009E40F7"/>
    <w:rsid w:val="009E46B5"/>
    <w:rsid w:val="009E5402"/>
    <w:rsid w:val="009E6192"/>
    <w:rsid w:val="009E6307"/>
    <w:rsid w:val="009F03DF"/>
    <w:rsid w:val="009F0F91"/>
    <w:rsid w:val="009F1154"/>
    <w:rsid w:val="009F2B7D"/>
    <w:rsid w:val="009F4424"/>
    <w:rsid w:val="009F45A0"/>
    <w:rsid w:val="009F46F9"/>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537"/>
    <w:rsid w:val="00A147D9"/>
    <w:rsid w:val="00A15AB9"/>
    <w:rsid w:val="00A15F39"/>
    <w:rsid w:val="00A173F5"/>
    <w:rsid w:val="00A174DD"/>
    <w:rsid w:val="00A20996"/>
    <w:rsid w:val="00A215CA"/>
    <w:rsid w:val="00A216FB"/>
    <w:rsid w:val="00A224C5"/>
    <w:rsid w:val="00A22DAE"/>
    <w:rsid w:val="00A23673"/>
    <w:rsid w:val="00A27C77"/>
    <w:rsid w:val="00A32FC8"/>
    <w:rsid w:val="00A33E60"/>
    <w:rsid w:val="00A34138"/>
    <w:rsid w:val="00A37640"/>
    <w:rsid w:val="00A37B2F"/>
    <w:rsid w:val="00A414BA"/>
    <w:rsid w:val="00A430DE"/>
    <w:rsid w:val="00A4478B"/>
    <w:rsid w:val="00A4496D"/>
    <w:rsid w:val="00A449A3"/>
    <w:rsid w:val="00A4578D"/>
    <w:rsid w:val="00A4583F"/>
    <w:rsid w:val="00A46103"/>
    <w:rsid w:val="00A4627E"/>
    <w:rsid w:val="00A46C90"/>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6343"/>
    <w:rsid w:val="00A76524"/>
    <w:rsid w:val="00A832E3"/>
    <w:rsid w:val="00A83694"/>
    <w:rsid w:val="00A837B8"/>
    <w:rsid w:val="00A8402E"/>
    <w:rsid w:val="00A85809"/>
    <w:rsid w:val="00A8652B"/>
    <w:rsid w:val="00A877F8"/>
    <w:rsid w:val="00A91140"/>
    <w:rsid w:val="00A915BB"/>
    <w:rsid w:val="00A9162F"/>
    <w:rsid w:val="00A91813"/>
    <w:rsid w:val="00A91925"/>
    <w:rsid w:val="00A927A3"/>
    <w:rsid w:val="00A93634"/>
    <w:rsid w:val="00A95525"/>
    <w:rsid w:val="00A95D16"/>
    <w:rsid w:val="00A97537"/>
    <w:rsid w:val="00A97A76"/>
    <w:rsid w:val="00A97E10"/>
    <w:rsid w:val="00AA01E8"/>
    <w:rsid w:val="00AA0790"/>
    <w:rsid w:val="00AA08D0"/>
    <w:rsid w:val="00AA2861"/>
    <w:rsid w:val="00AA3373"/>
    <w:rsid w:val="00AA3F96"/>
    <w:rsid w:val="00AA5EC4"/>
    <w:rsid w:val="00AA6716"/>
    <w:rsid w:val="00AA68AF"/>
    <w:rsid w:val="00AB01DF"/>
    <w:rsid w:val="00AB1147"/>
    <w:rsid w:val="00AB11E8"/>
    <w:rsid w:val="00AB133D"/>
    <w:rsid w:val="00AB2E1A"/>
    <w:rsid w:val="00AB3354"/>
    <w:rsid w:val="00AB34F4"/>
    <w:rsid w:val="00AB3DA8"/>
    <w:rsid w:val="00AB4B6B"/>
    <w:rsid w:val="00AB4E5B"/>
    <w:rsid w:val="00AB6323"/>
    <w:rsid w:val="00AB667C"/>
    <w:rsid w:val="00AB7A51"/>
    <w:rsid w:val="00AC15AC"/>
    <w:rsid w:val="00AC15E9"/>
    <w:rsid w:val="00AC2311"/>
    <w:rsid w:val="00AC2508"/>
    <w:rsid w:val="00AC34F2"/>
    <w:rsid w:val="00AC7362"/>
    <w:rsid w:val="00AD12AC"/>
    <w:rsid w:val="00AD169E"/>
    <w:rsid w:val="00AD1FE8"/>
    <w:rsid w:val="00AD2266"/>
    <w:rsid w:val="00AD242D"/>
    <w:rsid w:val="00AD2685"/>
    <w:rsid w:val="00AD2A0F"/>
    <w:rsid w:val="00AD66F6"/>
    <w:rsid w:val="00AE0719"/>
    <w:rsid w:val="00AE0CC3"/>
    <w:rsid w:val="00AE1278"/>
    <w:rsid w:val="00AE132E"/>
    <w:rsid w:val="00AE244F"/>
    <w:rsid w:val="00AE2A70"/>
    <w:rsid w:val="00AE3069"/>
    <w:rsid w:val="00AE321C"/>
    <w:rsid w:val="00AE3914"/>
    <w:rsid w:val="00AE48D6"/>
    <w:rsid w:val="00AE52C7"/>
    <w:rsid w:val="00AE5EC1"/>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116C2"/>
    <w:rsid w:val="00B11828"/>
    <w:rsid w:val="00B125D3"/>
    <w:rsid w:val="00B1349D"/>
    <w:rsid w:val="00B14148"/>
    <w:rsid w:val="00B1469A"/>
    <w:rsid w:val="00B1496B"/>
    <w:rsid w:val="00B14E23"/>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F99"/>
    <w:rsid w:val="00B46AA6"/>
    <w:rsid w:val="00B473B8"/>
    <w:rsid w:val="00B504D2"/>
    <w:rsid w:val="00B50B3C"/>
    <w:rsid w:val="00B5267B"/>
    <w:rsid w:val="00B52D81"/>
    <w:rsid w:val="00B53039"/>
    <w:rsid w:val="00B548BD"/>
    <w:rsid w:val="00B56455"/>
    <w:rsid w:val="00B56DE7"/>
    <w:rsid w:val="00B61347"/>
    <w:rsid w:val="00B61494"/>
    <w:rsid w:val="00B61517"/>
    <w:rsid w:val="00B620B6"/>
    <w:rsid w:val="00B634F8"/>
    <w:rsid w:val="00B6359D"/>
    <w:rsid w:val="00B64EAA"/>
    <w:rsid w:val="00B650B2"/>
    <w:rsid w:val="00B659D3"/>
    <w:rsid w:val="00B66097"/>
    <w:rsid w:val="00B67337"/>
    <w:rsid w:val="00B72076"/>
    <w:rsid w:val="00B730A1"/>
    <w:rsid w:val="00B73FBE"/>
    <w:rsid w:val="00B757DB"/>
    <w:rsid w:val="00B775B6"/>
    <w:rsid w:val="00B80798"/>
    <w:rsid w:val="00B832A6"/>
    <w:rsid w:val="00B83531"/>
    <w:rsid w:val="00B84E5D"/>
    <w:rsid w:val="00B85F58"/>
    <w:rsid w:val="00B8605D"/>
    <w:rsid w:val="00B87744"/>
    <w:rsid w:val="00B9200F"/>
    <w:rsid w:val="00B93C5E"/>
    <w:rsid w:val="00B93D92"/>
    <w:rsid w:val="00B943CD"/>
    <w:rsid w:val="00B94844"/>
    <w:rsid w:val="00B95E36"/>
    <w:rsid w:val="00B9698B"/>
    <w:rsid w:val="00BA003A"/>
    <w:rsid w:val="00BA042A"/>
    <w:rsid w:val="00BA1351"/>
    <w:rsid w:val="00BA2F8C"/>
    <w:rsid w:val="00BA3D29"/>
    <w:rsid w:val="00BA3DA5"/>
    <w:rsid w:val="00BA40F8"/>
    <w:rsid w:val="00BA4F41"/>
    <w:rsid w:val="00BA64B9"/>
    <w:rsid w:val="00BA700E"/>
    <w:rsid w:val="00BA7642"/>
    <w:rsid w:val="00BA7A7B"/>
    <w:rsid w:val="00BB1FBB"/>
    <w:rsid w:val="00BB2B6B"/>
    <w:rsid w:val="00BB32E0"/>
    <w:rsid w:val="00BB36EA"/>
    <w:rsid w:val="00BB3840"/>
    <w:rsid w:val="00BB3A39"/>
    <w:rsid w:val="00BB486E"/>
    <w:rsid w:val="00BB789F"/>
    <w:rsid w:val="00BC1CE3"/>
    <w:rsid w:val="00BC3843"/>
    <w:rsid w:val="00BC4210"/>
    <w:rsid w:val="00BC4DF6"/>
    <w:rsid w:val="00BC500E"/>
    <w:rsid w:val="00BD0362"/>
    <w:rsid w:val="00BD0826"/>
    <w:rsid w:val="00BD1F22"/>
    <w:rsid w:val="00BD23F2"/>
    <w:rsid w:val="00BD27FB"/>
    <w:rsid w:val="00BD2F36"/>
    <w:rsid w:val="00BD37AD"/>
    <w:rsid w:val="00BD37BF"/>
    <w:rsid w:val="00BD47BC"/>
    <w:rsid w:val="00BD5ABF"/>
    <w:rsid w:val="00BE097F"/>
    <w:rsid w:val="00BE28F3"/>
    <w:rsid w:val="00BE3D3A"/>
    <w:rsid w:val="00BE4BE9"/>
    <w:rsid w:val="00BE73FC"/>
    <w:rsid w:val="00BF3282"/>
    <w:rsid w:val="00BF448D"/>
    <w:rsid w:val="00BF48F4"/>
    <w:rsid w:val="00BF5C2C"/>
    <w:rsid w:val="00BF63DB"/>
    <w:rsid w:val="00C01AA5"/>
    <w:rsid w:val="00C04195"/>
    <w:rsid w:val="00C04E2C"/>
    <w:rsid w:val="00C05F1E"/>
    <w:rsid w:val="00C061CA"/>
    <w:rsid w:val="00C10DF2"/>
    <w:rsid w:val="00C131C0"/>
    <w:rsid w:val="00C13AAC"/>
    <w:rsid w:val="00C14C50"/>
    <w:rsid w:val="00C15336"/>
    <w:rsid w:val="00C15813"/>
    <w:rsid w:val="00C16A9C"/>
    <w:rsid w:val="00C16BB9"/>
    <w:rsid w:val="00C20B37"/>
    <w:rsid w:val="00C23CE7"/>
    <w:rsid w:val="00C23F8F"/>
    <w:rsid w:val="00C24FE6"/>
    <w:rsid w:val="00C256D8"/>
    <w:rsid w:val="00C26694"/>
    <w:rsid w:val="00C27ED1"/>
    <w:rsid w:val="00C31453"/>
    <w:rsid w:val="00C319D6"/>
    <w:rsid w:val="00C32DE2"/>
    <w:rsid w:val="00C32F45"/>
    <w:rsid w:val="00C33A0F"/>
    <w:rsid w:val="00C33FEC"/>
    <w:rsid w:val="00C35D0C"/>
    <w:rsid w:val="00C3656A"/>
    <w:rsid w:val="00C36A5E"/>
    <w:rsid w:val="00C379B3"/>
    <w:rsid w:val="00C37E4D"/>
    <w:rsid w:val="00C4005A"/>
    <w:rsid w:val="00C40ABB"/>
    <w:rsid w:val="00C41B63"/>
    <w:rsid w:val="00C42384"/>
    <w:rsid w:val="00C42BE8"/>
    <w:rsid w:val="00C43334"/>
    <w:rsid w:val="00C439A8"/>
    <w:rsid w:val="00C43D7A"/>
    <w:rsid w:val="00C43F8D"/>
    <w:rsid w:val="00C44E55"/>
    <w:rsid w:val="00C45BB0"/>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529"/>
    <w:rsid w:val="00C62058"/>
    <w:rsid w:val="00C62611"/>
    <w:rsid w:val="00C63A2A"/>
    <w:rsid w:val="00C63B02"/>
    <w:rsid w:val="00C6410D"/>
    <w:rsid w:val="00C654FD"/>
    <w:rsid w:val="00C65D25"/>
    <w:rsid w:val="00C729E6"/>
    <w:rsid w:val="00C73EA0"/>
    <w:rsid w:val="00C74185"/>
    <w:rsid w:val="00C74253"/>
    <w:rsid w:val="00C74C89"/>
    <w:rsid w:val="00C76A8B"/>
    <w:rsid w:val="00C77000"/>
    <w:rsid w:val="00C77447"/>
    <w:rsid w:val="00C80E19"/>
    <w:rsid w:val="00C80FE6"/>
    <w:rsid w:val="00C81265"/>
    <w:rsid w:val="00C818D1"/>
    <w:rsid w:val="00C82090"/>
    <w:rsid w:val="00C8238A"/>
    <w:rsid w:val="00C83111"/>
    <w:rsid w:val="00C8383B"/>
    <w:rsid w:val="00C8626A"/>
    <w:rsid w:val="00C8686F"/>
    <w:rsid w:val="00C872E2"/>
    <w:rsid w:val="00C876DD"/>
    <w:rsid w:val="00C87C44"/>
    <w:rsid w:val="00C917C3"/>
    <w:rsid w:val="00C92740"/>
    <w:rsid w:val="00C93313"/>
    <w:rsid w:val="00C954ED"/>
    <w:rsid w:val="00CA2456"/>
    <w:rsid w:val="00CA364B"/>
    <w:rsid w:val="00CA3D57"/>
    <w:rsid w:val="00CA4B03"/>
    <w:rsid w:val="00CA4C76"/>
    <w:rsid w:val="00CA509A"/>
    <w:rsid w:val="00CA546E"/>
    <w:rsid w:val="00CA5485"/>
    <w:rsid w:val="00CA6BF3"/>
    <w:rsid w:val="00CA75C9"/>
    <w:rsid w:val="00CB1BB1"/>
    <w:rsid w:val="00CB20FE"/>
    <w:rsid w:val="00CB2248"/>
    <w:rsid w:val="00CB24AA"/>
    <w:rsid w:val="00CB41C9"/>
    <w:rsid w:val="00CB69F8"/>
    <w:rsid w:val="00CB706B"/>
    <w:rsid w:val="00CC05E6"/>
    <w:rsid w:val="00CC0DA0"/>
    <w:rsid w:val="00CC120F"/>
    <w:rsid w:val="00CC1298"/>
    <w:rsid w:val="00CC1A6B"/>
    <w:rsid w:val="00CC3638"/>
    <w:rsid w:val="00CC5034"/>
    <w:rsid w:val="00CC5B49"/>
    <w:rsid w:val="00CC6280"/>
    <w:rsid w:val="00CC63B6"/>
    <w:rsid w:val="00CC6D02"/>
    <w:rsid w:val="00CD17BB"/>
    <w:rsid w:val="00CD3417"/>
    <w:rsid w:val="00CD40D7"/>
    <w:rsid w:val="00CD4240"/>
    <w:rsid w:val="00CD5B2D"/>
    <w:rsid w:val="00CD6337"/>
    <w:rsid w:val="00CD648B"/>
    <w:rsid w:val="00CD6B7C"/>
    <w:rsid w:val="00CD6DEC"/>
    <w:rsid w:val="00CE2209"/>
    <w:rsid w:val="00CE3C76"/>
    <w:rsid w:val="00CE420F"/>
    <w:rsid w:val="00CE54FF"/>
    <w:rsid w:val="00CE7256"/>
    <w:rsid w:val="00CF0380"/>
    <w:rsid w:val="00CF1FEB"/>
    <w:rsid w:val="00CF3AB9"/>
    <w:rsid w:val="00CF3FA0"/>
    <w:rsid w:val="00CF426B"/>
    <w:rsid w:val="00CF5814"/>
    <w:rsid w:val="00CF5856"/>
    <w:rsid w:val="00CF5F6F"/>
    <w:rsid w:val="00CF64B0"/>
    <w:rsid w:val="00D001D8"/>
    <w:rsid w:val="00D00C1A"/>
    <w:rsid w:val="00D00F3C"/>
    <w:rsid w:val="00D0230C"/>
    <w:rsid w:val="00D03A9F"/>
    <w:rsid w:val="00D03F13"/>
    <w:rsid w:val="00D04E97"/>
    <w:rsid w:val="00D0641D"/>
    <w:rsid w:val="00D06A7E"/>
    <w:rsid w:val="00D10A58"/>
    <w:rsid w:val="00D110B0"/>
    <w:rsid w:val="00D125E8"/>
    <w:rsid w:val="00D13A94"/>
    <w:rsid w:val="00D142C1"/>
    <w:rsid w:val="00D147BB"/>
    <w:rsid w:val="00D15243"/>
    <w:rsid w:val="00D1729D"/>
    <w:rsid w:val="00D17B5A"/>
    <w:rsid w:val="00D17DE3"/>
    <w:rsid w:val="00D206B3"/>
    <w:rsid w:val="00D2216F"/>
    <w:rsid w:val="00D22E8A"/>
    <w:rsid w:val="00D23708"/>
    <w:rsid w:val="00D23A72"/>
    <w:rsid w:val="00D257DC"/>
    <w:rsid w:val="00D25836"/>
    <w:rsid w:val="00D259CA"/>
    <w:rsid w:val="00D315D5"/>
    <w:rsid w:val="00D326FC"/>
    <w:rsid w:val="00D3437C"/>
    <w:rsid w:val="00D34434"/>
    <w:rsid w:val="00D34443"/>
    <w:rsid w:val="00D3571B"/>
    <w:rsid w:val="00D36610"/>
    <w:rsid w:val="00D366F7"/>
    <w:rsid w:val="00D37077"/>
    <w:rsid w:val="00D4087D"/>
    <w:rsid w:val="00D419CB"/>
    <w:rsid w:val="00D41E5F"/>
    <w:rsid w:val="00D43800"/>
    <w:rsid w:val="00D44B47"/>
    <w:rsid w:val="00D45CDF"/>
    <w:rsid w:val="00D45D86"/>
    <w:rsid w:val="00D50CDD"/>
    <w:rsid w:val="00D513E6"/>
    <w:rsid w:val="00D51FED"/>
    <w:rsid w:val="00D5447F"/>
    <w:rsid w:val="00D544A0"/>
    <w:rsid w:val="00D5457A"/>
    <w:rsid w:val="00D5459A"/>
    <w:rsid w:val="00D55F71"/>
    <w:rsid w:val="00D56644"/>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2724"/>
    <w:rsid w:val="00DA2F7C"/>
    <w:rsid w:val="00DA3658"/>
    <w:rsid w:val="00DA3F26"/>
    <w:rsid w:val="00DA517F"/>
    <w:rsid w:val="00DA5539"/>
    <w:rsid w:val="00DA5A4F"/>
    <w:rsid w:val="00DA6443"/>
    <w:rsid w:val="00DA789A"/>
    <w:rsid w:val="00DA7D67"/>
    <w:rsid w:val="00DB0217"/>
    <w:rsid w:val="00DB06B3"/>
    <w:rsid w:val="00DB1734"/>
    <w:rsid w:val="00DB1A27"/>
    <w:rsid w:val="00DB3206"/>
    <w:rsid w:val="00DB4538"/>
    <w:rsid w:val="00DB541E"/>
    <w:rsid w:val="00DB5749"/>
    <w:rsid w:val="00DB5C8F"/>
    <w:rsid w:val="00DB6142"/>
    <w:rsid w:val="00DB7046"/>
    <w:rsid w:val="00DC1991"/>
    <w:rsid w:val="00DC1BF9"/>
    <w:rsid w:val="00DC1E82"/>
    <w:rsid w:val="00DC2AF5"/>
    <w:rsid w:val="00DC4738"/>
    <w:rsid w:val="00DC7168"/>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5401"/>
    <w:rsid w:val="00DF5534"/>
    <w:rsid w:val="00DF6990"/>
    <w:rsid w:val="00DF7D7E"/>
    <w:rsid w:val="00E004D6"/>
    <w:rsid w:val="00E00D61"/>
    <w:rsid w:val="00E02674"/>
    <w:rsid w:val="00E03827"/>
    <w:rsid w:val="00E06284"/>
    <w:rsid w:val="00E07AF8"/>
    <w:rsid w:val="00E10960"/>
    <w:rsid w:val="00E10B38"/>
    <w:rsid w:val="00E12D06"/>
    <w:rsid w:val="00E1350B"/>
    <w:rsid w:val="00E13BA8"/>
    <w:rsid w:val="00E202C2"/>
    <w:rsid w:val="00E204B8"/>
    <w:rsid w:val="00E20E82"/>
    <w:rsid w:val="00E21F15"/>
    <w:rsid w:val="00E2208E"/>
    <w:rsid w:val="00E2229F"/>
    <w:rsid w:val="00E23ED2"/>
    <w:rsid w:val="00E24D06"/>
    <w:rsid w:val="00E2558B"/>
    <w:rsid w:val="00E258EF"/>
    <w:rsid w:val="00E26B81"/>
    <w:rsid w:val="00E2782A"/>
    <w:rsid w:val="00E3012F"/>
    <w:rsid w:val="00E301FB"/>
    <w:rsid w:val="00E303E4"/>
    <w:rsid w:val="00E32011"/>
    <w:rsid w:val="00E3207E"/>
    <w:rsid w:val="00E3268D"/>
    <w:rsid w:val="00E339BB"/>
    <w:rsid w:val="00E33F63"/>
    <w:rsid w:val="00E34510"/>
    <w:rsid w:val="00E3474C"/>
    <w:rsid w:val="00E34E99"/>
    <w:rsid w:val="00E36493"/>
    <w:rsid w:val="00E37336"/>
    <w:rsid w:val="00E37D36"/>
    <w:rsid w:val="00E4184B"/>
    <w:rsid w:val="00E4322B"/>
    <w:rsid w:val="00E432CE"/>
    <w:rsid w:val="00E44534"/>
    <w:rsid w:val="00E4492D"/>
    <w:rsid w:val="00E450BA"/>
    <w:rsid w:val="00E45334"/>
    <w:rsid w:val="00E46470"/>
    <w:rsid w:val="00E52C9E"/>
    <w:rsid w:val="00E53E32"/>
    <w:rsid w:val="00E54BB8"/>
    <w:rsid w:val="00E551CF"/>
    <w:rsid w:val="00E557E6"/>
    <w:rsid w:val="00E5672B"/>
    <w:rsid w:val="00E57D05"/>
    <w:rsid w:val="00E600E0"/>
    <w:rsid w:val="00E60EA9"/>
    <w:rsid w:val="00E61346"/>
    <w:rsid w:val="00E644AC"/>
    <w:rsid w:val="00E67273"/>
    <w:rsid w:val="00E678E0"/>
    <w:rsid w:val="00E70CEF"/>
    <w:rsid w:val="00E724D2"/>
    <w:rsid w:val="00E72C9A"/>
    <w:rsid w:val="00E74655"/>
    <w:rsid w:val="00E75918"/>
    <w:rsid w:val="00E7758F"/>
    <w:rsid w:val="00E77CA9"/>
    <w:rsid w:val="00E77DAA"/>
    <w:rsid w:val="00E8041B"/>
    <w:rsid w:val="00E82908"/>
    <w:rsid w:val="00E85596"/>
    <w:rsid w:val="00E86C5A"/>
    <w:rsid w:val="00E90326"/>
    <w:rsid w:val="00E90F86"/>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4F43"/>
    <w:rsid w:val="00EF61D9"/>
    <w:rsid w:val="00EF72B8"/>
    <w:rsid w:val="00F00715"/>
    <w:rsid w:val="00F00F00"/>
    <w:rsid w:val="00F01D49"/>
    <w:rsid w:val="00F02CF9"/>
    <w:rsid w:val="00F03B72"/>
    <w:rsid w:val="00F04026"/>
    <w:rsid w:val="00F0416D"/>
    <w:rsid w:val="00F043B6"/>
    <w:rsid w:val="00F044C5"/>
    <w:rsid w:val="00F05240"/>
    <w:rsid w:val="00F059AC"/>
    <w:rsid w:val="00F07D50"/>
    <w:rsid w:val="00F10554"/>
    <w:rsid w:val="00F11FFC"/>
    <w:rsid w:val="00F13DF0"/>
    <w:rsid w:val="00F140ED"/>
    <w:rsid w:val="00F14A5E"/>
    <w:rsid w:val="00F14ED5"/>
    <w:rsid w:val="00F15128"/>
    <w:rsid w:val="00F165A9"/>
    <w:rsid w:val="00F16D4D"/>
    <w:rsid w:val="00F17AFA"/>
    <w:rsid w:val="00F210CA"/>
    <w:rsid w:val="00F24867"/>
    <w:rsid w:val="00F24925"/>
    <w:rsid w:val="00F25551"/>
    <w:rsid w:val="00F26731"/>
    <w:rsid w:val="00F27E4B"/>
    <w:rsid w:val="00F27F79"/>
    <w:rsid w:val="00F302F0"/>
    <w:rsid w:val="00F30A10"/>
    <w:rsid w:val="00F31954"/>
    <w:rsid w:val="00F31DE5"/>
    <w:rsid w:val="00F32ECA"/>
    <w:rsid w:val="00F33192"/>
    <w:rsid w:val="00F346A9"/>
    <w:rsid w:val="00F357C5"/>
    <w:rsid w:val="00F3698E"/>
    <w:rsid w:val="00F37169"/>
    <w:rsid w:val="00F403AD"/>
    <w:rsid w:val="00F40E52"/>
    <w:rsid w:val="00F41DA6"/>
    <w:rsid w:val="00F42054"/>
    <w:rsid w:val="00F4221A"/>
    <w:rsid w:val="00F42F81"/>
    <w:rsid w:val="00F43247"/>
    <w:rsid w:val="00F504A0"/>
    <w:rsid w:val="00F519A9"/>
    <w:rsid w:val="00F528DD"/>
    <w:rsid w:val="00F54079"/>
    <w:rsid w:val="00F54855"/>
    <w:rsid w:val="00F572BF"/>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47C"/>
    <w:rsid w:val="00F904A4"/>
    <w:rsid w:val="00F90C37"/>
    <w:rsid w:val="00F9107A"/>
    <w:rsid w:val="00F91780"/>
    <w:rsid w:val="00F91EAC"/>
    <w:rsid w:val="00F92559"/>
    <w:rsid w:val="00F92CF5"/>
    <w:rsid w:val="00F9355B"/>
    <w:rsid w:val="00F94348"/>
    <w:rsid w:val="00F9462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751"/>
    <w:rsid w:val="00FE0C2A"/>
    <w:rsid w:val="00FE1024"/>
    <w:rsid w:val="00FE55CC"/>
    <w:rsid w:val="00FE56D4"/>
    <w:rsid w:val="00FE5979"/>
    <w:rsid w:val="00FE73FF"/>
    <w:rsid w:val="00FE77EF"/>
    <w:rsid w:val="00FF4AA7"/>
    <w:rsid w:val="00FF572E"/>
    <w:rsid w:val="00FF5957"/>
    <w:rsid w:val="00FF5D09"/>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86</TotalTime>
  <Pages>95</Pages>
  <Words>29078</Words>
  <Characters>165746</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375</cp:revision>
  <cp:lastPrinted>2020-04-14T07:06:00Z</cp:lastPrinted>
  <dcterms:created xsi:type="dcterms:W3CDTF">2020-02-04T18:25:00Z</dcterms:created>
  <dcterms:modified xsi:type="dcterms:W3CDTF">2020-04-18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